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E4EC9CB" w14:textId="50229181" w:rsidR="00440280" w:rsidRPr="00440280" w:rsidRDefault="00440280" w:rsidP="00A12A4D">
      <w:pPr>
        <w:pStyle w:val="CommentText"/>
        <w:spacing w:line="276" w:lineRule="auto"/>
        <w:jc w:val="center"/>
        <w:rPr>
          <w:b/>
          <w:color w:val="000000" w:themeColor="text1"/>
          <w:sz w:val="28"/>
          <w:szCs w:val="28"/>
        </w:rPr>
      </w:pPr>
      <w:bookmarkStart w:id="0" w:name="_GoBack"/>
      <w:r w:rsidRPr="00440280">
        <w:rPr>
          <w:b/>
          <w:color w:val="000000" w:themeColor="text1"/>
          <w:sz w:val="28"/>
          <w:szCs w:val="28"/>
        </w:rPr>
        <w:t>Design Framework of Cyber Security Solutions to Threats and Attacks on Critical Infrastructure of Electricity Power Systems of Nigeria Companies</w:t>
      </w:r>
    </w:p>
    <w:bookmarkEnd w:id="0"/>
    <w:p w14:paraId="2FA06DE1" w14:textId="77777777" w:rsidR="004052EB" w:rsidRDefault="004052EB" w:rsidP="00A12A4D">
      <w:pPr>
        <w:spacing w:line="276" w:lineRule="auto"/>
        <w:jc w:val="center"/>
        <w:rPr>
          <w:b/>
        </w:rPr>
      </w:pPr>
      <w:r>
        <w:rPr>
          <w:b/>
          <w:vertAlign w:val="superscript"/>
        </w:rPr>
        <w:t>1</w:t>
      </w:r>
      <w:r>
        <w:rPr>
          <w:b/>
        </w:rPr>
        <w:t xml:space="preserve">Ismaila Idris, </w:t>
      </w:r>
      <w:r>
        <w:rPr>
          <w:b/>
          <w:vertAlign w:val="superscript"/>
        </w:rPr>
        <w:t>2</w:t>
      </w:r>
      <w:r>
        <w:rPr>
          <w:b/>
        </w:rPr>
        <w:t xml:space="preserve">Ilyas Adeleke, </w:t>
      </w:r>
      <w:r>
        <w:rPr>
          <w:b/>
          <w:vertAlign w:val="superscript"/>
        </w:rPr>
        <w:t>3</w:t>
      </w:r>
      <w:r>
        <w:rPr>
          <w:b/>
        </w:rPr>
        <w:t xml:space="preserve">Andrew Anogie Uduimoh, </w:t>
      </w:r>
      <w:r w:rsidR="00A2016C">
        <w:rPr>
          <w:b/>
          <w:vertAlign w:val="superscript"/>
        </w:rPr>
        <w:t>4</w:t>
      </w:r>
      <w:r w:rsidR="00A2016C">
        <w:rPr>
          <w:b/>
        </w:rPr>
        <w:t xml:space="preserve">Joshua J. Tom </w:t>
      </w:r>
    </w:p>
    <w:p w14:paraId="38A41167" w14:textId="77777777" w:rsidR="004052EB" w:rsidRDefault="004052EB" w:rsidP="00A12A4D">
      <w:pPr>
        <w:spacing w:line="276" w:lineRule="auto"/>
        <w:jc w:val="center"/>
        <w:rPr>
          <w:b/>
        </w:rPr>
      </w:pPr>
      <w:r w:rsidRPr="00EB0B49">
        <w:rPr>
          <w:b/>
          <w:vertAlign w:val="superscript"/>
        </w:rPr>
        <w:t>1,2,3</w:t>
      </w:r>
      <w:r>
        <w:rPr>
          <w:b/>
        </w:rPr>
        <w:t>Department of Cyber Security Science, Federal University of Technology, Minna, Nig</w:t>
      </w:r>
      <w:r w:rsidR="00BC4798">
        <w:rPr>
          <w:b/>
        </w:rPr>
        <w:t>eria</w:t>
      </w:r>
    </w:p>
    <w:p w14:paraId="093C6CE5" w14:textId="77777777" w:rsidR="00A2016C" w:rsidRPr="00D81B43" w:rsidRDefault="00BC4798" w:rsidP="00A12A4D">
      <w:pPr>
        <w:spacing w:line="276" w:lineRule="auto"/>
        <w:jc w:val="center"/>
        <w:rPr>
          <w:b/>
        </w:rPr>
      </w:pPr>
      <w:r w:rsidRPr="00BC4798">
        <w:rPr>
          <w:b/>
          <w:vertAlign w:val="superscript"/>
        </w:rPr>
        <w:t>4</w:t>
      </w:r>
      <w:r>
        <w:rPr>
          <w:b/>
        </w:rPr>
        <w:t>Elizade University, Ilara, Mokin, Nigeria</w:t>
      </w:r>
    </w:p>
    <w:p w14:paraId="6E2A43D0" w14:textId="77777777" w:rsidR="004052EB" w:rsidRPr="00107A5F" w:rsidRDefault="004052EB" w:rsidP="00A12A4D">
      <w:pPr>
        <w:spacing w:after="160" w:line="276" w:lineRule="auto"/>
        <w:rPr>
          <w:b/>
          <w:sz w:val="20"/>
          <w:szCs w:val="20"/>
        </w:rPr>
      </w:pPr>
    </w:p>
    <w:p w14:paraId="66786C5C" w14:textId="77777777" w:rsidR="004052EB" w:rsidRDefault="004052EB" w:rsidP="00A12A4D">
      <w:pPr>
        <w:spacing w:after="160" w:line="276" w:lineRule="auto"/>
        <w:rPr>
          <w:b/>
        </w:rPr>
      </w:pPr>
      <w:r>
        <w:rPr>
          <w:b/>
        </w:rPr>
        <w:t>Abstract</w:t>
      </w:r>
    </w:p>
    <w:p w14:paraId="34E1F18B" w14:textId="2F7C55FB" w:rsidR="004052EB" w:rsidRPr="005736D6" w:rsidRDefault="004052EB" w:rsidP="00A12A4D">
      <w:pPr>
        <w:pStyle w:val="NormalWeb"/>
        <w:spacing w:line="276" w:lineRule="auto"/>
        <w:jc w:val="both"/>
      </w:pPr>
      <w:r w:rsidRPr="005736D6">
        <w:rPr>
          <w:bCs/>
        </w:rPr>
        <w:t>The entire value c</w:t>
      </w:r>
      <w:r>
        <w:rPr>
          <w:bCs/>
        </w:rPr>
        <w:t>hain of the Electric Power System (EPS) is grossly misal</w:t>
      </w:r>
      <w:r w:rsidRPr="005736D6">
        <w:rPr>
          <w:bCs/>
        </w:rPr>
        <w:t xml:space="preserve">igned thereby creating a serious challenge in operations and decision-making process. There is serious threat being faced by the stakeholders of the EPS due to vulnerabilities of the entire system (i.e. generation, distribution and consumption). </w:t>
      </w:r>
      <w:r>
        <w:rPr>
          <w:bCs/>
        </w:rPr>
        <w:t>The t</w:t>
      </w:r>
      <w:r w:rsidRPr="005736D6">
        <w:t xml:space="preserve">hreats imply </w:t>
      </w:r>
      <w:r w:rsidR="00E463D4">
        <w:t>different potential</w:t>
      </w:r>
      <w:r w:rsidR="00C46D59">
        <w:t xml:space="preserve"> </w:t>
      </w:r>
      <w:r w:rsidRPr="005736D6">
        <w:t>a</w:t>
      </w:r>
      <w:r w:rsidR="00E463D4">
        <w:t>ctivit</w:t>
      </w:r>
      <w:r w:rsidR="000A692D">
        <w:t>ies</w:t>
      </w:r>
      <w:r w:rsidRPr="005736D6">
        <w:t xml:space="preserve"> that </w:t>
      </w:r>
      <w:r w:rsidR="00E463D4">
        <w:t>can</w:t>
      </w:r>
      <w:r w:rsidRPr="005736D6">
        <w:t xml:space="preserve"> be </w:t>
      </w:r>
      <w:r w:rsidR="00E463D4">
        <w:t>determined</w:t>
      </w:r>
      <w:r w:rsidRPr="005736D6">
        <w:t xml:space="preserve"> or influenced either</w:t>
      </w:r>
      <w:r>
        <w:t xml:space="preserve"> by </w:t>
      </w:r>
      <w:r w:rsidR="00E463D4">
        <w:t xml:space="preserve">stilted </w:t>
      </w:r>
      <w:r>
        <w:t xml:space="preserve">or natural </w:t>
      </w:r>
      <w:r w:rsidR="00E463D4">
        <w:t>instrumentality</w:t>
      </w:r>
      <w:r w:rsidRPr="005736D6">
        <w:t xml:space="preserve"> against the EPS. These threats do</w:t>
      </w:r>
      <w:r w:rsidR="000A692D">
        <w:t xml:space="preserve"> not</w:t>
      </w:r>
      <w:r w:rsidRPr="005736D6">
        <w:t xml:space="preserve"> n</w:t>
      </w:r>
      <w:r w:rsidR="00CF7AB6">
        <w:t xml:space="preserve">ecessarily correspond to </w:t>
      </w:r>
      <w:r w:rsidRPr="005736D6">
        <w:t xml:space="preserve">failures </w:t>
      </w:r>
      <w:r w:rsidR="00CF7AB6">
        <w:t>except that the</w:t>
      </w:r>
      <w:r w:rsidR="000A692D">
        <w:t>y can</w:t>
      </w:r>
      <w:r w:rsidR="00CF7AB6">
        <w:t xml:space="preserve"> consequen</w:t>
      </w:r>
      <w:r w:rsidR="000A692D">
        <w:t>tly</w:t>
      </w:r>
      <w:r w:rsidR="00C46D59">
        <w:t xml:space="preserve"> </w:t>
      </w:r>
      <w:r w:rsidR="000A692D">
        <w:t xml:space="preserve">lead to failure which will </w:t>
      </w:r>
      <w:r w:rsidR="005A7B5E">
        <w:t>hinder</w:t>
      </w:r>
      <w:r>
        <w:t xml:space="preserve"> the confidentiality, integrity and availability (CIA) of data </w:t>
      </w:r>
      <w:r w:rsidR="00CF7AB6">
        <w:t>plus</w:t>
      </w:r>
      <w:r>
        <w:t xml:space="preserve"> the entire information system of the EPS </w:t>
      </w:r>
      <w:r w:rsidRPr="005736D6">
        <w:t xml:space="preserve">if </w:t>
      </w:r>
      <w:r w:rsidR="00CF7AB6">
        <w:t>requisite</w:t>
      </w:r>
      <w:r w:rsidR="00642F6E">
        <w:t xml:space="preserve"> </w:t>
      </w:r>
      <w:r w:rsidR="00CF7AB6">
        <w:t>steps</w:t>
      </w:r>
      <w:r w:rsidRPr="005736D6">
        <w:t xml:space="preserve"> are not taken. </w:t>
      </w:r>
      <w:r>
        <w:t xml:space="preserve">This research </w:t>
      </w:r>
      <w:r w:rsidR="00642F6E">
        <w:t>carried</w:t>
      </w:r>
      <w:r>
        <w:t xml:space="preserve"> out a comparative study on EPS with emphasis to</w:t>
      </w:r>
      <w:r w:rsidRPr="005736D6">
        <w:t xml:space="preserve"> threats and its challenges </w:t>
      </w:r>
      <w:r w:rsidR="00C166F3">
        <w:t xml:space="preserve">including </w:t>
      </w:r>
      <w:r w:rsidRPr="005736D6">
        <w:t>a set objective for a</w:t>
      </w:r>
      <w:r w:rsidR="00C166F3">
        <w:t xml:space="preserve">n EPS value chain that is </w:t>
      </w:r>
      <w:r w:rsidRPr="005736D6">
        <w:t>well secured</w:t>
      </w:r>
      <w:r w:rsidR="00C166F3">
        <w:t>.</w:t>
      </w:r>
      <w:r w:rsidR="006B6C1E">
        <w:t xml:space="preserve"> </w:t>
      </w:r>
      <w:r w:rsidR="0009682F">
        <w:t>The framework will aid information security and event management of electricity power system.</w:t>
      </w:r>
    </w:p>
    <w:p w14:paraId="5AFC3F74" w14:textId="71A69940" w:rsidR="004052EB" w:rsidRPr="002B6BF5" w:rsidRDefault="004052EB" w:rsidP="00A12A4D">
      <w:pPr>
        <w:spacing w:after="160" w:line="276" w:lineRule="auto"/>
      </w:pPr>
      <w:r>
        <w:rPr>
          <w:b/>
        </w:rPr>
        <w:t xml:space="preserve">Keywords: </w:t>
      </w:r>
      <w:r w:rsidR="006B6C1E" w:rsidRPr="00DD3081">
        <w:t>Design Framework</w:t>
      </w:r>
      <w:r w:rsidR="006B6C1E">
        <w:rPr>
          <w:b/>
        </w:rPr>
        <w:t xml:space="preserve">, </w:t>
      </w:r>
      <w:r w:rsidRPr="002B6BF5">
        <w:t>Cyberse</w:t>
      </w:r>
      <w:r w:rsidR="00DD3081">
        <w:t xml:space="preserve">curity, Electric Power System, </w:t>
      </w:r>
      <w:r w:rsidRPr="002B6BF5">
        <w:t>Threat</w:t>
      </w:r>
      <w:r w:rsidR="00642F6E">
        <w:t>s</w:t>
      </w:r>
      <w:r w:rsidRPr="002B6BF5">
        <w:t>, Attack</w:t>
      </w:r>
      <w:r w:rsidR="00642F6E">
        <w:t>s</w:t>
      </w:r>
      <w:r w:rsidRPr="002B6BF5">
        <w:t>, Critical Infrastructure</w:t>
      </w:r>
      <w:r w:rsidR="00642F6E">
        <w:t>, Nigeria Companies.</w:t>
      </w:r>
    </w:p>
    <w:p w14:paraId="1A1B3CCE" w14:textId="77777777" w:rsidR="004052EB" w:rsidRDefault="004052EB" w:rsidP="00A12A4D">
      <w:pPr>
        <w:spacing w:after="160" w:line="276" w:lineRule="auto"/>
        <w:rPr>
          <w:b/>
        </w:rPr>
      </w:pPr>
    </w:p>
    <w:p w14:paraId="21F86163" w14:textId="77777777" w:rsidR="00CC6E5F" w:rsidRPr="00115317" w:rsidRDefault="008E5D3A" w:rsidP="00A12A4D">
      <w:pPr>
        <w:pStyle w:val="ListParagraph"/>
        <w:numPr>
          <w:ilvl w:val="0"/>
          <w:numId w:val="43"/>
        </w:numPr>
        <w:spacing w:after="160" w:line="276" w:lineRule="auto"/>
        <w:rPr>
          <w:b/>
        </w:rPr>
      </w:pPr>
      <w:r>
        <w:rPr>
          <w:b/>
        </w:rPr>
        <w:t>Introduction</w:t>
      </w:r>
    </w:p>
    <w:p w14:paraId="50BCCF6E" w14:textId="47753963" w:rsidR="00126125" w:rsidRPr="000338E6" w:rsidRDefault="00126125" w:rsidP="00A12A4D">
      <w:pPr>
        <w:widowControl w:val="0"/>
        <w:autoSpaceDE w:val="0"/>
        <w:autoSpaceDN w:val="0"/>
        <w:adjustRightInd w:val="0"/>
        <w:spacing w:after="160" w:line="276" w:lineRule="auto"/>
        <w:jc w:val="both"/>
      </w:pPr>
      <w:r w:rsidRPr="005736D6">
        <w:t xml:space="preserve">The electric power system from inception has changed the landscape of civilization </w:t>
      </w:r>
      <w:r w:rsidR="007507E9" w:rsidRPr="005736D6">
        <w:t xml:space="preserve">of </w:t>
      </w:r>
      <w:r w:rsidRPr="005736D6">
        <w:t xml:space="preserve">human </w:t>
      </w:r>
      <w:r w:rsidR="002231C4" w:rsidRPr="005736D6">
        <w:t>endeavour</w:t>
      </w:r>
      <w:r w:rsidRPr="005736D6">
        <w:t xml:space="preserve">. The electric power infrastructure </w:t>
      </w:r>
      <w:r w:rsidR="0009135D" w:rsidRPr="005736D6">
        <w:t xml:space="preserve">has </w:t>
      </w:r>
      <w:r w:rsidR="00D7675E" w:rsidRPr="005736D6">
        <w:t>been meeting</w:t>
      </w:r>
      <w:r w:rsidR="00DD3081">
        <w:t xml:space="preserve"> </w:t>
      </w:r>
      <w:r w:rsidR="001F11D8" w:rsidRPr="005736D6">
        <w:t>human</w:t>
      </w:r>
      <w:r w:rsidR="003E52C4">
        <w:t xml:space="preserve"> needs successfully</w:t>
      </w:r>
      <w:r w:rsidR="00DD3081">
        <w:t xml:space="preserve"> </w:t>
      </w:r>
      <w:r w:rsidR="00D7675E" w:rsidRPr="005736D6">
        <w:t xml:space="preserve">for </w:t>
      </w:r>
      <w:r w:rsidR="003E52C4">
        <w:t>centuries</w:t>
      </w:r>
      <w:r w:rsidR="001F11D8" w:rsidRPr="005736D6">
        <w:t>,</w:t>
      </w:r>
      <w:r w:rsidR="00DD3081">
        <w:t xml:space="preserve"> </w:t>
      </w:r>
      <w:r w:rsidR="00D7675E" w:rsidRPr="005736D6">
        <w:t>transforming</w:t>
      </w:r>
      <w:r w:rsidRPr="005736D6">
        <w:t xml:space="preserve"> every aspect of </w:t>
      </w:r>
      <w:r w:rsidR="007507E9" w:rsidRPr="005736D6">
        <w:t>human</w:t>
      </w:r>
      <w:r w:rsidR="00DD3081">
        <w:t xml:space="preserve"> </w:t>
      </w:r>
      <w:r w:rsidR="001F11D8" w:rsidRPr="005736D6">
        <w:t>endeavours</w:t>
      </w:r>
      <w:r w:rsidR="003E52C4">
        <w:t xml:space="preserve">. </w:t>
      </w:r>
      <w:r w:rsidR="003D6BC1">
        <w:t xml:space="preserve">The </w:t>
      </w:r>
      <w:r w:rsidR="00D650A7">
        <w:t>increase</w:t>
      </w:r>
      <w:r w:rsidR="003D6BC1">
        <w:t xml:space="preserve"> in industrial, social and technological advancements has made it difficult for the developments in power grid to keep up with the extreme demand in Power supply. </w:t>
      </w:r>
      <w:r w:rsidR="000338E6">
        <w:t xml:space="preserve">Therefore, the need for an advanced intelligent power grid that is manageable, scalable and reliable, generating power through environmentally means yet interoperable and cost effective. This </w:t>
      </w:r>
      <w:r w:rsidR="0095692C">
        <w:t xml:space="preserve">need </w:t>
      </w:r>
      <w:r w:rsidR="000338E6">
        <w:t>gave rise to a reliable, flexible, efficient and secure energy infrastructure called “Smart Grid”</w:t>
      </w:r>
      <w:r w:rsidR="001975D9" w:rsidRPr="005736D6">
        <w:fldChar w:fldCharType="begin" w:fldLock="1"/>
      </w:r>
      <w:r w:rsidR="004909AB" w:rsidRPr="005736D6">
        <w:instrText>ADDIN CSL_CITATION {"citationItems":[{"id":"ITEM-1","itemData":{"DOI":"10.1109/COMST.2014.2320093","author":[{"dropping-particle":"","family":"Komninos","given":"Citation","non-dropping-particle":"","parse-names":false,"suffix":""},{"dropping-particle":"","family":"Survey","given":"A","non-dropping-particle":"","parse-names":false,"suffix":""},{"dropping-particle":"","family":"Grid","given":"Smart","non-dropping-particle":"","parse-names":false,"suffix":""},{"dropping-particle":"","family":"Komninos","given":"N","non-dropping-particle":"","parse-names":false,"suffix":""},{"dropping-particle":"","family":"Philippou","given":"E","non-dropping-particle":"","parse-names":false,"suffix":""},{"dropping-particle":"","family":"Pitsillides","given":"A","non-dropping-particle":"","parse-names":false,"suffix":""},{"dropping-particle":"","family":"Member","given":"Senior","non-dropping-particle":"","parse-names":false,"suffix":""}],"id":"ITEM-1","issued":{"date-parts":[["2014"]]},"title":"City Research Online City , University of London Institutional Repository Survey in Smart Grid and Smart Home Security : Issues , Challenges and Countermeasures","type":"article-journal"},"uris":["http://www.mendeley.com/documents/?uuid=f9836e6e-071b-4163-a6d1-e0dcb16bb853"]}],"mendeley":{"formattedCitation":"(Komninos et al., 2014)","plainTextFormattedCitation":"(Komninos et al., 2014)","previouslyFormattedCitation":"(Komninos et al., 2014)"},"properties":{"noteIndex":0},"schema":"https://github.com/citation-style-language/schema/raw/master/csl-citation.json"}</w:instrText>
      </w:r>
      <w:r w:rsidR="001975D9" w:rsidRPr="005736D6">
        <w:fldChar w:fldCharType="separate"/>
      </w:r>
      <w:r w:rsidRPr="005736D6">
        <w:rPr>
          <w:noProof/>
        </w:rPr>
        <w:t>(Komninos et al., 2014)</w:t>
      </w:r>
      <w:r w:rsidR="001975D9" w:rsidRPr="005736D6">
        <w:fldChar w:fldCharType="end"/>
      </w:r>
      <w:r w:rsidR="001B0B12">
        <w:t>.</w:t>
      </w:r>
      <w:r w:rsidR="00BD6E18" w:rsidRPr="00A2016C">
        <w:t xml:space="preserve"> Smart grid and control systems have become </w:t>
      </w:r>
      <w:r w:rsidR="00D57FF0" w:rsidRPr="00A2016C">
        <w:t xml:space="preserve">smart. </w:t>
      </w:r>
      <w:r w:rsidR="00C605B6" w:rsidRPr="00A2016C">
        <w:t>Achieving a smart power system requires bring</w:t>
      </w:r>
      <w:r w:rsidR="00B747FA" w:rsidRPr="00A2016C">
        <w:t>ing</w:t>
      </w:r>
      <w:r w:rsidR="0057575C">
        <w:t xml:space="preserve"> </w:t>
      </w:r>
      <w:r w:rsidR="00B747FA" w:rsidRPr="00A2016C">
        <w:t xml:space="preserve">the </w:t>
      </w:r>
      <w:r w:rsidR="00C605B6" w:rsidRPr="00A2016C">
        <w:t>energy flow in sync with information flow</w:t>
      </w:r>
      <w:r w:rsidR="00B747FA" w:rsidRPr="00A2016C">
        <w:t xml:space="preserve"> in the system</w:t>
      </w:r>
      <w:r w:rsidR="0057575C">
        <w:t xml:space="preserve"> </w:t>
      </w:r>
      <w:r w:rsidR="009A2874" w:rsidRPr="00A2016C">
        <w:t>(Illia, et al 2020)</w:t>
      </w:r>
      <w:r w:rsidR="00C605B6" w:rsidRPr="00A2016C">
        <w:t>.</w:t>
      </w:r>
      <w:r w:rsidR="00B747FA" w:rsidRPr="00A2016C">
        <w:t xml:space="preserve"> This is </w:t>
      </w:r>
      <w:r w:rsidR="000A32DA" w:rsidRPr="00A2016C">
        <w:t xml:space="preserve">possible </w:t>
      </w:r>
      <w:r w:rsidR="00B747FA" w:rsidRPr="00A2016C">
        <w:t>by controlling and observing the EPS through ubiquitous technologies such as</w:t>
      </w:r>
      <w:r w:rsidR="00D7140D" w:rsidRPr="00A2016C">
        <w:t xml:space="preserve"> sensing, measurement, and information processing technologies (Yang et al., 2022). </w:t>
      </w:r>
      <w:r w:rsidR="005C4ABB" w:rsidRPr="00A2016C">
        <w:t>The security requirements of EPS differ from IT system requirements/challenges.</w:t>
      </w:r>
      <w:r w:rsidR="004D126A" w:rsidRPr="00A2016C">
        <w:t xml:space="preserve"> The orders of importance for EPS is </w:t>
      </w:r>
      <w:r w:rsidR="0092619F" w:rsidRPr="00A2016C">
        <w:t>A</w:t>
      </w:r>
      <w:r w:rsidR="004D126A" w:rsidRPr="00A2016C">
        <w:t>vailability,</w:t>
      </w:r>
      <w:r w:rsidR="00DD3081">
        <w:t xml:space="preserve"> </w:t>
      </w:r>
      <w:r w:rsidR="0092619F" w:rsidRPr="00A2016C">
        <w:t>I</w:t>
      </w:r>
      <w:r w:rsidR="001E1BE9" w:rsidRPr="00A2016C">
        <w:t>ntegrity</w:t>
      </w:r>
      <w:r w:rsidR="004D126A" w:rsidRPr="00A2016C">
        <w:t xml:space="preserve"> and </w:t>
      </w:r>
      <w:r w:rsidR="0092619F" w:rsidRPr="00A2016C">
        <w:t>C</w:t>
      </w:r>
      <w:r w:rsidR="004D126A" w:rsidRPr="00A2016C">
        <w:t>onfidentiality not the usual CIA Triad of importance</w:t>
      </w:r>
      <w:r w:rsidR="00866CB7" w:rsidRPr="00A2016C">
        <w:t xml:space="preserve"> (Ahmed &amp; Zhou 2020)</w:t>
      </w:r>
      <w:r w:rsidR="004D126A" w:rsidRPr="00A2016C">
        <w:t>.</w:t>
      </w:r>
      <w:r w:rsidR="00821AC6" w:rsidRPr="00A2016C">
        <w:t xml:space="preserve"> The security </w:t>
      </w:r>
      <w:r w:rsidR="00821AC6" w:rsidRPr="00A2016C">
        <w:lastRenderedPageBreak/>
        <w:t xml:space="preserve">requirement defined by availability as it applies here is to ensure </w:t>
      </w:r>
      <w:r w:rsidR="00AA3457" w:rsidRPr="00A2016C">
        <w:t>continued and uninterrupted supply</w:t>
      </w:r>
      <w:r w:rsidR="00AA3457">
        <w:t xml:space="preserve"> of electric power to consumers. </w:t>
      </w:r>
      <w:r w:rsidR="00D22829">
        <w:t>Hence,</w:t>
      </w:r>
      <w:r w:rsidR="00AA3457">
        <w:t xml:space="preserve"> to avoid different cases of intermittent distribution of energy resources, there must be continuous monitoring</w:t>
      </w:r>
      <w:r w:rsidR="0057575C">
        <w:t xml:space="preserve"> </w:t>
      </w:r>
      <w:r w:rsidR="00BD4AEB">
        <w:t xml:space="preserve">and communication of </w:t>
      </w:r>
      <w:r w:rsidR="00AA3457">
        <w:t xml:space="preserve">load availability and demand </w:t>
      </w:r>
      <w:r w:rsidR="00A11854">
        <w:t>to a central controller (</w:t>
      </w:r>
      <w:r w:rsidR="00A11854" w:rsidRPr="00EA7725">
        <w:rPr>
          <w:noProof/>
        </w:rPr>
        <w:t>Suprabhath</w:t>
      </w:r>
      <w:r w:rsidR="00A11854">
        <w:rPr>
          <w:noProof/>
        </w:rPr>
        <w:t>, 2023).</w:t>
      </w:r>
    </w:p>
    <w:p w14:paraId="766E9F33" w14:textId="77777777" w:rsidR="007507E9" w:rsidRPr="005736D6" w:rsidRDefault="007507E9" w:rsidP="00A12A4D">
      <w:pPr>
        <w:spacing w:line="276" w:lineRule="auto"/>
        <w:rPr>
          <w:b/>
          <w:bCs/>
        </w:rPr>
      </w:pPr>
    </w:p>
    <w:p w14:paraId="0CDE6B7B" w14:textId="44991019" w:rsidR="00150CB7" w:rsidRDefault="008E5D3A" w:rsidP="00A12A4D">
      <w:pPr>
        <w:spacing w:line="276" w:lineRule="auto"/>
        <w:jc w:val="both"/>
        <w:rPr>
          <w:b/>
        </w:rPr>
      </w:pPr>
      <w:r>
        <w:rPr>
          <w:b/>
        </w:rPr>
        <w:t>1.1</w:t>
      </w:r>
      <w:r w:rsidR="00671C16" w:rsidRPr="00942D2E">
        <w:rPr>
          <w:b/>
        </w:rPr>
        <w:t xml:space="preserve">Cybersecurity Risks </w:t>
      </w:r>
      <w:r w:rsidR="00150CB7" w:rsidRPr="00942D2E">
        <w:rPr>
          <w:b/>
        </w:rPr>
        <w:t xml:space="preserve">and Challenges </w:t>
      </w:r>
      <w:r w:rsidR="00671C16" w:rsidRPr="00942D2E">
        <w:rPr>
          <w:b/>
        </w:rPr>
        <w:t xml:space="preserve">Associated with EPS National Grid </w:t>
      </w:r>
      <w:r w:rsidR="00B21D4C" w:rsidRPr="00942D2E">
        <w:rPr>
          <w:b/>
        </w:rPr>
        <w:t>(</w:t>
      </w:r>
      <w:r w:rsidR="00671C16" w:rsidRPr="00942D2E">
        <w:rPr>
          <w:b/>
        </w:rPr>
        <w:t>Nigeria</w:t>
      </w:r>
      <w:r w:rsidR="00B21D4C" w:rsidRPr="00942D2E">
        <w:rPr>
          <w:b/>
        </w:rPr>
        <w:t>)</w:t>
      </w:r>
    </w:p>
    <w:p w14:paraId="0AA678FE" w14:textId="77777777" w:rsidR="0009682F" w:rsidRPr="00942D2E" w:rsidRDefault="0009682F" w:rsidP="00A12A4D">
      <w:pPr>
        <w:spacing w:line="276" w:lineRule="auto"/>
        <w:jc w:val="both"/>
        <w:rPr>
          <w:b/>
        </w:rPr>
      </w:pPr>
    </w:p>
    <w:p w14:paraId="4BCDFC37" w14:textId="404CC23D" w:rsidR="00671C16" w:rsidRPr="00BE1793" w:rsidRDefault="00AB1C43" w:rsidP="00A12A4D">
      <w:pPr>
        <w:widowControl w:val="0"/>
        <w:autoSpaceDE w:val="0"/>
        <w:autoSpaceDN w:val="0"/>
        <w:adjustRightInd w:val="0"/>
        <w:spacing w:after="160" w:line="276" w:lineRule="auto"/>
        <w:jc w:val="both"/>
      </w:pPr>
      <w:r>
        <w:t xml:space="preserve">According to </w:t>
      </w:r>
      <w:r w:rsidRPr="00AB1C43">
        <w:t>Kaplan and Garrick (1981) risk and risk analysis (assessment)</w:t>
      </w:r>
      <w:r>
        <w:t>; are</w:t>
      </w:r>
      <w:r w:rsidRPr="00AB1C43">
        <w:t xml:space="preserve"> defined as </w:t>
      </w:r>
      <w:r w:rsidR="00BE1793">
        <w:t>the consequence of an incidence or a hazard and the product of the probability of that hazard occurring. Their assertion was that risk analysis needs to answer the following three question: what can go wrong? What is the likelihood or probability that it</w:t>
      </w:r>
      <w:r w:rsidR="0095692C">
        <w:t xml:space="preserve"> can go wrong</w:t>
      </w:r>
      <w:r w:rsidR="00BE1793">
        <w:t xml:space="preserve">? What is the resultant effect or consequence? </w:t>
      </w:r>
      <w:r>
        <w:rPr>
          <w:bCs/>
        </w:rPr>
        <w:t>Also i</w:t>
      </w:r>
      <w:r w:rsidR="00671C16" w:rsidRPr="005736D6">
        <w:rPr>
          <w:bCs/>
        </w:rPr>
        <w:t xml:space="preserve">n a research conducted by </w:t>
      </w:r>
      <w:r w:rsidR="00733956" w:rsidRPr="005736D6">
        <w:rPr>
          <w:bCs/>
        </w:rPr>
        <w:t>th</w:t>
      </w:r>
      <w:r w:rsidR="00671C16" w:rsidRPr="005736D6">
        <w:t xml:space="preserve">e </w:t>
      </w:r>
      <w:r w:rsidR="001975D9" w:rsidRPr="005736D6">
        <w:fldChar w:fldCharType="begin" w:fldLock="1"/>
      </w:r>
      <w:r w:rsidR="00A34C82">
        <w:instrText>ADDIN CSL_CITATION {"citationItems":[{"id":"ITEM-1","itemData":{"DOI":"10.2172/1337873","abstract":"With utilities in the U.S. and around the world increasingly moving toward smart grid technology and other upgrades with inherent cyber vulnerabilities, correlative threats from malicious cyber attacks on the North American electric grid continue to grow in frequency and sophistication. 1 The potential for malicious actors to access and adversely affect physical electricity assets of U.S. electricity generation, transmission, or distribution systems via cyber means is a primary concern for utilities contributing to the bulk electric system. This paper seeks to illustrate the current cyber-physical landscape of the U.S. electric sector in the context of its vulnerabilities to cyber attacks, the likelihood of cyber attacks, and the impacts cyber events and threat actors can achieve on the power grid. In addition, this paper highlights utility perspectives, perceived challenges, and requests for assistance in addressing cyber threats to the electric sector. There have been no reported targeted cyber attacks carried out against utilities in the U.S. that have resulted in permanent or long term damage to power system operations thus far, yet electric utilities throughout the U.S. have seen a steady rise in cyber and physical security related events that continue to raise concern. Asset owners and operators understand that the effects of a coordinated cyber and physical attack on a utility's operations would threaten electric system reliability","author":[{"dropping-particle":"","family":"Mission Support Center Idaho National Laboratory","given":"","non-dropping-particle":"","parse-names":false,"suffix":""}],"container-title":"Inl (Idaho National Laboratory)","id":"ITEM-1","issue":"August","issued":{"date-parts":[["2017"]]},"page":"2-41","title":"Cyber Threat and Vulnerability Analysis of the U.S. Electric Sector","type":"article-journal"},"uris":["http://www.mendeley.com/documents/?uuid=f6451e96-c60d-4026-8127-3c337b360df9"]}],"mendeley":{"formattedCitation":"(Mission Support Center Idaho National Laboratory, 2017)","manualFormatting":"Mission Support Center Idaho National Laboratory, (2017)","plainTextFormattedCitation":"(Mission Support Center Idaho National Laboratory, 2017)","previouslyFormattedCitation":"(Mission Support Center Idaho National Laboratory, 2017)"},"properties":{"noteIndex":0},"schema":"https://github.com/citation-style-language/schema/raw/master/csl-citation.json"}</w:instrText>
      </w:r>
      <w:r w:rsidR="001975D9" w:rsidRPr="005736D6">
        <w:fldChar w:fldCharType="separate"/>
      </w:r>
      <w:r w:rsidR="00671C16" w:rsidRPr="005736D6">
        <w:rPr>
          <w:noProof/>
        </w:rPr>
        <w:t xml:space="preserve">Mission Support Center Idaho National Laboratory, </w:t>
      </w:r>
      <w:r w:rsidR="00625238">
        <w:rPr>
          <w:noProof/>
        </w:rPr>
        <w:t>(</w:t>
      </w:r>
      <w:r w:rsidR="00671C16" w:rsidRPr="005736D6">
        <w:rPr>
          <w:noProof/>
        </w:rPr>
        <w:t>2017)</w:t>
      </w:r>
      <w:r w:rsidR="001975D9" w:rsidRPr="005736D6">
        <w:fldChar w:fldCharType="end"/>
      </w:r>
      <w:r w:rsidR="00671C16" w:rsidRPr="005736D6">
        <w:t xml:space="preserve">, it </w:t>
      </w:r>
      <w:r w:rsidR="00BB7643">
        <w:t>was identified that ICS which is IT and network based used in monitoring and controlling the sensitive processes and physical functions of other critical infrastructure is also critical to  EPS for executing fundamental processes</w:t>
      </w:r>
      <w:r w:rsidR="00671C16" w:rsidRPr="005736D6">
        <w:t xml:space="preserve">. The EPS </w:t>
      </w:r>
      <w:r w:rsidR="00E54FE3">
        <w:t>is comprised</w:t>
      </w:r>
      <w:r w:rsidR="00671C16" w:rsidRPr="005736D6">
        <w:t xml:space="preserve"> of </w:t>
      </w:r>
      <w:r w:rsidR="00E54FE3">
        <w:t xml:space="preserve">different </w:t>
      </w:r>
      <w:r w:rsidR="00671C16" w:rsidRPr="005736D6">
        <w:t>ICS systems comprise</w:t>
      </w:r>
      <w:r w:rsidR="0095692C">
        <w:t>s</w:t>
      </w:r>
      <w:r w:rsidR="00671C16" w:rsidRPr="005736D6">
        <w:t xml:space="preserve"> of generation, transmission, distribution and control, with highly advanced ICS </w:t>
      </w:r>
      <w:r w:rsidR="0018449B">
        <w:t>platforms</w:t>
      </w:r>
      <w:r w:rsidR="0057575C">
        <w:t xml:space="preserve"> </w:t>
      </w:r>
      <w:r w:rsidR="00CD2CFD">
        <w:t>intercommunicating</w:t>
      </w:r>
      <w:r w:rsidR="0057575C">
        <w:t xml:space="preserve"> </w:t>
      </w:r>
      <w:r w:rsidR="00CD2CFD">
        <w:t>with</w:t>
      </w:r>
      <w:r w:rsidR="00671C16" w:rsidRPr="005736D6">
        <w:t xml:space="preserve"> other ICS </w:t>
      </w:r>
      <w:r w:rsidR="00CD2CFD">
        <w:t>platforms</w:t>
      </w:r>
      <w:r w:rsidR="00671C16" w:rsidRPr="005736D6">
        <w:t xml:space="preserve">, and each of these systems may be susceptible to similar vulnerabilities </w:t>
      </w:r>
      <w:r w:rsidR="00CD2CFD">
        <w:t>irrespective</w:t>
      </w:r>
      <w:r w:rsidR="00671C16" w:rsidRPr="005736D6">
        <w:t xml:space="preserve"> of function. </w:t>
      </w:r>
      <w:r w:rsidR="00AE528B">
        <w:t>Some of the</w:t>
      </w:r>
      <w:r w:rsidR="00671C16" w:rsidRPr="005736D6">
        <w:t xml:space="preserve"> vulnerabilities </w:t>
      </w:r>
      <w:r w:rsidR="00A271EE">
        <w:t>are</w:t>
      </w:r>
      <w:r w:rsidR="00671C16" w:rsidRPr="005736D6">
        <w:t xml:space="preserve">: </w:t>
      </w:r>
    </w:p>
    <w:p w14:paraId="38519C1A" w14:textId="5043FF3C" w:rsidR="00671C16" w:rsidRPr="005736D6" w:rsidRDefault="00F3101B" w:rsidP="00A12A4D">
      <w:pPr>
        <w:numPr>
          <w:ilvl w:val="0"/>
          <w:numId w:val="4"/>
        </w:numPr>
        <w:spacing w:before="100" w:beforeAutospacing="1" w:after="100" w:afterAutospacing="1" w:line="276" w:lineRule="auto"/>
      </w:pPr>
      <w:r>
        <w:t>Different</w:t>
      </w:r>
      <w:r w:rsidR="00E30CD4">
        <w:t xml:space="preserve"> </w:t>
      </w:r>
      <w:r>
        <w:t xml:space="preserve">entry </w:t>
      </w:r>
      <w:r w:rsidR="00671C16" w:rsidRPr="005736D6">
        <w:t>points</w:t>
      </w:r>
      <w:r>
        <w:t xml:space="preserve"> that threat actors can</w:t>
      </w:r>
      <w:r w:rsidR="003142EC">
        <w:t xml:space="preserve"> exploit</w:t>
      </w:r>
      <w:r>
        <w:t xml:space="preserve"> remotely</w:t>
      </w:r>
      <w:r w:rsidR="003142EC">
        <w:t>.</w:t>
      </w:r>
    </w:p>
    <w:p w14:paraId="2DDE6E48" w14:textId="77777777" w:rsidR="00671C16" w:rsidRPr="005736D6" w:rsidRDefault="00F3101B" w:rsidP="00A12A4D">
      <w:pPr>
        <w:numPr>
          <w:ilvl w:val="0"/>
          <w:numId w:val="4"/>
        </w:numPr>
        <w:spacing w:before="100" w:beforeAutospacing="1" w:after="100" w:afterAutospacing="1" w:line="276" w:lineRule="auto"/>
        <w:jc w:val="both"/>
      </w:pPr>
      <w:r>
        <w:t>The integration system of ICS makes it open to an increasing number of vulnerabilities.</w:t>
      </w:r>
    </w:p>
    <w:p w14:paraId="49399C05" w14:textId="77777777" w:rsidR="00671C16" w:rsidRPr="005736D6" w:rsidRDefault="00F3101B" w:rsidP="00A12A4D">
      <w:pPr>
        <w:numPr>
          <w:ilvl w:val="0"/>
          <w:numId w:val="4"/>
        </w:numPr>
        <w:spacing w:before="100" w:beforeAutospacing="1" w:after="100" w:afterAutospacing="1" w:line="276" w:lineRule="auto"/>
        <w:jc w:val="both"/>
      </w:pPr>
      <w:r>
        <w:t xml:space="preserve">Networked devices connected directly to the internet. </w:t>
      </w:r>
    </w:p>
    <w:p w14:paraId="422339D1" w14:textId="77777777" w:rsidR="00F3101B" w:rsidRDefault="00F3101B" w:rsidP="00A12A4D">
      <w:pPr>
        <w:numPr>
          <w:ilvl w:val="0"/>
          <w:numId w:val="4"/>
        </w:numPr>
        <w:spacing w:before="100" w:beforeAutospacing="1" w:after="100" w:afterAutospacing="1" w:line="276" w:lineRule="auto"/>
        <w:jc w:val="both"/>
      </w:pPr>
      <w:r>
        <w:t xml:space="preserve">Creation of more network paths and connections as a result of larger demand for sensitive data collection and exchange between utilities, customers and market coordinators. </w:t>
      </w:r>
    </w:p>
    <w:p w14:paraId="5C6DE423" w14:textId="7FADF95A" w:rsidR="00287AB1" w:rsidRPr="005736D6" w:rsidRDefault="00D87167" w:rsidP="00A12A4D">
      <w:pPr>
        <w:widowControl w:val="0"/>
        <w:autoSpaceDE w:val="0"/>
        <w:autoSpaceDN w:val="0"/>
        <w:adjustRightInd w:val="0"/>
        <w:spacing w:after="160" w:line="276" w:lineRule="auto"/>
        <w:jc w:val="both"/>
      </w:pPr>
      <w:r w:rsidRPr="00F3101B">
        <w:rPr>
          <w:rFonts w:ascii="Tahoma" w:hAnsi="Tahoma" w:cs="Tahoma"/>
        </w:rPr>
        <w:t>﻿</w:t>
      </w:r>
      <w:r w:rsidRPr="005736D6">
        <w:t>Threat</w:t>
      </w:r>
      <w:r w:rsidR="0029544D" w:rsidRPr="005736D6">
        <w:t xml:space="preserve"> is</w:t>
      </w:r>
      <w:r w:rsidRPr="005736D6">
        <w:t xml:space="preserve"> define</w:t>
      </w:r>
      <w:r w:rsidR="00EB2A5A" w:rsidRPr="005736D6">
        <w:t>d as different</w:t>
      </w:r>
      <w:r w:rsidR="00E30CD4">
        <w:t xml:space="preserve"> </w:t>
      </w:r>
      <w:r w:rsidR="00EB2A5A" w:rsidRPr="005736D6">
        <w:t xml:space="preserve">kind of </w:t>
      </w:r>
      <w:r w:rsidR="003462AE">
        <w:t>likely</w:t>
      </w:r>
      <w:r w:rsidRPr="005736D6">
        <w:t xml:space="preserve"> actions that may be </w:t>
      </w:r>
      <w:r w:rsidR="003462AE">
        <w:t xml:space="preserve">caused </w:t>
      </w:r>
      <w:r w:rsidRPr="005736D6">
        <w:t xml:space="preserve">either by </w:t>
      </w:r>
      <w:r w:rsidR="003462AE">
        <w:t xml:space="preserve">stilted </w:t>
      </w:r>
      <w:r w:rsidRPr="005736D6">
        <w:t>or natural means, against a</w:t>
      </w:r>
      <w:r w:rsidR="00EB2A5A" w:rsidRPr="005736D6">
        <w:t xml:space="preserve"> functional system </w:t>
      </w:r>
      <w:r w:rsidR="001975D9" w:rsidRPr="005736D6">
        <w:fldChar w:fldCharType="begin" w:fldLock="1"/>
      </w:r>
      <w:r w:rsidR="00683399" w:rsidRPr="005736D6">
        <w:instrText>ADDIN CSL_CITATION {"citationItems":[{"id":"ITEM-1","itemData":{"DOI":"10.15219/em68.1282","ISSN":"17316758","abstract":"The Smart Grid is gradually attracting the attention of government, industry and academia. It is a next generation electricity network that depends on two-way communication between its elements, being more reliable, more efficient and self-healing, with automatic meter reading and dynamic pricing(1). Smart Grid technology presents new cyber security threats that should be addressed. Deploying a Smart Grid without suitable cyber security might result in serious consequences, such as grid instability, utility fraud, and the loss of user information and energy consumption data. Due to the various architectures that assure communication within the Smart Grid, it is a challenge to design an advanced and strong cyber security concept that can be smoothly deployed to protect the devices in the Smart Grid's infrastructure. This article focuses on Smart Grid cyber security threats to Home Area Networks (HANs) and Neighbourhood Area Networks (NANs). It aims at providing knowledge management and deep analysis of the threats to HANs and NANs, including one of the biggest cyber security threats, advanced malware. Smart Grid Malware mitigation is essential to ensure the proper functioning and efficient operation of the utility companies and the private home economy. Advanced malware has a variety of anti-detection features like dynamic encryption, code obfuscation and stealth operation. The offensive part of advanced malware has a mechanism to disguise who, when and where will be attacked.","author":[{"dropping-particle":"","family":"Mendel","given":"Jacob","non-dropping-particle":"","parse-names":false,"suffix":""}],"container-title":"E-Mentor","id":"ITEM-1","issue":"1(68)","issued":{"date-parts":[["2017"]]},"page":"55-66","title":"Smart Grid Cyber Security Challenges: Overview and Classification","type":"article-journal","volume":"2017"},"uris":["http://www.mendeley.com/documents/?uuid=b3cf59c1-1ef6-4ffe-acf6-bd03c3359ed5"]}],"mendeley":{"formattedCitation":"(Mendel, 2017)","plainTextFormattedCitation":"(Mendel, 2017)","previouslyFormattedCitation":"(Mendel, 2017)"},"properties":{"noteIndex":0},"schema":"https://github.com/citation-style-language/schema/raw/master/csl-citation.json"}</w:instrText>
      </w:r>
      <w:r w:rsidR="001975D9" w:rsidRPr="005736D6">
        <w:fldChar w:fldCharType="separate"/>
      </w:r>
      <w:r w:rsidR="00EB2A5A" w:rsidRPr="005736D6">
        <w:rPr>
          <w:noProof/>
        </w:rPr>
        <w:t>(Mendel, 2017)</w:t>
      </w:r>
      <w:r w:rsidR="001975D9" w:rsidRPr="005736D6">
        <w:fldChar w:fldCharType="end"/>
      </w:r>
      <w:r w:rsidR="00EB2A5A" w:rsidRPr="005736D6">
        <w:t xml:space="preserve">. </w:t>
      </w:r>
      <w:r w:rsidR="00290CDA">
        <w:t xml:space="preserve">The connectivity of critical infrastructure have become increasingly complex, making it a target by cybersecurity threats, </w:t>
      </w:r>
      <w:r w:rsidR="009C463B">
        <w:t xml:space="preserve">an </w:t>
      </w:r>
      <w:r w:rsidR="00290CDA">
        <w:t xml:space="preserve"> exploit can place a nation’s economy,  security, public safety and  health at risk.</w:t>
      </w:r>
      <w:r w:rsidR="001975D9" w:rsidRPr="005736D6">
        <w:fldChar w:fldCharType="begin" w:fldLock="1"/>
      </w:r>
      <w:r w:rsidR="00A81ECB" w:rsidRPr="005736D6">
        <w:instrText>ADDIN CSL_CITATION {"citationItems":[{"id":"ITEM-1","itemData":{"ISBN":"9781631176722","abstract":"Framework for Improving Critical Infrastructure Cybersecurity, Version 1.0, February 12, 2014","author":[{"dropping-particle":"","family":"NIST: Improving Critical Infrastructure Cybersecurity","given":"","non-dropping-particle":"","parse-names":false,"suffix":""}],"container-title":"Cybersecurity: Executive Order 13636 and the Critical Infrastructure Framework","id":"ITEM-1","issued":{"date-parts":[["2014"]]},"page":"55-98","title":"Framework for improving critical infrastructure cybersecurity: Version 1.0","type":"article-journal"},"uris":["http://www.mendeley.com/documents/?uuid=41140b7d-00d3-47a5-a7c1-07aa31a1b268"]}],"mendeley":{"formattedCitation":"(NIST: Improving Critical Infrastructure Cybersecurity, 2014)","plainTextFormattedCitation":"(NIST: Improving Critical Infrastructure Cybersecurity, 2014)","previouslyFormattedCitation":"(NIST: Improving Critical Infrastructure Cybersecurity, 2014)"},"properties":{"noteIndex":0},"schema":"https://github.com/citation-style-language/schema/raw/master/csl-citation.json"}</w:instrText>
      </w:r>
      <w:r w:rsidR="001975D9" w:rsidRPr="005736D6">
        <w:fldChar w:fldCharType="separate"/>
      </w:r>
      <w:r w:rsidR="00683399" w:rsidRPr="005736D6">
        <w:rPr>
          <w:noProof/>
        </w:rPr>
        <w:t>(NIST, 2014)</w:t>
      </w:r>
      <w:r w:rsidR="001975D9" w:rsidRPr="005736D6">
        <w:fldChar w:fldCharType="end"/>
      </w:r>
      <w:r w:rsidR="00683399" w:rsidRPr="005736D6">
        <w:t xml:space="preserve">. </w:t>
      </w:r>
      <w:r w:rsidR="00D116B5" w:rsidRPr="005736D6">
        <w:t xml:space="preserve">The challenges posed by the threats </w:t>
      </w:r>
      <w:r w:rsidR="00F8498B" w:rsidRPr="005736D6">
        <w:t xml:space="preserve">to the EPS system are enormous. In order to address these </w:t>
      </w:r>
      <w:r w:rsidR="00327D25" w:rsidRPr="005736D6">
        <w:t>challenges,</w:t>
      </w:r>
      <w:r w:rsidR="00F8498B" w:rsidRPr="005736D6">
        <w:t xml:space="preserve"> the adoption of European Union Agency for Network and Information Security (ENISA) standards </w:t>
      </w:r>
      <w:r w:rsidR="001975D9" w:rsidRPr="005736D6">
        <w:fldChar w:fldCharType="begin" w:fldLock="1"/>
      </w:r>
      <w:r w:rsidR="00A34C82">
        <w:instrText>ADDIN CSL_CITATION {"citationItems":[{"id":"ITEM-1","itemData":{"abstract":"The European Union Agency for Network and Information Security (ENISA) is a centre of network and information security expertise for the EU, its member states, the private sector and Europe's citizens. ENISA works with these groups to develop advice and recommendations on good practice in information security. It assists EU member states in implementing relevant EU legislation and works to improve the resilience of Europe's critical information infrastructure and networks. ENISA seeks to enhance existing expertise in EU member states by supporting the development of cross-border communities committed to improving network and information security throughout the EU. More information about ENISA and its work can be found at www.enisa.europa.eu.","author":[{"dropping-particle":"","family":"Marinos","given":"Louis","non-dropping-particle":"","parse-names":false,"suffix":""}],"id":"ITEM-1","issue":"December","issued":{"date-parts":[["2013"]]},"title":"European Union Agency for Network and Information Security Smart Grid Threat Landscape and Good Practice Guide Smart Grid Threat Landscape and Good Practice Guide About ENISA Smart Grid Threat Landscape and Good Practice Guide","type":"article-journal"},"uris":["http://www.mendeley.com/documents/?uuid=03869e9d-ec05-4779-85b2-4e8d98bbd1be"]}],"mendeley":{"formattedCitation":"(Marinos, 2013)","manualFormatting":"Marinos, (2013)","plainTextFormattedCitation":"(Marinos, 2013)","previouslyFormattedCitation":"(Marinos, 2013)"},"properties":{"noteIndex":0},"schema":"https://github.com/citation-style-language/schema/raw/master/csl-citation.json"}</w:instrText>
      </w:r>
      <w:r w:rsidR="001975D9" w:rsidRPr="005736D6">
        <w:fldChar w:fldCharType="separate"/>
      </w:r>
      <w:r w:rsidR="00327D25" w:rsidRPr="005736D6">
        <w:rPr>
          <w:noProof/>
        </w:rPr>
        <w:t xml:space="preserve">Marinos, </w:t>
      </w:r>
      <w:r w:rsidR="00F61116">
        <w:rPr>
          <w:noProof/>
        </w:rPr>
        <w:t>(</w:t>
      </w:r>
      <w:r w:rsidR="00327D25" w:rsidRPr="005736D6">
        <w:rPr>
          <w:noProof/>
        </w:rPr>
        <w:t>2013)</w:t>
      </w:r>
      <w:r w:rsidR="001975D9" w:rsidRPr="005736D6">
        <w:fldChar w:fldCharType="end"/>
      </w:r>
      <w:r w:rsidR="0095310C" w:rsidRPr="005736D6">
        <w:t>recommended</w:t>
      </w:r>
      <w:r w:rsidR="00F8498B" w:rsidRPr="005736D6">
        <w:t xml:space="preserve"> as follows;</w:t>
      </w:r>
    </w:p>
    <w:p w14:paraId="7ED5EB0D" w14:textId="77777777" w:rsidR="00F8498B" w:rsidRPr="005736D6" w:rsidRDefault="00F8498B" w:rsidP="00A12A4D">
      <w:pPr>
        <w:pStyle w:val="NormalWeb"/>
        <w:numPr>
          <w:ilvl w:val="0"/>
          <w:numId w:val="6"/>
        </w:numPr>
        <w:spacing w:line="276" w:lineRule="auto"/>
        <w:jc w:val="both"/>
      </w:pPr>
      <w:r w:rsidRPr="005736D6">
        <w:t>Consider external and internal threats</w:t>
      </w:r>
      <w:r w:rsidR="00D76FE4">
        <w:t xml:space="preserve"> that could be traced to the EPS system</w:t>
      </w:r>
    </w:p>
    <w:p w14:paraId="6FA757D7" w14:textId="77777777" w:rsidR="00F8498B" w:rsidRPr="005736D6" w:rsidRDefault="00F8498B" w:rsidP="00A12A4D">
      <w:pPr>
        <w:pStyle w:val="NormalWeb"/>
        <w:numPr>
          <w:ilvl w:val="0"/>
          <w:numId w:val="6"/>
        </w:numPr>
        <w:spacing w:line="276" w:lineRule="auto"/>
        <w:jc w:val="both"/>
      </w:pPr>
      <w:r w:rsidRPr="005736D6">
        <w:t>Decompose and classify the elements</w:t>
      </w:r>
      <w:r w:rsidR="00D76FE4">
        <w:t xml:space="preserve"> of identified threats in item (a) above</w:t>
      </w:r>
    </w:p>
    <w:p w14:paraId="01E1D8B5" w14:textId="77777777" w:rsidR="00930A63" w:rsidRPr="005736D6" w:rsidRDefault="00F8498B" w:rsidP="00A12A4D">
      <w:pPr>
        <w:pStyle w:val="NormalWeb"/>
        <w:numPr>
          <w:ilvl w:val="0"/>
          <w:numId w:val="6"/>
        </w:numPr>
        <w:spacing w:line="276" w:lineRule="auto"/>
        <w:jc w:val="both"/>
      </w:pPr>
      <w:r w:rsidRPr="005736D6">
        <w:t xml:space="preserve">Capture available knowledge </w:t>
      </w:r>
      <w:r w:rsidR="00D76FE4">
        <w:t>and methodologies adopted in previous researches.</w:t>
      </w:r>
    </w:p>
    <w:p w14:paraId="50434622" w14:textId="16591C42" w:rsidR="000B1564" w:rsidRDefault="00327D25" w:rsidP="00A12A4D">
      <w:pPr>
        <w:pStyle w:val="NormalWeb"/>
        <w:spacing w:line="276" w:lineRule="auto"/>
        <w:jc w:val="both"/>
      </w:pPr>
      <w:r w:rsidRPr="005736D6">
        <w:t xml:space="preserve">However, various smart grid security threat and challenges  have been highlighted in </w:t>
      </w:r>
      <w:r w:rsidR="001975D9" w:rsidRPr="005736D6">
        <w:fldChar w:fldCharType="begin" w:fldLock="1"/>
      </w:r>
      <w:r w:rsidR="00A34C82">
        <w:instrText>ADDIN CSL_CITATION {"citationItems":[{"id":"ITEM-1","itemData":{"DOI":"10.2824/622757","ISBN":"978-92-9204-286-8","ISSN":"2363-3050","abstract":"Thomas Hemker, Industry, DE. The group has provided valuable input, has supported the ENISA threat analysis and has reviewed ENISA material. Their support is highly appreciated and has definitely contributed to the quality of the material presented in this report. Moreover, we would like to thank CYjAX for granting access pro bono to its cyber risk intelligence portal providing information on cyberthreats and cyber-crime.","author":[{"dropping-particle":"","family":"Marinos","given":"Louis","non-dropping-particle":"","parse-names":false,"suffix":""},{"dropping-particle":"","family":"Lourenço","given":"Marco","non-dropping-particle":"","parse-names":false,"suffix":""}],"container-title":"European Union Agency For Network and Information Security","id":"ITEM-1","issue":"January","issued":{"date-parts":[["2018"]]},"number-of-pages":"138","title":"ENISA Threat Landscape Report 2018 15 Top Cyberthreats and Trends","type":"book"},"uris":["http://www.mendeley.com/documents/?uuid=c4a01312-2453-4d98-b590-9bf3a22cb7a5"]}],"mendeley":{"formattedCitation":"(Marinos &amp; Lourenço, 2018)","manualFormatting":"Marinos &amp; Lourenço, (2018)","plainTextFormattedCitation":"(Marinos &amp; Lourenço, 2018)","previouslyFormattedCitation":"(Marinos &amp; Lourenço, 2018)"},"properties":{"noteIndex":0},"schema":"https://github.com/citation-style-language/schema/raw/master/csl-citation.json"}</w:instrText>
      </w:r>
      <w:r w:rsidR="001975D9" w:rsidRPr="005736D6">
        <w:fldChar w:fldCharType="separate"/>
      </w:r>
      <w:r w:rsidRPr="005736D6">
        <w:rPr>
          <w:noProof/>
        </w:rPr>
        <w:t xml:space="preserve">Marinos &amp; Lourenço </w:t>
      </w:r>
      <w:r w:rsidR="00101F43">
        <w:rPr>
          <w:noProof/>
        </w:rPr>
        <w:t>(</w:t>
      </w:r>
      <w:r w:rsidRPr="005736D6">
        <w:rPr>
          <w:noProof/>
        </w:rPr>
        <w:t>2018)</w:t>
      </w:r>
      <w:r w:rsidR="001975D9" w:rsidRPr="005736D6">
        <w:fldChar w:fldCharType="end"/>
      </w:r>
      <w:r w:rsidRPr="005736D6">
        <w:t xml:space="preserve">, </w:t>
      </w:r>
      <w:r w:rsidR="001975D9" w:rsidRPr="005736D6">
        <w:fldChar w:fldCharType="begin" w:fldLock="1"/>
      </w:r>
      <w:r w:rsidR="00A34C82">
        <w:instrText>ADDIN CSL_CITATION {"citationItems":[{"id":"ITEM-1","itemData":{"author":[{"dropping-particle":"","family":"Livingston, Sanborn, Slaughter","given":"Zonneveld","non-dropping-particle":"","parse-names":false,"suffix":""}],"id":"ITEM-1","issued":{"date-parts":[["2019"]]},"title":"Managing cyber risk in the electric power sector | Deloitte Insights","type":"article-journal"},"uris":["http://www.mendeley.com/documents/?uuid=24ae0816-dba8-4a2e-874a-156178510cec"]}],"mendeley":{"formattedCitation":"(Livingston, Sanborn, Slaughter, 2019)","manualFormatting":"Livingston, Sanborn, Slaughter, (2019)","plainTextFormattedCitation":"(Livingston, Sanborn, Slaughter, 2019)","previouslyFormattedCitation":"(Livingston, Sanborn, Slaughter, 2019)"},"properties":{"noteIndex":0},"schema":"https://github.com/citation-style-language/schema/raw/master/csl-citation.json"}</w:instrText>
      </w:r>
      <w:r w:rsidR="001975D9" w:rsidRPr="005736D6">
        <w:fldChar w:fldCharType="separate"/>
      </w:r>
      <w:r w:rsidRPr="005736D6">
        <w:rPr>
          <w:noProof/>
        </w:rPr>
        <w:t xml:space="preserve">Livingston, </w:t>
      </w:r>
      <w:r w:rsidR="00604714">
        <w:rPr>
          <w:noProof/>
        </w:rPr>
        <w:t>et al</w:t>
      </w:r>
      <w:r w:rsidRPr="005736D6">
        <w:rPr>
          <w:noProof/>
        </w:rPr>
        <w:t xml:space="preserve">, </w:t>
      </w:r>
      <w:r w:rsidR="00101F43">
        <w:rPr>
          <w:noProof/>
        </w:rPr>
        <w:t>(</w:t>
      </w:r>
      <w:r w:rsidRPr="005736D6">
        <w:rPr>
          <w:noProof/>
        </w:rPr>
        <w:t>2019)</w:t>
      </w:r>
      <w:r w:rsidR="001975D9" w:rsidRPr="005736D6">
        <w:fldChar w:fldCharType="end"/>
      </w:r>
      <w:r w:rsidRPr="005736D6">
        <w:t xml:space="preserve"> and </w:t>
      </w:r>
      <w:r w:rsidR="001975D9" w:rsidRPr="005736D6">
        <w:fldChar w:fldCharType="begin" w:fldLock="1"/>
      </w:r>
      <w:r w:rsidR="00A34C82">
        <w:instrText>ADDIN CSL_CITATION {"citationItems":[{"id":"ITEM-1","itemData":{"DOI":"10.15219/em68.1282","ISSN":"17316758","abstract":"The Smart Grid is gradually attracting the attention of government, industry and academia. It is a next generation electricity network that depends on two-way communication between its elements, being more reliable, more efficient and self-healing, with automatic meter reading and dynamic pricing(1). Smart Grid technology presents new cyber security threats that should be addressed. Deploying a Smart Grid without suitable cyber security might result in serious consequences, such as grid instability, utility fraud, and the loss of user information and energy consumption data. Due to the various architectures that assure communication within the Smart Grid, it is a challenge to design an advanced and strong cyber security concept that can be smoothly deployed to protect the devices in the Smart Grid's infrastructure. This article focuses on Smart Grid cyber security threats to Home Area Networks (HANs) and Neighbourhood Area Networks (NANs). It aims at providing knowledge management and deep analysis of the threats to HANs and NANs, including one of the biggest cyber security threats, advanced malware. Smart Grid Malware mitigation is essential to ensure the proper functioning and efficient operation of the utility companies and the private home economy. Advanced malware has a variety of anti-detection features like dynamic encryption, code obfuscation and stealth operation. The offensive part of advanced malware has a mechanism to disguise who, when and where will be attacked.","author":[{"dropping-particle":"","family":"Mendel","given":"Jacob","non-dropping-particle":"","parse-names":false,"suffix":""}],"container-title":"E-Mentor","id":"ITEM-1","issue":"1(68)","issued":{"date-parts":[["2017"]]},"page":"55-66","title":"Smart Grid Cyber Security Challenges: Overview and Classification","type":"article-journal","volume":"2017"},"uris":["http://www.mendeley.com/documents/?uuid=b3cf59c1-1ef6-4ffe-acf6-bd03c3359ed5"]}],"mendeley":{"formattedCitation":"(Mendel, 2017)","manualFormatting":"Mendel, (2017)","plainTextFormattedCitation":"(Mendel, 2017)","previouslyFormattedCitation":"(Mendel, 2017)"},"properties":{"noteIndex":0},"schema":"https://github.com/citation-style-language/schema/raw/master/csl-citation.json"}</w:instrText>
      </w:r>
      <w:r w:rsidR="001975D9" w:rsidRPr="005736D6">
        <w:fldChar w:fldCharType="separate"/>
      </w:r>
      <w:r w:rsidRPr="005736D6">
        <w:rPr>
          <w:noProof/>
        </w:rPr>
        <w:t xml:space="preserve">Mendel, </w:t>
      </w:r>
      <w:r w:rsidR="00101F43">
        <w:rPr>
          <w:noProof/>
        </w:rPr>
        <w:t>(</w:t>
      </w:r>
      <w:r w:rsidRPr="005736D6">
        <w:rPr>
          <w:noProof/>
        </w:rPr>
        <w:t>2017)</w:t>
      </w:r>
      <w:r w:rsidR="001975D9" w:rsidRPr="005736D6">
        <w:fldChar w:fldCharType="end"/>
      </w:r>
      <w:r w:rsidRPr="005736D6">
        <w:t xml:space="preserve"> some of which will be discussed </w:t>
      </w:r>
      <w:r w:rsidR="0016528F" w:rsidRPr="005736D6">
        <w:t>later on.</w:t>
      </w:r>
      <w:r w:rsidR="00D96A71" w:rsidRPr="005736D6">
        <w:t xml:space="preserve"> Table 1 shows cybersecurity threat and attack from 2009</w:t>
      </w:r>
      <w:r w:rsidR="00C46D59">
        <w:t>-2017</w:t>
      </w:r>
    </w:p>
    <w:p w14:paraId="5171393F" w14:textId="77777777" w:rsidR="00E30CD4" w:rsidRPr="00CD5E4C" w:rsidRDefault="00E30CD4" w:rsidP="00A12A4D">
      <w:pPr>
        <w:pStyle w:val="NormalWeb"/>
        <w:spacing w:line="276" w:lineRule="auto"/>
        <w:jc w:val="both"/>
      </w:pPr>
    </w:p>
    <w:p w14:paraId="3FE670E7" w14:textId="0F10BBA0" w:rsidR="0006273E" w:rsidRPr="00A333EC" w:rsidRDefault="00476C15" w:rsidP="00A12A4D">
      <w:pPr>
        <w:pStyle w:val="NormalWeb"/>
        <w:spacing w:line="276" w:lineRule="auto"/>
        <w:jc w:val="center"/>
        <w:rPr>
          <w:b/>
        </w:rPr>
      </w:pPr>
      <w:r w:rsidRPr="00CD2831">
        <w:rPr>
          <w:b/>
        </w:rPr>
        <w:t xml:space="preserve">Table </w:t>
      </w:r>
      <w:r w:rsidR="00CD5E4C" w:rsidRPr="00CD2831">
        <w:rPr>
          <w:b/>
        </w:rPr>
        <w:t>1</w:t>
      </w:r>
      <w:r w:rsidR="007720A9" w:rsidRPr="00CD2831">
        <w:rPr>
          <w:b/>
        </w:rPr>
        <w:t>:</w:t>
      </w:r>
      <w:r w:rsidR="0006273E" w:rsidRPr="00CD2831">
        <w:rPr>
          <w:b/>
        </w:rPr>
        <w:t xml:space="preserve"> The Threat Landscape </w:t>
      </w:r>
      <w:r w:rsidR="00D96A71" w:rsidRPr="00CD2831">
        <w:rPr>
          <w:b/>
        </w:rPr>
        <w:t xml:space="preserve">on EPS </w:t>
      </w:r>
      <w:r w:rsidR="001975D9" w:rsidRPr="002936DF">
        <w:rPr>
          <w:b/>
        </w:rPr>
        <w:fldChar w:fldCharType="begin" w:fldLock="1"/>
      </w:r>
      <w:r w:rsidR="000E4999" w:rsidRPr="002936DF">
        <w:rPr>
          <w:b/>
        </w:rPr>
        <w:instrText>ADDIN CSL_CITATION {"citationItems":[{"id":"ITEM-1","itemData":{"author":[{"dropping-particle":"","family":"Livingston, Sanborn, Slaughter","given":"Zonneveld","non-dropping-particle":"","parse-names":false,"suffix":""}],"id":"ITEM-1","issued":{"date-parts":[["2019"]]},"title":"Managing cyber risk in the electric power sector | Deloitte Insights","type":"article-journal"},"uris":["http://www.mendeley.com/documents/?uuid=24ae0816-dba8-4a2e-874a-156178510cec"]}],"mendeley":{"formattedCitation":"(Livingston, Sanborn, Slaughter, 2019)","plainTextFormattedCitation":"(Livingston, Sanborn, Slaughter, 2019)","previouslyFormattedCitation":"(Livingston, Sanborn, Slaughter, 2019)"},"properties":{"noteIndex":0},"schema":"https://github.com/citation-style-language/schema/raw/master/csl-citation.json"}</w:instrText>
      </w:r>
      <w:r w:rsidR="001975D9" w:rsidRPr="002936DF">
        <w:rPr>
          <w:b/>
        </w:rPr>
        <w:fldChar w:fldCharType="separate"/>
      </w:r>
      <w:r w:rsidR="0006273E" w:rsidRPr="002936DF">
        <w:rPr>
          <w:b/>
          <w:noProof/>
        </w:rPr>
        <w:t xml:space="preserve">(Livingston </w:t>
      </w:r>
      <w:r w:rsidR="004552EE" w:rsidRPr="002936DF">
        <w:rPr>
          <w:b/>
          <w:noProof/>
        </w:rPr>
        <w:t>et al</w:t>
      </w:r>
      <w:r w:rsidR="00C46D59" w:rsidRPr="002936DF">
        <w:rPr>
          <w:b/>
          <w:noProof/>
        </w:rPr>
        <w:t>.</w:t>
      </w:r>
      <w:r w:rsidR="0006273E" w:rsidRPr="002936DF">
        <w:rPr>
          <w:b/>
          <w:noProof/>
        </w:rPr>
        <w:t>, 2019)</w:t>
      </w:r>
      <w:r w:rsidR="001975D9" w:rsidRPr="002936DF">
        <w:rPr>
          <w:b/>
        </w:rPr>
        <w:fldChar w:fldCharType="end"/>
      </w:r>
    </w:p>
    <w:tbl>
      <w:tblPr>
        <w:tblStyle w:val="TableGridLight1"/>
        <w:tblW w:w="0" w:type="auto"/>
        <w:tblLook w:val="04A0" w:firstRow="1" w:lastRow="0" w:firstColumn="1" w:lastColumn="0" w:noHBand="0" w:noVBand="1"/>
      </w:tblPr>
      <w:tblGrid>
        <w:gridCol w:w="770"/>
        <w:gridCol w:w="1919"/>
        <w:gridCol w:w="4343"/>
        <w:gridCol w:w="2318"/>
      </w:tblGrid>
      <w:tr w:rsidR="005736D6" w:rsidRPr="005736D6" w14:paraId="0A8B8CCA" w14:textId="77777777" w:rsidTr="002936DF">
        <w:tc>
          <w:tcPr>
            <w:tcW w:w="770" w:type="dxa"/>
          </w:tcPr>
          <w:p w14:paraId="068623A4" w14:textId="77777777" w:rsidR="0006273E" w:rsidRPr="002936DF" w:rsidRDefault="0006273E" w:rsidP="00A12A4D">
            <w:pPr>
              <w:pStyle w:val="NormalWeb"/>
              <w:spacing w:line="276" w:lineRule="auto"/>
              <w:jc w:val="both"/>
              <w:rPr>
                <w:b/>
                <w:bCs/>
              </w:rPr>
            </w:pPr>
            <w:r w:rsidRPr="002936DF">
              <w:rPr>
                <w:b/>
              </w:rPr>
              <w:t xml:space="preserve">S/No. </w:t>
            </w:r>
          </w:p>
        </w:tc>
        <w:tc>
          <w:tcPr>
            <w:tcW w:w="1919" w:type="dxa"/>
          </w:tcPr>
          <w:p w14:paraId="6311F642" w14:textId="77777777" w:rsidR="0006273E" w:rsidRPr="002936DF" w:rsidRDefault="0006273E" w:rsidP="00A12A4D">
            <w:pPr>
              <w:pStyle w:val="NormalWeb"/>
              <w:spacing w:line="276" w:lineRule="auto"/>
              <w:jc w:val="both"/>
              <w:rPr>
                <w:b/>
                <w:bCs/>
              </w:rPr>
            </w:pPr>
            <w:r w:rsidRPr="002936DF">
              <w:rPr>
                <w:b/>
              </w:rPr>
              <w:t xml:space="preserve">Cyberthreat </w:t>
            </w:r>
          </w:p>
        </w:tc>
        <w:tc>
          <w:tcPr>
            <w:tcW w:w="4343" w:type="dxa"/>
          </w:tcPr>
          <w:p w14:paraId="43213E35" w14:textId="77777777" w:rsidR="0006273E" w:rsidRPr="002936DF" w:rsidRDefault="0095310C" w:rsidP="00A12A4D">
            <w:pPr>
              <w:pStyle w:val="NormalWeb"/>
              <w:spacing w:line="276" w:lineRule="auto"/>
              <w:jc w:val="both"/>
              <w:rPr>
                <w:b/>
                <w:bCs/>
              </w:rPr>
            </w:pPr>
            <w:r w:rsidRPr="002936DF">
              <w:rPr>
                <w:b/>
              </w:rPr>
              <w:t xml:space="preserve">Description / </w:t>
            </w:r>
            <w:r w:rsidR="0006273E" w:rsidRPr="002936DF">
              <w:rPr>
                <w:b/>
              </w:rPr>
              <w:t>Organisation / Country of Attack</w:t>
            </w:r>
          </w:p>
        </w:tc>
        <w:tc>
          <w:tcPr>
            <w:tcW w:w="2318" w:type="dxa"/>
          </w:tcPr>
          <w:p w14:paraId="6D5C573C" w14:textId="77777777" w:rsidR="0006273E" w:rsidRPr="002936DF" w:rsidRDefault="0006273E" w:rsidP="00A12A4D">
            <w:pPr>
              <w:pStyle w:val="NormalWeb"/>
              <w:spacing w:line="276" w:lineRule="auto"/>
              <w:jc w:val="both"/>
              <w:rPr>
                <w:b/>
                <w:bCs/>
              </w:rPr>
            </w:pPr>
            <w:r w:rsidRPr="002936DF">
              <w:rPr>
                <w:b/>
              </w:rPr>
              <w:t>Year of attack</w:t>
            </w:r>
          </w:p>
        </w:tc>
      </w:tr>
      <w:tr w:rsidR="005736D6" w:rsidRPr="005736D6" w14:paraId="09D80042" w14:textId="77777777" w:rsidTr="002936DF">
        <w:tc>
          <w:tcPr>
            <w:tcW w:w="770" w:type="dxa"/>
          </w:tcPr>
          <w:p w14:paraId="26A4DBC1" w14:textId="77777777" w:rsidR="0006273E" w:rsidRPr="005736D6" w:rsidRDefault="0006273E" w:rsidP="00A12A4D">
            <w:pPr>
              <w:pStyle w:val="NormalWeb"/>
              <w:numPr>
                <w:ilvl w:val="0"/>
                <w:numId w:val="7"/>
              </w:numPr>
              <w:spacing w:line="276" w:lineRule="auto"/>
            </w:pPr>
          </w:p>
        </w:tc>
        <w:tc>
          <w:tcPr>
            <w:tcW w:w="1919" w:type="dxa"/>
          </w:tcPr>
          <w:p w14:paraId="1D8F41B3" w14:textId="77777777" w:rsidR="0006273E" w:rsidRPr="005736D6" w:rsidRDefault="0006273E" w:rsidP="00A12A4D">
            <w:pPr>
              <w:pStyle w:val="NormalWeb"/>
              <w:spacing w:line="276" w:lineRule="auto"/>
              <w:jc w:val="both"/>
            </w:pPr>
            <w:r w:rsidRPr="005736D6">
              <w:t>Shodan</w:t>
            </w:r>
          </w:p>
        </w:tc>
        <w:tc>
          <w:tcPr>
            <w:tcW w:w="4343" w:type="dxa"/>
          </w:tcPr>
          <w:p w14:paraId="1BD8278D" w14:textId="77777777" w:rsidR="0006273E" w:rsidRPr="005736D6" w:rsidRDefault="0095310C" w:rsidP="00A12A4D">
            <w:pPr>
              <w:pStyle w:val="NormalWeb"/>
              <w:spacing w:line="276" w:lineRule="auto"/>
              <w:jc w:val="both"/>
            </w:pPr>
            <w:r w:rsidRPr="005736D6">
              <w:t>Search</w:t>
            </w:r>
            <w:r w:rsidR="00642288">
              <w:t xml:space="preserve">ed for </w:t>
            </w:r>
            <w:r w:rsidRPr="005736D6">
              <w:t>Internet-connected devices</w:t>
            </w:r>
            <w:r w:rsidR="00642288">
              <w:t xml:space="preserve"> on search engines</w:t>
            </w:r>
            <w:r w:rsidRPr="005736D6">
              <w:t xml:space="preserve"> (</w:t>
            </w:r>
            <w:r w:rsidR="00642288">
              <w:t xml:space="preserve">it </w:t>
            </w:r>
            <w:r w:rsidRPr="005736D6">
              <w:t>includ</w:t>
            </w:r>
            <w:r w:rsidR="00642288">
              <w:t>ed</w:t>
            </w:r>
            <w:r w:rsidRPr="005736D6">
              <w:t xml:space="preserve"> control system devices). </w:t>
            </w:r>
          </w:p>
        </w:tc>
        <w:tc>
          <w:tcPr>
            <w:tcW w:w="2318" w:type="dxa"/>
          </w:tcPr>
          <w:p w14:paraId="4E72168D" w14:textId="77777777" w:rsidR="0006273E" w:rsidRPr="005736D6" w:rsidRDefault="0095310C" w:rsidP="00A12A4D">
            <w:pPr>
              <w:pStyle w:val="NormalWeb"/>
              <w:spacing w:line="276" w:lineRule="auto"/>
              <w:jc w:val="both"/>
            </w:pPr>
            <w:r w:rsidRPr="005736D6">
              <w:t>2009</w:t>
            </w:r>
          </w:p>
        </w:tc>
      </w:tr>
      <w:tr w:rsidR="005736D6" w:rsidRPr="005736D6" w14:paraId="146E6B57" w14:textId="77777777" w:rsidTr="002936DF">
        <w:tc>
          <w:tcPr>
            <w:tcW w:w="770" w:type="dxa"/>
          </w:tcPr>
          <w:p w14:paraId="3E8EA012" w14:textId="77777777" w:rsidR="0006273E" w:rsidRPr="005736D6" w:rsidRDefault="0006273E" w:rsidP="00A12A4D">
            <w:pPr>
              <w:pStyle w:val="NormalWeb"/>
              <w:numPr>
                <w:ilvl w:val="0"/>
                <w:numId w:val="7"/>
              </w:numPr>
              <w:spacing w:line="276" w:lineRule="auto"/>
              <w:jc w:val="both"/>
            </w:pPr>
          </w:p>
        </w:tc>
        <w:tc>
          <w:tcPr>
            <w:tcW w:w="1919" w:type="dxa"/>
          </w:tcPr>
          <w:p w14:paraId="009F9FF2" w14:textId="77777777" w:rsidR="0006273E" w:rsidRPr="005736D6" w:rsidRDefault="0095310C" w:rsidP="00A12A4D">
            <w:pPr>
              <w:pStyle w:val="NormalWeb"/>
              <w:spacing w:line="276" w:lineRule="auto"/>
              <w:jc w:val="both"/>
            </w:pPr>
            <w:r w:rsidRPr="005736D6">
              <w:t>Stuxnet</w:t>
            </w:r>
          </w:p>
        </w:tc>
        <w:tc>
          <w:tcPr>
            <w:tcW w:w="4343" w:type="dxa"/>
          </w:tcPr>
          <w:p w14:paraId="06C7AC62" w14:textId="77777777" w:rsidR="0006273E" w:rsidRPr="005736D6" w:rsidRDefault="005362D8" w:rsidP="00A12A4D">
            <w:pPr>
              <w:pStyle w:val="NormalWeb"/>
              <w:spacing w:line="276" w:lineRule="auto"/>
              <w:jc w:val="both"/>
            </w:pPr>
            <w:r>
              <w:t xml:space="preserve">Iranian nuclear facilities </w:t>
            </w:r>
            <w:r w:rsidR="0095310C" w:rsidRPr="005736D6">
              <w:t xml:space="preserve">SCADA control systems irreparably damaged centrifuge equipment. </w:t>
            </w:r>
          </w:p>
        </w:tc>
        <w:tc>
          <w:tcPr>
            <w:tcW w:w="2318" w:type="dxa"/>
          </w:tcPr>
          <w:p w14:paraId="352CD830" w14:textId="77777777" w:rsidR="0006273E" w:rsidRPr="005736D6" w:rsidRDefault="0095310C" w:rsidP="00A12A4D">
            <w:pPr>
              <w:pStyle w:val="NormalWeb"/>
              <w:spacing w:line="276" w:lineRule="auto"/>
              <w:jc w:val="both"/>
            </w:pPr>
            <w:r w:rsidRPr="005736D6">
              <w:t>July 2009</w:t>
            </w:r>
          </w:p>
        </w:tc>
      </w:tr>
      <w:tr w:rsidR="005736D6" w:rsidRPr="005736D6" w14:paraId="0CD85613" w14:textId="77777777" w:rsidTr="002936DF">
        <w:tc>
          <w:tcPr>
            <w:tcW w:w="770" w:type="dxa"/>
          </w:tcPr>
          <w:p w14:paraId="6B18A5C8" w14:textId="77777777" w:rsidR="0006273E" w:rsidRPr="005736D6" w:rsidRDefault="0006273E" w:rsidP="00A12A4D">
            <w:pPr>
              <w:pStyle w:val="NormalWeb"/>
              <w:numPr>
                <w:ilvl w:val="0"/>
                <w:numId w:val="7"/>
              </w:numPr>
              <w:spacing w:line="276" w:lineRule="auto"/>
              <w:jc w:val="both"/>
            </w:pPr>
          </w:p>
        </w:tc>
        <w:tc>
          <w:tcPr>
            <w:tcW w:w="1919" w:type="dxa"/>
          </w:tcPr>
          <w:p w14:paraId="2B9CE28E" w14:textId="77777777" w:rsidR="0006273E" w:rsidRPr="005736D6" w:rsidRDefault="0095310C" w:rsidP="00A12A4D">
            <w:pPr>
              <w:pStyle w:val="NormalWeb"/>
              <w:spacing w:line="276" w:lineRule="auto"/>
              <w:jc w:val="both"/>
            </w:pPr>
            <w:r w:rsidRPr="005736D6">
              <w:t>Metasploit</w:t>
            </w:r>
          </w:p>
        </w:tc>
        <w:tc>
          <w:tcPr>
            <w:tcW w:w="4343" w:type="dxa"/>
          </w:tcPr>
          <w:p w14:paraId="3CAC2B3E" w14:textId="367FA0C9" w:rsidR="0006273E" w:rsidRPr="005736D6" w:rsidRDefault="007E512D" w:rsidP="00A12A4D">
            <w:pPr>
              <w:pStyle w:val="NormalWeb"/>
              <w:spacing w:line="276" w:lineRule="auto"/>
              <w:jc w:val="both"/>
            </w:pPr>
            <w:r>
              <w:t xml:space="preserve"> It’s a security tool that can be utilized by hackers to explore systemvulnerabilities</w:t>
            </w:r>
            <w:r w:rsidR="00DC6A27">
              <w:t>. It has been use</w:t>
            </w:r>
            <w:r w:rsidR="0010312A">
              <w:t>d to exploit</w:t>
            </w:r>
            <w:r>
              <w:t xml:space="preserve"> ICS systems</w:t>
            </w:r>
            <w:r w:rsidR="0095310C" w:rsidRPr="005736D6">
              <w:t xml:space="preserve">. </w:t>
            </w:r>
          </w:p>
        </w:tc>
        <w:tc>
          <w:tcPr>
            <w:tcW w:w="2318" w:type="dxa"/>
          </w:tcPr>
          <w:p w14:paraId="3403B234" w14:textId="77777777" w:rsidR="0006273E" w:rsidRPr="005736D6" w:rsidRDefault="0095310C" w:rsidP="00A12A4D">
            <w:pPr>
              <w:pStyle w:val="NormalWeb"/>
              <w:spacing w:line="276" w:lineRule="auto"/>
              <w:jc w:val="both"/>
            </w:pPr>
            <w:r w:rsidRPr="005736D6">
              <w:t>October 2010</w:t>
            </w:r>
          </w:p>
        </w:tc>
      </w:tr>
      <w:tr w:rsidR="005736D6" w:rsidRPr="005736D6" w14:paraId="50ADC908" w14:textId="77777777" w:rsidTr="002936DF">
        <w:tc>
          <w:tcPr>
            <w:tcW w:w="770" w:type="dxa"/>
          </w:tcPr>
          <w:p w14:paraId="626AE0EE" w14:textId="77777777" w:rsidR="0006273E" w:rsidRPr="005736D6" w:rsidRDefault="0006273E" w:rsidP="00A12A4D">
            <w:pPr>
              <w:pStyle w:val="NormalWeb"/>
              <w:numPr>
                <w:ilvl w:val="0"/>
                <w:numId w:val="7"/>
              </w:numPr>
              <w:spacing w:line="276" w:lineRule="auto"/>
            </w:pPr>
          </w:p>
        </w:tc>
        <w:tc>
          <w:tcPr>
            <w:tcW w:w="1919" w:type="dxa"/>
          </w:tcPr>
          <w:p w14:paraId="3943F5FC" w14:textId="77777777" w:rsidR="0006273E" w:rsidRPr="005736D6" w:rsidRDefault="0095310C" w:rsidP="00A12A4D">
            <w:pPr>
              <w:pStyle w:val="NormalWeb"/>
              <w:spacing w:line="276" w:lineRule="auto"/>
              <w:jc w:val="both"/>
            </w:pPr>
            <w:r w:rsidRPr="005736D6">
              <w:t xml:space="preserve">Shamoon </w:t>
            </w:r>
          </w:p>
        </w:tc>
        <w:tc>
          <w:tcPr>
            <w:tcW w:w="4343" w:type="dxa"/>
          </w:tcPr>
          <w:p w14:paraId="7F40911F" w14:textId="1DC61993" w:rsidR="0006273E" w:rsidRPr="005736D6" w:rsidRDefault="00D95E5B" w:rsidP="00A12A4D">
            <w:pPr>
              <w:pStyle w:val="NormalWeb"/>
              <w:spacing w:line="276" w:lineRule="auto"/>
              <w:jc w:val="both"/>
            </w:pPr>
            <w:r>
              <w:t>It’s a v</w:t>
            </w:r>
            <w:r w:rsidR="0095310C" w:rsidRPr="005736D6">
              <w:t>irus</w:t>
            </w:r>
            <w:r>
              <w:t xml:space="preserve"> that was used to </w:t>
            </w:r>
            <w:r w:rsidR="0095310C" w:rsidRPr="005736D6">
              <w:t xml:space="preserve">destroys data </w:t>
            </w:r>
            <w:r>
              <w:t>and</w:t>
            </w:r>
            <w:r w:rsidR="0095310C" w:rsidRPr="005736D6">
              <w:t xml:space="preserve"> disrupt operations. 15 state and private </w:t>
            </w:r>
            <w:r>
              <w:t xml:space="preserve">infrastructures </w:t>
            </w:r>
            <w:r w:rsidR="0095310C" w:rsidRPr="005736D6">
              <w:t xml:space="preserve">in Saudi Arabia. </w:t>
            </w:r>
          </w:p>
        </w:tc>
        <w:tc>
          <w:tcPr>
            <w:tcW w:w="2318" w:type="dxa"/>
          </w:tcPr>
          <w:p w14:paraId="6B0C4486" w14:textId="77777777" w:rsidR="0006273E" w:rsidRPr="005736D6" w:rsidRDefault="0095310C" w:rsidP="00A12A4D">
            <w:pPr>
              <w:pStyle w:val="NormalWeb"/>
              <w:spacing w:line="276" w:lineRule="auto"/>
              <w:jc w:val="both"/>
            </w:pPr>
            <w:r w:rsidRPr="005736D6">
              <w:t>August 2012</w:t>
            </w:r>
          </w:p>
        </w:tc>
      </w:tr>
      <w:tr w:rsidR="005736D6" w:rsidRPr="005736D6" w14:paraId="30CE436A" w14:textId="77777777" w:rsidTr="002936DF">
        <w:tc>
          <w:tcPr>
            <w:tcW w:w="770" w:type="dxa"/>
          </w:tcPr>
          <w:p w14:paraId="36061797" w14:textId="77777777" w:rsidR="0006273E" w:rsidRPr="005736D6" w:rsidRDefault="0006273E" w:rsidP="00A12A4D">
            <w:pPr>
              <w:pStyle w:val="NormalWeb"/>
              <w:numPr>
                <w:ilvl w:val="0"/>
                <w:numId w:val="7"/>
              </w:numPr>
              <w:spacing w:line="276" w:lineRule="auto"/>
            </w:pPr>
          </w:p>
        </w:tc>
        <w:tc>
          <w:tcPr>
            <w:tcW w:w="1919" w:type="dxa"/>
          </w:tcPr>
          <w:p w14:paraId="22C3D3F9" w14:textId="77777777" w:rsidR="0006273E" w:rsidRPr="005736D6" w:rsidRDefault="0095310C" w:rsidP="00A12A4D">
            <w:pPr>
              <w:pStyle w:val="NormalWeb"/>
              <w:spacing w:line="276" w:lineRule="auto"/>
              <w:jc w:val="both"/>
            </w:pPr>
            <w:r w:rsidRPr="005736D6">
              <w:t>Ukraine Power Grid 1 (BlackEnergy)</w:t>
            </w:r>
          </w:p>
        </w:tc>
        <w:tc>
          <w:tcPr>
            <w:tcW w:w="4343" w:type="dxa"/>
          </w:tcPr>
          <w:p w14:paraId="4DA7C24F" w14:textId="77777777" w:rsidR="0006273E" w:rsidRPr="005736D6" w:rsidRDefault="0095310C" w:rsidP="00A12A4D">
            <w:pPr>
              <w:pStyle w:val="NormalWeb"/>
              <w:spacing w:line="276" w:lineRule="auto"/>
              <w:jc w:val="both"/>
            </w:pPr>
            <w:r w:rsidRPr="005736D6">
              <w:t xml:space="preserve">230,000 residents </w:t>
            </w:r>
            <w:r w:rsidR="008E1363">
              <w:t xml:space="preserve">in </w:t>
            </w:r>
            <w:r w:rsidRPr="005736D6">
              <w:t>western Ukraine</w:t>
            </w:r>
            <w:r w:rsidR="008E1363">
              <w:t xml:space="preserve"> were plunged into darkness when the power was turned off by deploying SCADA- related plugin to control ICS</w:t>
            </w:r>
            <w:r w:rsidR="000C5822">
              <w:t>.</w:t>
            </w:r>
          </w:p>
        </w:tc>
        <w:tc>
          <w:tcPr>
            <w:tcW w:w="2318" w:type="dxa"/>
          </w:tcPr>
          <w:p w14:paraId="37D63C26" w14:textId="77777777" w:rsidR="0006273E" w:rsidRPr="005736D6" w:rsidRDefault="0095310C" w:rsidP="00A12A4D">
            <w:pPr>
              <w:pStyle w:val="NormalWeb"/>
              <w:spacing w:line="276" w:lineRule="auto"/>
              <w:jc w:val="both"/>
            </w:pPr>
            <w:r w:rsidRPr="005736D6">
              <w:t>December 2015</w:t>
            </w:r>
          </w:p>
        </w:tc>
      </w:tr>
      <w:tr w:rsidR="005736D6" w:rsidRPr="005736D6" w14:paraId="1E521E10" w14:textId="77777777" w:rsidTr="002936DF">
        <w:tc>
          <w:tcPr>
            <w:tcW w:w="770" w:type="dxa"/>
          </w:tcPr>
          <w:p w14:paraId="73FD0987" w14:textId="77777777" w:rsidR="0006273E" w:rsidRPr="005736D6" w:rsidRDefault="0006273E" w:rsidP="00A12A4D">
            <w:pPr>
              <w:pStyle w:val="NormalWeb"/>
              <w:numPr>
                <w:ilvl w:val="0"/>
                <w:numId w:val="7"/>
              </w:numPr>
              <w:spacing w:line="276" w:lineRule="auto"/>
            </w:pPr>
          </w:p>
        </w:tc>
        <w:tc>
          <w:tcPr>
            <w:tcW w:w="1919" w:type="dxa"/>
          </w:tcPr>
          <w:p w14:paraId="4D637FF2" w14:textId="77777777" w:rsidR="0006273E" w:rsidRPr="005736D6" w:rsidRDefault="0095310C" w:rsidP="00A12A4D">
            <w:pPr>
              <w:pStyle w:val="NormalWeb"/>
              <w:spacing w:line="276" w:lineRule="auto"/>
              <w:jc w:val="both"/>
            </w:pPr>
            <w:r w:rsidRPr="005736D6">
              <w:t>Ukraine Power Grid 2 (CrashOverride)</w:t>
            </w:r>
          </w:p>
        </w:tc>
        <w:tc>
          <w:tcPr>
            <w:tcW w:w="4343" w:type="dxa"/>
          </w:tcPr>
          <w:p w14:paraId="7D304326" w14:textId="77777777" w:rsidR="0006273E" w:rsidRPr="005736D6" w:rsidRDefault="001E2C42" w:rsidP="00A12A4D">
            <w:pPr>
              <w:widowControl w:val="0"/>
              <w:autoSpaceDE w:val="0"/>
              <w:autoSpaceDN w:val="0"/>
              <w:adjustRightInd w:val="0"/>
              <w:spacing w:after="160" w:line="276" w:lineRule="auto"/>
              <w:jc w:val="both"/>
            </w:pPr>
            <w:r>
              <w:t>Brought the transmission substation down by using legitimate grid process against itself, therefore causing power outage.</w:t>
            </w:r>
          </w:p>
        </w:tc>
        <w:tc>
          <w:tcPr>
            <w:tcW w:w="2318" w:type="dxa"/>
          </w:tcPr>
          <w:p w14:paraId="3F8CF9A6" w14:textId="77777777" w:rsidR="0006273E" w:rsidRPr="005736D6" w:rsidRDefault="0095310C" w:rsidP="00A12A4D">
            <w:pPr>
              <w:pStyle w:val="NormalWeb"/>
              <w:spacing w:line="276" w:lineRule="auto"/>
              <w:jc w:val="both"/>
            </w:pPr>
            <w:r w:rsidRPr="005736D6">
              <w:t xml:space="preserve">2016 </w:t>
            </w:r>
          </w:p>
        </w:tc>
      </w:tr>
      <w:tr w:rsidR="005736D6" w:rsidRPr="005736D6" w14:paraId="3F233D3A" w14:textId="77777777" w:rsidTr="002936DF">
        <w:tc>
          <w:tcPr>
            <w:tcW w:w="770" w:type="dxa"/>
          </w:tcPr>
          <w:p w14:paraId="4F580D99" w14:textId="77777777" w:rsidR="0006273E" w:rsidRPr="005736D6" w:rsidRDefault="0006273E" w:rsidP="00A12A4D">
            <w:pPr>
              <w:pStyle w:val="NormalWeb"/>
              <w:numPr>
                <w:ilvl w:val="0"/>
                <w:numId w:val="7"/>
              </w:numPr>
              <w:spacing w:line="276" w:lineRule="auto"/>
            </w:pPr>
          </w:p>
        </w:tc>
        <w:tc>
          <w:tcPr>
            <w:tcW w:w="1919" w:type="dxa"/>
          </w:tcPr>
          <w:p w14:paraId="000E92DC" w14:textId="53CFDA4B" w:rsidR="0006273E" w:rsidRPr="005736D6" w:rsidRDefault="0095310C" w:rsidP="00A12A4D">
            <w:pPr>
              <w:pStyle w:val="NormalWeb"/>
              <w:spacing w:line="276" w:lineRule="auto"/>
              <w:jc w:val="both"/>
            </w:pPr>
            <w:r w:rsidRPr="005736D6">
              <w:t>Shamoon 2</w:t>
            </w:r>
          </w:p>
        </w:tc>
        <w:tc>
          <w:tcPr>
            <w:tcW w:w="4343" w:type="dxa"/>
          </w:tcPr>
          <w:p w14:paraId="4A24A117" w14:textId="6E926055" w:rsidR="0006273E" w:rsidRPr="005736D6" w:rsidRDefault="00ED6F91" w:rsidP="00A12A4D">
            <w:pPr>
              <w:widowControl w:val="0"/>
              <w:autoSpaceDE w:val="0"/>
              <w:autoSpaceDN w:val="0"/>
              <w:adjustRightInd w:val="0"/>
              <w:spacing w:after="160" w:line="276" w:lineRule="auto"/>
              <w:jc w:val="both"/>
            </w:pPr>
            <w:r>
              <w:t>This second Shamoon virus was executed again against Saudia Arabia, it affected some private and state agencies companies.</w:t>
            </w:r>
          </w:p>
        </w:tc>
        <w:tc>
          <w:tcPr>
            <w:tcW w:w="2318" w:type="dxa"/>
          </w:tcPr>
          <w:p w14:paraId="7A44DEC6" w14:textId="77777777" w:rsidR="0006273E" w:rsidRPr="005736D6" w:rsidRDefault="0095310C" w:rsidP="00A12A4D">
            <w:pPr>
              <w:pStyle w:val="NormalWeb"/>
              <w:spacing w:line="276" w:lineRule="auto"/>
              <w:jc w:val="both"/>
            </w:pPr>
            <w:r w:rsidRPr="005736D6">
              <w:t>January 2017</w:t>
            </w:r>
          </w:p>
        </w:tc>
      </w:tr>
      <w:tr w:rsidR="005736D6" w:rsidRPr="005736D6" w14:paraId="290E4279" w14:textId="77777777" w:rsidTr="002936DF">
        <w:tc>
          <w:tcPr>
            <w:tcW w:w="770" w:type="dxa"/>
          </w:tcPr>
          <w:p w14:paraId="45F0B81B" w14:textId="77777777" w:rsidR="0095310C" w:rsidRPr="005736D6" w:rsidRDefault="0095310C" w:rsidP="00A12A4D">
            <w:pPr>
              <w:pStyle w:val="NormalWeb"/>
              <w:numPr>
                <w:ilvl w:val="0"/>
                <w:numId w:val="7"/>
              </w:numPr>
              <w:spacing w:line="276" w:lineRule="auto"/>
            </w:pPr>
          </w:p>
        </w:tc>
        <w:tc>
          <w:tcPr>
            <w:tcW w:w="1919" w:type="dxa"/>
          </w:tcPr>
          <w:p w14:paraId="3ED3BC13" w14:textId="77777777" w:rsidR="0095310C" w:rsidRPr="005736D6" w:rsidRDefault="0095310C" w:rsidP="00A12A4D">
            <w:pPr>
              <w:pStyle w:val="NormalWeb"/>
              <w:spacing w:line="276" w:lineRule="auto"/>
              <w:jc w:val="both"/>
            </w:pPr>
            <w:r w:rsidRPr="005736D6">
              <w:t xml:space="preserve">Trisis/Triton </w:t>
            </w:r>
          </w:p>
          <w:p w14:paraId="5BE2FDB1" w14:textId="77777777" w:rsidR="0095310C" w:rsidRPr="005736D6" w:rsidRDefault="0095310C" w:rsidP="00A12A4D">
            <w:pPr>
              <w:pStyle w:val="NormalWeb"/>
              <w:spacing w:line="276" w:lineRule="auto"/>
              <w:jc w:val="both"/>
            </w:pPr>
          </w:p>
        </w:tc>
        <w:tc>
          <w:tcPr>
            <w:tcW w:w="4343" w:type="dxa"/>
          </w:tcPr>
          <w:p w14:paraId="2E2B5282" w14:textId="77777777" w:rsidR="0095310C" w:rsidRPr="005736D6" w:rsidRDefault="009166C7" w:rsidP="00A12A4D">
            <w:pPr>
              <w:widowControl w:val="0"/>
              <w:autoSpaceDE w:val="0"/>
              <w:autoSpaceDN w:val="0"/>
              <w:adjustRightInd w:val="0"/>
              <w:spacing w:after="160" w:line="276" w:lineRule="auto"/>
              <w:jc w:val="both"/>
            </w:pPr>
            <w:r>
              <w:t>A petrochemical plant in Saudi Arabia was targeted, not only to sabotage the plant operations by destroying data or shutting it down, but also to set off an explosion.</w:t>
            </w:r>
          </w:p>
        </w:tc>
        <w:tc>
          <w:tcPr>
            <w:tcW w:w="2318" w:type="dxa"/>
          </w:tcPr>
          <w:p w14:paraId="4F090B95" w14:textId="77777777" w:rsidR="0095310C" w:rsidRPr="005736D6" w:rsidRDefault="0095310C" w:rsidP="00A12A4D">
            <w:pPr>
              <w:pStyle w:val="NormalWeb"/>
              <w:spacing w:line="276" w:lineRule="auto"/>
              <w:jc w:val="both"/>
            </w:pPr>
            <w:r w:rsidRPr="005736D6">
              <w:t>August 2017</w:t>
            </w:r>
          </w:p>
        </w:tc>
      </w:tr>
    </w:tbl>
    <w:p w14:paraId="2318F2A7" w14:textId="12C2ACF0" w:rsidR="00F07019" w:rsidRDefault="00D96A71" w:rsidP="00A12A4D">
      <w:pPr>
        <w:pStyle w:val="NormalWeb"/>
        <w:spacing w:line="276" w:lineRule="auto"/>
        <w:jc w:val="both"/>
      </w:pPr>
      <w:r w:rsidRPr="005736D6">
        <w:t>The</w:t>
      </w:r>
      <w:r w:rsidR="00D44D94" w:rsidRPr="005736D6">
        <w:t xml:space="preserve"> generality</w:t>
      </w:r>
      <w:r w:rsidR="0057310B" w:rsidRPr="005736D6">
        <w:t xml:space="preserve"> of classification of threat</w:t>
      </w:r>
      <w:r w:rsidR="00D44D94" w:rsidRPr="005736D6">
        <w:t>s in its entirety is refer</w:t>
      </w:r>
      <w:r w:rsidR="00AA5498">
        <w:t>red</w:t>
      </w:r>
      <w:r w:rsidR="00D44D94" w:rsidRPr="005736D6">
        <w:t xml:space="preserve"> to as the threat taxonomy.  </w:t>
      </w:r>
      <w:r w:rsidR="00D82FED" w:rsidRPr="005736D6">
        <w:t>A Cyber</w:t>
      </w:r>
      <w:r w:rsidR="00E30CD4">
        <w:t xml:space="preserve"> </w:t>
      </w:r>
      <w:r w:rsidR="00D82FED" w:rsidRPr="005736D6">
        <w:t xml:space="preserve">threat actor is a person or entity </w:t>
      </w:r>
      <w:r w:rsidR="00F07019" w:rsidRPr="005736D6">
        <w:t xml:space="preserve">who participate in action or process that is characterized by harm or intended </w:t>
      </w:r>
      <w:r w:rsidR="003C5E15">
        <w:t xml:space="preserve">to cause </w:t>
      </w:r>
      <w:r w:rsidR="00F07019" w:rsidRPr="005736D6">
        <w:t>harm using and electronic devices</w:t>
      </w:r>
      <w:r w:rsidR="00FA0960">
        <w:t xml:space="preserve"> or networks. The threat actors include; </w:t>
      </w:r>
      <w:r w:rsidR="00F07019" w:rsidRPr="005736D6">
        <w:t>Hostile nation or foreign intelligence services (adversaries)</w:t>
      </w:r>
      <w:r w:rsidR="00FA0960">
        <w:t xml:space="preserve">, </w:t>
      </w:r>
      <w:r w:rsidR="00F07019" w:rsidRPr="005736D6">
        <w:t>Terrorist group</w:t>
      </w:r>
      <w:r w:rsidR="00FA0960">
        <w:t xml:space="preserve">, </w:t>
      </w:r>
      <w:r w:rsidR="00F07019" w:rsidRPr="005736D6">
        <w:t>Provisional spies</w:t>
      </w:r>
      <w:r w:rsidR="00FA0960">
        <w:t xml:space="preserve">, </w:t>
      </w:r>
      <w:r w:rsidR="00F07019" w:rsidRPr="005736D6">
        <w:t>Criminal group</w:t>
      </w:r>
      <w:r w:rsidR="00FA0960">
        <w:t xml:space="preserve">, </w:t>
      </w:r>
      <w:r w:rsidR="005F0473" w:rsidRPr="005736D6">
        <w:t>disgruntled</w:t>
      </w:r>
      <w:r w:rsidR="00F07019" w:rsidRPr="005736D6">
        <w:t xml:space="preserve"> employees or insiders</w:t>
      </w:r>
      <w:r w:rsidR="00FA0960">
        <w:t xml:space="preserve">, </w:t>
      </w:r>
      <w:r w:rsidR="00F07019" w:rsidRPr="005736D6">
        <w:t xml:space="preserve">Hacktivists </w:t>
      </w:r>
      <w:r w:rsidR="00FA0960">
        <w:t>and Hackers.</w:t>
      </w:r>
    </w:p>
    <w:p w14:paraId="040D3B3E" w14:textId="77777777" w:rsidR="0009682F" w:rsidRPr="005736D6" w:rsidRDefault="0009682F" w:rsidP="00A12A4D">
      <w:pPr>
        <w:pStyle w:val="NormalWeb"/>
        <w:spacing w:line="276" w:lineRule="auto"/>
        <w:jc w:val="both"/>
      </w:pPr>
    </w:p>
    <w:p w14:paraId="0F21AA37" w14:textId="4E886692" w:rsidR="00AC1D28" w:rsidRPr="005736D6" w:rsidRDefault="008E5D3A" w:rsidP="00A12A4D">
      <w:pPr>
        <w:pStyle w:val="NormalWeb"/>
        <w:spacing w:before="120" w:beforeAutospacing="0" w:after="120" w:afterAutospacing="0" w:line="276" w:lineRule="auto"/>
        <w:rPr>
          <w:b/>
          <w:bCs/>
        </w:rPr>
      </w:pPr>
      <w:r>
        <w:rPr>
          <w:b/>
          <w:bCs/>
        </w:rPr>
        <w:t>1.2</w:t>
      </w:r>
      <w:r>
        <w:rPr>
          <w:b/>
          <w:bCs/>
        </w:rPr>
        <w:tab/>
      </w:r>
      <w:r w:rsidR="00474E90" w:rsidRPr="005736D6">
        <w:rPr>
          <w:b/>
          <w:bCs/>
        </w:rPr>
        <w:t>The</w:t>
      </w:r>
      <w:r w:rsidR="00E30CD4">
        <w:rPr>
          <w:b/>
          <w:bCs/>
        </w:rPr>
        <w:t xml:space="preserve"> </w:t>
      </w:r>
      <w:r w:rsidR="00F71AED">
        <w:rPr>
          <w:b/>
          <w:bCs/>
        </w:rPr>
        <w:t>EPS Cyber Security Risk Analysis and Assessment System (CSRAS)</w:t>
      </w:r>
    </w:p>
    <w:p w14:paraId="198BC6A4" w14:textId="61D3BB3B" w:rsidR="0016528F" w:rsidRPr="005736D6" w:rsidRDefault="00F07019" w:rsidP="00A12A4D">
      <w:pPr>
        <w:pStyle w:val="NormalWeb"/>
        <w:spacing w:before="120" w:beforeAutospacing="0" w:after="120" w:afterAutospacing="0" w:line="276" w:lineRule="auto"/>
        <w:jc w:val="both"/>
      </w:pPr>
      <w:r w:rsidRPr="005736D6">
        <w:t>In t</w:t>
      </w:r>
      <w:r w:rsidR="00AC1D28" w:rsidRPr="005736D6">
        <w:t xml:space="preserve">he EPS security objectives </w:t>
      </w:r>
      <w:r w:rsidRPr="005736D6">
        <w:t>of</w:t>
      </w:r>
      <w:r w:rsidR="00E30CD4">
        <w:t xml:space="preserve"> </w:t>
      </w:r>
      <w:r w:rsidRPr="005736D6">
        <w:t>solving</w:t>
      </w:r>
      <w:r w:rsidR="0016528F" w:rsidRPr="005736D6">
        <w:t xml:space="preserve"> cybersecurity threat and challenges, specific objectives must be set out in</w:t>
      </w:r>
      <w:r w:rsidR="00131DF5">
        <w:t xml:space="preserve"> order to remain focused on </w:t>
      </w:r>
      <w:r w:rsidR="0016528F" w:rsidRPr="005736D6">
        <w:t xml:space="preserve">issues. This will </w:t>
      </w:r>
      <w:r w:rsidRPr="005736D6">
        <w:t>involve</w:t>
      </w:r>
      <w:r w:rsidR="006F42F5" w:rsidRPr="005736D6">
        <w:t xml:space="preserve"> “</w:t>
      </w:r>
      <w:r w:rsidR="0016528F" w:rsidRPr="005736D6">
        <w:t xml:space="preserve">deepening” the generic threat assessment by </w:t>
      </w:r>
      <w:r w:rsidRPr="005736D6">
        <w:t>considering</w:t>
      </w:r>
      <w:r w:rsidR="0016528F" w:rsidRPr="005736D6">
        <w:t xml:space="preserve"> all </w:t>
      </w:r>
      <w:r w:rsidR="00FB7976">
        <w:t xml:space="preserve">peculiarities </w:t>
      </w:r>
      <w:r w:rsidR="0016528F" w:rsidRPr="005736D6">
        <w:t xml:space="preserve">of EPS, a vital critical infrastructure of a nation. </w:t>
      </w:r>
      <w:r w:rsidR="00AC1D28" w:rsidRPr="005736D6">
        <w:t>Therefore,</w:t>
      </w:r>
      <w:r w:rsidR="0016528F" w:rsidRPr="005736D6">
        <w:t xml:space="preserve"> the objectives are;</w:t>
      </w:r>
    </w:p>
    <w:p w14:paraId="22504012" w14:textId="77777777" w:rsidR="00131DF5" w:rsidRDefault="00131DF5" w:rsidP="00A12A4D">
      <w:pPr>
        <w:pStyle w:val="NormalWeb"/>
        <w:spacing w:before="120" w:beforeAutospacing="0" w:after="120" w:afterAutospacing="0" w:line="276" w:lineRule="auto"/>
        <w:jc w:val="both"/>
        <w:rPr>
          <w:rFonts w:eastAsiaTheme="minorHAnsi"/>
        </w:rPr>
      </w:pPr>
      <w:r>
        <w:t xml:space="preserve">i.  </w:t>
      </w:r>
      <w:r w:rsidR="0016528F" w:rsidRPr="005736D6">
        <w:t xml:space="preserve">To </w:t>
      </w:r>
      <w:r w:rsidR="00492AE3">
        <w:t>do</w:t>
      </w:r>
      <w:r w:rsidR="0016528F" w:rsidRPr="005736D6">
        <w:t xml:space="preserve"> a threat assessment on the </w:t>
      </w:r>
      <w:r w:rsidR="00492AE3">
        <w:t>fundament</w:t>
      </w:r>
      <w:r w:rsidR="0016528F" w:rsidRPr="005736D6">
        <w:t xml:space="preserve"> o</w:t>
      </w:r>
      <w:r w:rsidR="00492AE3">
        <w:t>n</w:t>
      </w:r>
      <w:r w:rsidR="0016528F" w:rsidRPr="005736D6">
        <w:t xml:space="preserve"> which smart grid security measures will be based. </w:t>
      </w:r>
    </w:p>
    <w:p w14:paraId="7BB6B8BE" w14:textId="77777777" w:rsidR="00155D24" w:rsidRDefault="00131DF5" w:rsidP="00A12A4D">
      <w:pPr>
        <w:pStyle w:val="NormalWeb"/>
        <w:spacing w:line="276" w:lineRule="auto"/>
        <w:jc w:val="both"/>
        <w:rPr>
          <w:rFonts w:eastAsiaTheme="minorHAnsi"/>
        </w:rPr>
      </w:pPr>
      <w:r>
        <w:rPr>
          <w:rFonts w:eastAsiaTheme="minorHAnsi"/>
        </w:rPr>
        <w:t xml:space="preserve">ii. </w:t>
      </w:r>
      <w:r w:rsidR="00152933" w:rsidRPr="005736D6">
        <w:rPr>
          <w:rFonts w:eastAsiaTheme="minorHAnsi"/>
        </w:rPr>
        <w:t xml:space="preserve">To deliver input to all stakeholders in the nation’s EPS and other national agencies activities, in particular in the area of standardisation. </w:t>
      </w:r>
    </w:p>
    <w:p w14:paraId="2BDA58CC" w14:textId="77777777" w:rsidR="00F71AED" w:rsidRPr="00C722A5" w:rsidRDefault="00F71AED" w:rsidP="00A12A4D">
      <w:pPr>
        <w:pStyle w:val="NormalWeb"/>
        <w:spacing w:line="276" w:lineRule="auto"/>
        <w:jc w:val="both"/>
      </w:pPr>
      <w:r>
        <w:rPr>
          <w:bCs/>
        </w:rPr>
        <w:t xml:space="preserve">In addition to above, </w:t>
      </w:r>
      <w:r w:rsidRPr="00C722A5">
        <w:t xml:space="preserve">The </w:t>
      </w:r>
      <w:r>
        <w:t>CSRAS was</w:t>
      </w:r>
      <w:r w:rsidRPr="00C722A5">
        <w:t xml:space="preserve"> developed for analysing</w:t>
      </w:r>
      <w:r>
        <w:t xml:space="preserve"> security requirements and </w:t>
      </w:r>
      <w:r w:rsidRPr="00C722A5">
        <w:t xml:space="preserve">technical security controls. </w:t>
      </w:r>
      <w:r w:rsidR="00492AE3">
        <w:t>The CSRAS assessment process comprises of the following four steps:</w:t>
      </w:r>
    </w:p>
    <w:p w14:paraId="728D42AD" w14:textId="77777777" w:rsidR="00F71AED" w:rsidRDefault="00492AE3" w:rsidP="00A12A4D">
      <w:pPr>
        <w:pStyle w:val="NormalWeb"/>
        <w:numPr>
          <w:ilvl w:val="0"/>
          <w:numId w:val="10"/>
        </w:numPr>
        <w:spacing w:line="276" w:lineRule="auto"/>
      </w:pPr>
      <w:r>
        <w:t>Designation</w:t>
      </w:r>
      <w:r w:rsidR="00F71AED" w:rsidRPr="00C722A5">
        <w:t xml:space="preserve"> of Critic</w:t>
      </w:r>
      <w:r w:rsidR="00C2722B">
        <w:t>al a</w:t>
      </w:r>
      <w:r w:rsidR="00C2722B" w:rsidRPr="00C722A5">
        <w:t>ssets</w:t>
      </w:r>
      <w:r w:rsidR="00C2722B">
        <w:t xml:space="preserve"> of</w:t>
      </w:r>
      <w:r w:rsidR="00F71AED">
        <w:t xml:space="preserve"> the EPS</w:t>
      </w:r>
      <w:r w:rsidR="00C2722B">
        <w:t>-SG</w:t>
      </w:r>
      <w:r w:rsidR="00F71AED" w:rsidRPr="00C722A5">
        <w:t xml:space="preserve">, </w:t>
      </w:r>
    </w:p>
    <w:p w14:paraId="3043EC5F" w14:textId="77777777" w:rsidR="00F71AED" w:rsidRDefault="00F71AED" w:rsidP="00A12A4D">
      <w:pPr>
        <w:pStyle w:val="NormalWeb"/>
        <w:numPr>
          <w:ilvl w:val="0"/>
          <w:numId w:val="10"/>
        </w:numPr>
        <w:spacing w:line="276" w:lineRule="auto"/>
      </w:pPr>
      <w:r w:rsidRPr="00C722A5">
        <w:t>Analysis of esse</w:t>
      </w:r>
      <w:r w:rsidR="00C2722B">
        <w:t>ntial requirements for Critical EPS-SG assets</w:t>
      </w:r>
      <w:r>
        <w:t>,</w:t>
      </w:r>
    </w:p>
    <w:p w14:paraId="38CFC65D" w14:textId="77777777" w:rsidR="00F71AED" w:rsidRDefault="00F71AED" w:rsidP="00A12A4D">
      <w:pPr>
        <w:pStyle w:val="NormalWeb"/>
        <w:numPr>
          <w:ilvl w:val="0"/>
          <w:numId w:val="10"/>
        </w:numPr>
        <w:spacing w:line="276" w:lineRule="auto"/>
      </w:pPr>
      <w:r>
        <w:t>Vulnerability analysis</w:t>
      </w:r>
      <w:r w:rsidR="00C2722B">
        <w:t xml:space="preserve"> of the Critical EPS-SG assets</w:t>
      </w:r>
      <w:r>
        <w:t>, and</w:t>
      </w:r>
    </w:p>
    <w:p w14:paraId="15F9AD10" w14:textId="77777777" w:rsidR="00F71AED" w:rsidRDefault="00F71AED" w:rsidP="00A12A4D">
      <w:pPr>
        <w:pStyle w:val="NormalWeb"/>
        <w:numPr>
          <w:ilvl w:val="0"/>
          <w:numId w:val="10"/>
        </w:numPr>
        <w:spacing w:line="276" w:lineRule="auto"/>
      </w:pPr>
      <w:r w:rsidRPr="00C722A5">
        <w:t xml:space="preserve">Reporting </w:t>
      </w:r>
    </w:p>
    <w:p w14:paraId="2670F909" w14:textId="77777777" w:rsidR="00C263E4" w:rsidRPr="005736D6" w:rsidRDefault="00C263E4" w:rsidP="00A12A4D">
      <w:pPr>
        <w:autoSpaceDE w:val="0"/>
        <w:autoSpaceDN w:val="0"/>
        <w:adjustRightInd w:val="0"/>
        <w:spacing w:line="276" w:lineRule="auto"/>
        <w:jc w:val="both"/>
      </w:pPr>
    </w:p>
    <w:p w14:paraId="570E86EA" w14:textId="66770752" w:rsidR="00EC25C2" w:rsidRDefault="008E5D3A" w:rsidP="00A12A4D">
      <w:pPr>
        <w:spacing w:line="276" w:lineRule="auto"/>
        <w:rPr>
          <w:b/>
        </w:rPr>
      </w:pPr>
      <w:r>
        <w:rPr>
          <w:b/>
        </w:rPr>
        <w:t>1</w:t>
      </w:r>
      <w:r w:rsidR="00517227">
        <w:rPr>
          <w:b/>
        </w:rPr>
        <w:t>.3</w:t>
      </w:r>
      <w:r w:rsidR="00A12A4D">
        <w:rPr>
          <w:b/>
        </w:rPr>
        <w:tab/>
      </w:r>
      <w:r w:rsidR="00517227">
        <w:rPr>
          <w:b/>
        </w:rPr>
        <w:t>Me</w:t>
      </w:r>
      <w:r w:rsidR="00F14429">
        <w:rPr>
          <w:b/>
        </w:rPr>
        <w:t xml:space="preserve">thodology of </w:t>
      </w:r>
      <w:r w:rsidR="00EC25C2" w:rsidRPr="00981904">
        <w:rPr>
          <w:b/>
        </w:rPr>
        <w:t xml:space="preserve">Cybersecurity Solution </w:t>
      </w:r>
      <w:r w:rsidR="00EF06C1">
        <w:rPr>
          <w:b/>
        </w:rPr>
        <w:t xml:space="preserve">Model </w:t>
      </w:r>
      <w:r w:rsidR="00EC25C2" w:rsidRPr="00981904">
        <w:rPr>
          <w:b/>
        </w:rPr>
        <w:t xml:space="preserve">for the EPS </w:t>
      </w:r>
    </w:p>
    <w:p w14:paraId="38AF06F6" w14:textId="77777777" w:rsidR="00C46D59" w:rsidRPr="00981904" w:rsidRDefault="00C46D59" w:rsidP="00A12A4D">
      <w:pPr>
        <w:spacing w:line="276" w:lineRule="auto"/>
        <w:rPr>
          <w:b/>
        </w:rPr>
      </w:pPr>
    </w:p>
    <w:p w14:paraId="635AA522" w14:textId="1D8DF85A" w:rsidR="00C854C8" w:rsidRPr="00211865" w:rsidRDefault="00742331" w:rsidP="00A12A4D">
      <w:pPr>
        <w:widowControl w:val="0"/>
        <w:autoSpaceDE w:val="0"/>
        <w:autoSpaceDN w:val="0"/>
        <w:adjustRightInd w:val="0"/>
        <w:spacing w:after="160" w:line="276" w:lineRule="auto"/>
        <w:jc w:val="both"/>
      </w:pPr>
      <w:r>
        <w:rPr>
          <w:bCs/>
        </w:rPr>
        <w:t>I</w:t>
      </w:r>
      <w:r w:rsidR="00EC25C2">
        <w:rPr>
          <w:bCs/>
        </w:rPr>
        <w:t>mplemen</w:t>
      </w:r>
      <w:r w:rsidR="00894C91">
        <w:rPr>
          <w:bCs/>
        </w:rPr>
        <w:t>t</w:t>
      </w:r>
      <w:r>
        <w:rPr>
          <w:bCs/>
        </w:rPr>
        <w:t>ation</w:t>
      </w:r>
      <w:r w:rsidR="00EC25C2">
        <w:rPr>
          <w:bCs/>
        </w:rPr>
        <w:t xml:space="preserve"> of </w:t>
      </w:r>
      <w:r w:rsidR="00894C91">
        <w:rPr>
          <w:bCs/>
        </w:rPr>
        <w:t>cybersecurity solution</w:t>
      </w:r>
      <w:r>
        <w:rPr>
          <w:bCs/>
        </w:rPr>
        <w:t>s across the stakeholders of the Nigerian EPS requires t</w:t>
      </w:r>
      <w:r w:rsidR="004C5DD0">
        <w:rPr>
          <w:bCs/>
        </w:rPr>
        <w:t>he design and development of a Security Operation C</w:t>
      </w:r>
      <w:r>
        <w:rPr>
          <w:bCs/>
        </w:rPr>
        <w:t xml:space="preserve">enter (SOC) where all form of security measure will be implemented and deployed on their respective network infrastructure. </w:t>
      </w:r>
      <w:r w:rsidR="009F3A0C">
        <w:rPr>
          <w:bCs/>
        </w:rPr>
        <w:t xml:space="preserve">The architecture of </w:t>
      </w:r>
      <w:r w:rsidR="00D15426">
        <w:rPr>
          <w:bCs/>
        </w:rPr>
        <w:t>the</w:t>
      </w:r>
      <w:r w:rsidR="00C46D59">
        <w:rPr>
          <w:bCs/>
        </w:rPr>
        <w:t xml:space="preserve"> </w:t>
      </w:r>
      <w:r w:rsidR="00D15426">
        <w:rPr>
          <w:bCs/>
        </w:rPr>
        <w:t>proposed model is divided into 5</w:t>
      </w:r>
      <w:r w:rsidR="009F3A0C">
        <w:rPr>
          <w:bCs/>
        </w:rPr>
        <w:t xml:space="preserve"> security levels</w:t>
      </w:r>
      <w:r w:rsidR="00C46D59">
        <w:rPr>
          <w:bCs/>
        </w:rPr>
        <w:t xml:space="preserve"> </w:t>
      </w:r>
      <w:r w:rsidR="00C854C8">
        <w:rPr>
          <w:bCs/>
        </w:rPr>
        <w:t xml:space="preserve">of </w:t>
      </w:r>
      <w:r w:rsidR="00C854C8" w:rsidRPr="00C854C8">
        <w:t>Defense-in-Depth Strategy</w:t>
      </w:r>
      <w:r w:rsidR="00C854C8">
        <w:t>.</w:t>
      </w:r>
      <w:r w:rsidR="00C46D59">
        <w:t xml:space="preserve"> </w:t>
      </w:r>
      <w:r w:rsidR="00211865">
        <w:t xml:space="preserve">To efficaciously protect the EPS-SF asset from cyber-attacks the Defense-in-depth strategy should be employed and sustained in EPS-SG systems. This level requires that definition of security level and suitable security level be attributed to each EPS-SG asset </w:t>
      </w:r>
      <w:r w:rsidR="00C854C8" w:rsidRPr="00C854C8">
        <w:t xml:space="preserve">(Lee et al. 2012). </w:t>
      </w:r>
    </w:p>
    <w:p w14:paraId="277DF94C" w14:textId="4FFB5061" w:rsidR="00AB0663" w:rsidRDefault="00C854C8" w:rsidP="00A12A4D">
      <w:pPr>
        <w:widowControl w:val="0"/>
        <w:autoSpaceDE w:val="0"/>
        <w:autoSpaceDN w:val="0"/>
        <w:adjustRightInd w:val="0"/>
        <w:spacing w:after="160" w:line="276" w:lineRule="auto"/>
        <w:jc w:val="both"/>
      </w:pPr>
      <w:r w:rsidRPr="00C854C8">
        <w:t>NIST SP 800-82 (NIST 800-82 2011) recommends a Defense-in-depth strategy including the use of firewalls, the creation of demilitarized zones, intrusion detection capabilities, and other managerial security programs</w:t>
      </w:r>
      <w:r w:rsidR="003C5E15">
        <w:t>.</w:t>
      </w:r>
      <w:r w:rsidR="00BB1162">
        <w:t xml:space="preserve"> </w:t>
      </w:r>
      <w:r w:rsidR="00FA41FC">
        <w:t>A graded approach where systems are zoned according to groups and security levels are attributed to each zone was recommended by IAEA technical guidance (IAEA</w:t>
      </w:r>
      <w:r w:rsidR="0009682F">
        <w:t>,</w:t>
      </w:r>
      <w:r w:rsidR="00FA41FC">
        <w:t xml:space="preserve"> 2011).  Five security levels and graded protective requisites are applied to each zone respectively:</w:t>
      </w:r>
      <w:r w:rsidR="00BB1162">
        <w:t xml:space="preserve"> </w:t>
      </w:r>
      <w:r w:rsidR="00FA41FC">
        <w:t xml:space="preserve">at level </w:t>
      </w:r>
      <w:r w:rsidR="00FA41FC" w:rsidRPr="00C854C8">
        <w:t>0, the Internet</w:t>
      </w:r>
      <w:r w:rsidR="00FA41FC">
        <w:t>; at level 1 corporate WAN; at level 2, site local area network; at level 3, data acquisition network such as SCADA, RTUs, Digital Data Logger etc; at level 4 control system network. The Open design and robustness of the SCADA system makes it easy to operate and maintain (</w:t>
      </w:r>
      <w:hyperlink r:id="rId8" w:history="1">
        <w:r w:rsidR="00FA41FC" w:rsidRPr="00D4795A">
          <w:rPr>
            <w:rStyle w:val="nova-legacy-v-person-inline-itemfullname"/>
            <w:rFonts w:eastAsiaTheme="majorEastAsia"/>
            <w:bdr w:val="none" w:sz="0" w:space="0" w:color="auto" w:frame="1"/>
          </w:rPr>
          <w:t>Larouc</w:t>
        </w:r>
      </w:hyperlink>
      <w:r w:rsidR="00FA41FC" w:rsidRPr="00D4795A">
        <w:t>he</w:t>
      </w:r>
      <w:r w:rsidR="00FA41FC">
        <w:t xml:space="preserve"> et al. 2023</w:t>
      </w:r>
      <w:r w:rsidR="007838A6">
        <w:t>).</w:t>
      </w:r>
    </w:p>
    <w:p w14:paraId="26D19A53" w14:textId="71EEE572" w:rsidR="00C854C8" w:rsidRPr="00FA41FC" w:rsidRDefault="007506B0" w:rsidP="00A12A4D">
      <w:pPr>
        <w:widowControl w:val="0"/>
        <w:autoSpaceDE w:val="0"/>
        <w:autoSpaceDN w:val="0"/>
        <w:adjustRightInd w:val="0"/>
        <w:spacing w:after="160" w:line="276" w:lineRule="auto"/>
        <w:jc w:val="both"/>
      </w:pPr>
      <w:r>
        <w:t>The RG5.71 as well need</w:t>
      </w:r>
      <w:r w:rsidR="00A0564F">
        <w:t>s</w:t>
      </w:r>
      <w:r>
        <w:t xml:space="preserve"> application of Defense-in-depth strategies to secure EPS-SG asset from cyber-attacks and proposed a defensive architecture that configures concentrical cyber security defens</w:t>
      </w:r>
      <w:r w:rsidR="00534825">
        <w:t>ive levels. Systems that needs</w:t>
      </w:r>
      <w:r>
        <w:t xml:space="preserve"> higher degrees of security are place within a greater number of boundaries</w:t>
      </w:r>
      <w:r w:rsidR="002F449E">
        <w:t xml:space="preserve"> The defensive architecture is illustrated in </w:t>
      </w:r>
      <w:r w:rsidR="00EA29E9">
        <w:t xml:space="preserve">Figure </w:t>
      </w:r>
      <w:r w:rsidR="00A0564F">
        <w:t>1</w:t>
      </w:r>
      <w:r w:rsidR="00EA29E9">
        <w:t>.</w:t>
      </w:r>
      <w:r w:rsidR="00534825">
        <w:t xml:space="preserve"> It captures the flow of defence from the five different levels of GenCos Data, TransCos, DisCos Data, IDS/IPS and the NERC utility app.</w:t>
      </w:r>
    </w:p>
    <w:p w14:paraId="521A2117" w14:textId="1D5969E3" w:rsidR="00C854C8" w:rsidRDefault="005B06C0" w:rsidP="00A12A4D">
      <w:pPr>
        <w:pStyle w:val="NormalWeb"/>
        <w:spacing w:line="276" w:lineRule="auto"/>
        <w:jc w:val="both"/>
      </w:pPr>
      <w:r>
        <w:rPr>
          <w:noProof/>
          <w:lang w:val="en-US"/>
        </w:rPr>
        <mc:AlternateContent>
          <mc:Choice Requires="wpg">
            <w:drawing>
              <wp:anchor distT="0" distB="0" distL="114300" distR="114300" simplePos="0" relativeHeight="251699200" behindDoc="1" locked="0" layoutInCell="1" allowOverlap="1" wp14:anchorId="16F3A744" wp14:editId="1364CEAC">
                <wp:simplePos x="0" y="0"/>
                <wp:positionH relativeFrom="column">
                  <wp:posOffset>620395</wp:posOffset>
                </wp:positionH>
                <wp:positionV relativeFrom="paragraph">
                  <wp:posOffset>221615</wp:posOffset>
                </wp:positionV>
                <wp:extent cx="5104130" cy="936625"/>
                <wp:effectExtent l="0" t="0" r="26670" b="28575"/>
                <wp:wrapTopAndBottom/>
                <wp:docPr id="46" name="Group 4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104130" cy="936625"/>
                          <a:chOff x="0" y="0"/>
                          <a:chExt cx="11348111" cy="2939308"/>
                        </a:xfrm>
                      </wpg:grpSpPr>
                      <wpg:grpSp>
                        <wpg:cNvPr id="72" name="Group 72"/>
                        <wpg:cNvGrpSpPr/>
                        <wpg:grpSpPr>
                          <a:xfrm>
                            <a:off x="0" y="0"/>
                            <a:ext cx="11348111" cy="2939308"/>
                            <a:chOff x="0" y="0"/>
                            <a:chExt cx="6427774" cy="2122099"/>
                          </a:xfrm>
                        </wpg:grpSpPr>
                        <wps:wsp>
                          <wps:cNvPr id="73" name="Stored Data 73"/>
                          <wps:cNvSpPr/>
                          <wps:spPr>
                            <a:xfrm rot="10800000">
                              <a:off x="2272487" y="34506"/>
                              <a:ext cx="1406105" cy="2087593"/>
                            </a:xfrm>
                            <a:prstGeom prst="flowChartOnlineStorage">
                              <a:avLst/>
                            </a:prstGeom>
                          </wps:spPr>
                          <wps:style>
                            <a:lnRef idx="2">
                              <a:schemeClr val="accent5">
                                <a:shade val="50000"/>
                              </a:schemeClr>
                            </a:lnRef>
                            <a:fillRef idx="1">
                              <a:schemeClr val="accent5"/>
                            </a:fillRef>
                            <a:effectRef idx="0">
                              <a:schemeClr val="accent5"/>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4" name="Stored Data 74"/>
                          <wps:cNvSpPr/>
                          <wps:spPr>
                            <a:xfrm rot="10800000">
                              <a:off x="3641931" y="17253"/>
                              <a:ext cx="1406105" cy="2087593"/>
                            </a:xfrm>
                            <a:prstGeom prst="flowChartOnlineStorage">
                              <a:avLst/>
                            </a:prstGeom>
                            <a:solidFill>
                              <a:srgbClr val="558535"/>
                            </a:solidFill>
                          </wps:spPr>
                          <wps:style>
                            <a:lnRef idx="2">
                              <a:schemeClr val="accent6">
                                <a:shade val="50000"/>
                              </a:schemeClr>
                            </a:lnRef>
                            <a:fillRef idx="1">
                              <a:schemeClr val="accent6"/>
                            </a:fillRef>
                            <a:effectRef idx="0">
                              <a:schemeClr val="accent6"/>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5" name="Stored Data 75"/>
                          <wps:cNvSpPr/>
                          <wps:spPr>
                            <a:xfrm rot="10800000">
                              <a:off x="5011375" y="34506"/>
                              <a:ext cx="1406105" cy="2087593"/>
                            </a:xfrm>
                            <a:prstGeom prst="flowChartOnlineStorage">
                              <a:avLst/>
                            </a:prstGeom>
                            <a:gradFill>
                              <a:gsLst>
                                <a:gs pos="0">
                                  <a:schemeClr val="dk1">
                                    <a:lumMod val="110000"/>
                                    <a:satMod val="105000"/>
                                    <a:tint val="67000"/>
                                  </a:schemeClr>
                                </a:gs>
                                <a:gs pos="44000">
                                  <a:schemeClr val="dk1">
                                    <a:lumMod val="105000"/>
                                    <a:satMod val="103000"/>
                                    <a:tint val="73000"/>
                                  </a:schemeClr>
                                </a:gs>
                                <a:gs pos="100000">
                                  <a:schemeClr val="dk1">
                                    <a:lumMod val="105000"/>
                                    <a:satMod val="109000"/>
                                    <a:tint val="81000"/>
                                  </a:schemeClr>
                                </a:gs>
                              </a:gsLst>
                            </a:gradFill>
                          </wps:spPr>
                          <wps:style>
                            <a:lnRef idx="1">
                              <a:schemeClr val="dk1"/>
                            </a:lnRef>
                            <a:fillRef idx="2">
                              <a:schemeClr val="dk1"/>
                            </a:fillRef>
                            <a:effectRef idx="1">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6" name="Delay 76"/>
                          <wps:cNvSpPr/>
                          <wps:spPr>
                            <a:xfrm>
                              <a:off x="0" y="0"/>
                              <a:ext cx="1112806" cy="2104846"/>
                            </a:xfrm>
                            <a:prstGeom prst="flowChartDelay">
                              <a:avLst/>
                            </a:prstGeom>
                            <a:solidFill>
                              <a:srgbClr val="692E96"/>
                            </a:solidFill>
                            <a:ln>
                              <a:noFill/>
                            </a:ln>
                          </wps:spPr>
                          <wps:style>
                            <a:lnRef idx="0">
                              <a:scrgbClr r="0" g="0" b="0"/>
                            </a:lnRef>
                            <a:fillRef idx="0">
                              <a:scrgbClr r="0" g="0" b="0"/>
                            </a:fillRef>
                            <a:effectRef idx="0">
                              <a:scrgbClr r="0" g="0" b="0"/>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7" name="Stored Data 77"/>
                          <wps:cNvSpPr/>
                          <wps:spPr>
                            <a:xfrm rot="10800000">
                              <a:off x="992539" y="69012"/>
                              <a:ext cx="1354348" cy="2053087"/>
                            </a:xfrm>
                            <a:prstGeom prst="flowChartOnlineStorage">
                              <a:avLst/>
                            </a:prstGeom>
                            <a:solidFill>
                              <a:srgbClr val="3E67B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8" name="TextBox 17"/>
                          <wps:cNvSpPr txBox="1"/>
                          <wps:spPr>
                            <a:xfrm>
                              <a:off x="1344014" y="260657"/>
                              <a:ext cx="1074725" cy="923005"/>
                            </a:xfrm>
                            <a:prstGeom prst="rect">
                              <a:avLst/>
                            </a:prstGeom>
                            <a:noFill/>
                          </wps:spPr>
                          <wps:txbx>
                            <w:txbxContent>
                              <w:p w14:paraId="4A6504DC" w14:textId="77777777" w:rsidR="00A56AAE" w:rsidRPr="00943276" w:rsidRDefault="00A56AAE" w:rsidP="00C854C8">
                                <w:pPr>
                                  <w:pStyle w:val="NormalWeb"/>
                                  <w:spacing w:before="0" w:beforeAutospacing="0" w:after="0" w:afterAutospacing="0"/>
                                  <w:rPr>
                                    <w:sz w:val="15"/>
                                    <w:szCs w:val="15"/>
                                  </w:rPr>
                                </w:pPr>
                                <w:r w:rsidRPr="00943276">
                                  <w:rPr>
                                    <w:rFonts w:asciiTheme="minorHAnsi" w:hAnsi="Calibri" w:cstheme="minorBidi"/>
                                    <w:b/>
                                    <w:bCs/>
                                    <w:color w:val="FFFFFF" w:themeColor="background1"/>
                                    <w:kern w:val="24"/>
                                    <w:sz w:val="36"/>
                                    <w:szCs w:val="36"/>
                                  </w:rPr>
                                  <w:t>Level 3</w:t>
                                </w:r>
                              </w:p>
                            </w:txbxContent>
                          </wps:txbx>
                          <wps:bodyPr wrap="square" rtlCol="0">
                            <a:noAutofit/>
                          </wps:bodyPr>
                        </wps:wsp>
                        <wps:wsp>
                          <wps:cNvPr id="79" name="TextBox 18"/>
                          <wps:cNvSpPr txBox="1"/>
                          <wps:spPr>
                            <a:xfrm>
                              <a:off x="5353049" y="248051"/>
                              <a:ext cx="1074725" cy="923005"/>
                            </a:xfrm>
                            <a:prstGeom prst="rect">
                              <a:avLst/>
                            </a:prstGeom>
                            <a:noFill/>
                          </wps:spPr>
                          <wps:txbx>
                            <w:txbxContent>
                              <w:p w14:paraId="41893678" w14:textId="77777777" w:rsidR="00A56AAE" w:rsidRPr="00943276" w:rsidRDefault="00A56AAE" w:rsidP="00C854C8">
                                <w:pPr>
                                  <w:pStyle w:val="NormalWeb"/>
                                  <w:spacing w:before="0" w:beforeAutospacing="0" w:after="0" w:afterAutospacing="0"/>
                                  <w:rPr>
                                    <w:sz w:val="28"/>
                                    <w:szCs w:val="28"/>
                                  </w:rPr>
                                </w:pPr>
                                <w:r w:rsidRPr="00943276">
                                  <w:rPr>
                                    <w:rFonts w:asciiTheme="minorHAnsi" w:hAnsi="Calibri" w:cstheme="minorBidi"/>
                                    <w:b/>
                                    <w:bCs/>
                                    <w:color w:val="FFFFFF" w:themeColor="background1"/>
                                    <w:kern w:val="24"/>
                                    <w:sz w:val="36"/>
                                    <w:szCs w:val="36"/>
                                  </w:rPr>
                                  <w:t>Level 0</w:t>
                                </w:r>
                              </w:p>
                            </w:txbxContent>
                          </wps:txbx>
                          <wps:bodyPr wrap="square" rtlCol="0">
                            <a:noAutofit/>
                          </wps:bodyPr>
                        </wps:wsp>
                        <wps:wsp>
                          <wps:cNvPr id="80" name="TextBox 19"/>
                          <wps:cNvSpPr txBox="1"/>
                          <wps:spPr>
                            <a:xfrm>
                              <a:off x="2604356" y="279102"/>
                              <a:ext cx="1074725" cy="923005"/>
                            </a:xfrm>
                            <a:prstGeom prst="rect">
                              <a:avLst/>
                            </a:prstGeom>
                            <a:noFill/>
                          </wps:spPr>
                          <wps:txbx>
                            <w:txbxContent>
                              <w:p w14:paraId="13602852" w14:textId="77777777" w:rsidR="00A56AAE" w:rsidRPr="00943276" w:rsidRDefault="00A56AAE" w:rsidP="00C854C8">
                                <w:pPr>
                                  <w:pStyle w:val="NormalWeb"/>
                                  <w:spacing w:before="0" w:beforeAutospacing="0" w:after="0" w:afterAutospacing="0"/>
                                  <w:rPr>
                                    <w:sz w:val="15"/>
                                    <w:szCs w:val="15"/>
                                  </w:rPr>
                                </w:pPr>
                                <w:r w:rsidRPr="00943276">
                                  <w:rPr>
                                    <w:rFonts w:asciiTheme="minorHAnsi" w:hAnsi="Calibri" w:cstheme="minorBidi"/>
                                    <w:b/>
                                    <w:bCs/>
                                    <w:color w:val="FFFFFF" w:themeColor="background1"/>
                                    <w:kern w:val="24"/>
                                    <w:sz w:val="36"/>
                                    <w:szCs w:val="36"/>
                                  </w:rPr>
                                  <w:t>Level 2</w:t>
                                </w:r>
                              </w:p>
                            </w:txbxContent>
                          </wps:txbx>
                          <wps:bodyPr wrap="square" rtlCol="0">
                            <a:noAutofit/>
                          </wps:bodyPr>
                        </wps:wsp>
                        <wps:wsp>
                          <wps:cNvPr id="81" name="TextBox 20"/>
                          <wps:cNvSpPr txBox="1"/>
                          <wps:spPr>
                            <a:xfrm>
                              <a:off x="3972026" y="270058"/>
                              <a:ext cx="1074725" cy="923005"/>
                            </a:xfrm>
                            <a:prstGeom prst="rect">
                              <a:avLst/>
                            </a:prstGeom>
                            <a:noFill/>
                          </wps:spPr>
                          <wps:txbx>
                            <w:txbxContent>
                              <w:p w14:paraId="350DEFE2" w14:textId="77777777" w:rsidR="00A56AAE" w:rsidRPr="00943276" w:rsidRDefault="00A56AAE" w:rsidP="00C854C8">
                                <w:pPr>
                                  <w:pStyle w:val="NormalWeb"/>
                                  <w:spacing w:before="0" w:beforeAutospacing="0" w:after="0" w:afterAutospacing="0"/>
                                  <w:rPr>
                                    <w:sz w:val="15"/>
                                    <w:szCs w:val="15"/>
                                  </w:rPr>
                                </w:pPr>
                                <w:r w:rsidRPr="00943276">
                                  <w:rPr>
                                    <w:rFonts w:asciiTheme="minorHAnsi" w:hAnsi="Calibri" w:cstheme="minorBidi"/>
                                    <w:b/>
                                    <w:bCs/>
                                    <w:color w:val="FFFFFF" w:themeColor="background1"/>
                                    <w:kern w:val="24"/>
                                    <w:sz w:val="36"/>
                                    <w:szCs w:val="36"/>
                                  </w:rPr>
                                  <w:t>Level 1</w:t>
                                </w:r>
                              </w:p>
                            </w:txbxContent>
                          </wps:txbx>
                          <wps:bodyPr wrap="square" rtlCol="0">
                            <a:noAutofit/>
                          </wps:bodyPr>
                        </wps:wsp>
                        <wps:wsp>
                          <wps:cNvPr id="82" name="TextBox 30"/>
                          <wps:cNvSpPr txBox="1"/>
                          <wps:spPr>
                            <a:xfrm>
                              <a:off x="62229" y="261749"/>
                              <a:ext cx="1074725" cy="923005"/>
                            </a:xfrm>
                            <a:prstGeom prst="rect">
                              <a:avLst/>
                            </a:prstGeom>
                            <a:noFill/>
                          </wps:spPr>
                          <wps:txbx>
                            <w:txbxContent>
                              <w:p w14:paraId="2D3B4B46" w14:textId="77777777" w:rsidR="00A56AAE" w:rsidRPr="00943276" w:rsidRDefault="00A56AAE" w:rsidP="00C854C8">
                                <w:pPr>
                                  <w:pStyle w:val="NormalWeb"/>
                                  <w:spacing w:before="0" w:beforeAutospacing="0" w:after="0" w:afterAutospacing="0"/>
                                  <w:rPr>
                                    <w:sz w:val="22"/>
                                    <w:szCs w:val="22"/>
                                  </w:rPr>
                                </w:pPr>
                                <w:r w:rsidRPr="00943276">
                                  <w:rPr>
                                    <w:rFonts w:asciiTheme="minorHAnsi" w:hAnsi="Calibri" w:cstheme="minorBidi"/>
                                    <w:b/>
                                    <w:bCs/>
                                    <w:color w:val="FFFFFF" w:themeColor="background1"/>
                                    <w:kern w:val="24"/>
                                    <w:sz w:val="32"/>
                                    <w:szCs w:val="32"/>
                                  </w:rPr>
                                  <w:t>Level 4</w:t>
                                </w:r>
                              </w:p>
                            </w:txbxContent>
                          </wps:txbx>
                          <wps:bodyPr wrap="square" rtlCol="0">
                            <a:noAutofit/>
                          </wps:bodyPr>
                        </wps:wsp>
                      </wpg:grpSp>
                      <wps:wsp>
                        <wps:cNvPr id="83" name="Right Arrow 83"/>
                        <wps:cNvSpPr/>
                        <wps:spPr>
                          <a:xfrm>
                            <a:off x="1379515" y="1213792"/>
                            <a:ext cx="1166867" cy="762000"/>
                          </a:xfrm>
                          <a:prstGeom prst="rightArrow">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4" name="Right Arrow 84"/>
                        <wps:cNvSpPr/>
                        <wps:spPr>
                          <a:xfrm>
                            <a:off x="6106869" y="1182988"/>
                            <a:ext cx="1166867" cy="762000"/>
                          </a:xfrm>
                          <a:prstGeom prst="rightArrow">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5" name="Right Arrow 85"/>
                        <wps:cNvSpPr/>
                        <wps:spPr>
                          <a:xfrm rot="10800000">
                            <a:off x="8429773" y="1973232"/>
                            <a:ext cx="1166867" cy="762000"/>
                          </a:xfrm>
                          <a:prstGeom prst="rightArrow">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6" name="Right Arrow 86"/>
                        <wps:cNvSpPr/>
                        <wps:spPr>
                          <a:xfrm rot="10800000">
                            <a:off x="6041562" y="2007829"/>
                            <a:ext cx="1166867" cy="762000"/>
                          </a:xfrm>
                          <a:prstGeom prst="rightArrow">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7" name="Right Arrow 87"/>
                        <wps:cNvSpPr/>
                        <wps:spPr>
                          <a:xfrm>
                            <a:off x="8581441" y="1182988"/>
                            <a:ext cx="1166867" cy="762000"/>
                          </a:xfrm>
                          <a:prstGeom prst="rightArrow">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8" name="Right Arrow 88"/>
                        <wps:cNvSpPr/>
                        <wps:spPr>
                          <a:xfrm>
                            <a:off x="3730116" y="1213792"/>
                            <a:ext cx="1166867" cy="762000"/>
                          </a:xfrm>
                          <a:prstGeom prst="rightArrow">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6F3A744" id="Group_x0020_46" o:spid="_x0000_s1026" style="position:absolute;left:0;text-align:left;margin-left:48.85pt;margin-top:17.45pt;width:401.9pt;height:73.75pt;z-index:-251617280;mso-width-relative:margin;mso-height-relative:margin" coordsize="11348111,2939308"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">
                <v:group id="Group_x0020_72" o:spid="_x0000_s1027" style="position:absolute;width:11348111;height:2939308" coordsize="6427774,2122099"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CvfBxWxAAAANsAAAAP&#10;AAAAAAAAAAAAAAAAAKkCAABkcnMvZG93bnJldi54bWxQSwUGAAAAAAQABAD6AAAAmgMAAAAA&#10;">
                  <v:shapetype id="_x0000_t130" coordsize="21600,21600" o:spt="130" path="m3600,21597c2662,21202,1837,20075,1087,18440,487,16240,75,13590,,10770,75,8007,487,5412,1087,3045,1837,1465,2662,337,3600,0l21597,0c20660,337,19910,1465,19085,3045,18485,5412,18072,8007,17997,10770,18072,13590,18485,16240,19085,18440,19910,20075,20660,21202,21597,21597xe">
                    <v:stroke joinstyle="miter"/>
                    <v:path gradientshapeok="t" o:connecttype="custom" o:connectlocs="10800,0;0,10800;10800,21600;17997,10800" textboxrect="3600,0,17997,21600"/>
                  </v:shapetype>
                  <v:shape id="Stored_x0020_Data_x0020_73" o:spid="_x0000_s1028" type="#_x0000_t130" style="position:absolute;left:2272487;top:34506;width:1406105;height:2087593;rotation:18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SR4S9xQAA&#10;ANsAAAAPAAAAZHJzL2Rvd25yZXYueG1sRI9Pa8JAFMTvQr/D8gpeRDe1NZbUVVRq0dz8A14f2WcS&#10;mn0bs6vGb+8WCh6HmfkNM5m1phJXalxpWcHbIAJBnFldcq7gsF/1P0E4j6yxskwK7uRgNn3pTDDR&#10;9sZbuu58LgKEXYIKCu/rREqXFWTQDWxNHLyTbQz6IJtc6gZvAW4qOYyiWBosOSwUWNOyoOx3dzEK&#10;4nIz/x45ff44xeml97NZpovjXanuazv/AuGp9c/wf3utFYzf4e9L+AFy+g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NJHhL3FAAAA2wAAAA8AAAAAAAAAAAAAAAAAlwIAAGRycy9k&#10;b3ducmV2LnhtbFBLBQYAAAAABAAEAPUAAACJAwAAAAA=&#10;" fillcolor="#4472c4 [3208]" strokecolor="#1f3763 [1608]" strokeweight="1pt"/>
                  <v:shape id="Stored_x0020_Data_x0020_74" o:spid="_x0000_s1029" type="#_x0000_t130" style="position:absolute;left:3641931;top:17253;width:1406105;height:2087593;rotation:18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8DPOGxgAA&#10;ANsAAAAPAAAAZHJzL2Rvd25yZXYueG1sRI9Ba8JAFITvQv/D8gpeRDeVpkrqKipWKvZQo/T8yL4m&#10;abNvY3bV+O/dQsHjMDPfMJNZaypxpsaVlhU8DSIQxJnVJecKDvu3/hiE88gaK8uk4EoOZtOHzgQT&#10;bS+8o3PqcxEg7BJUUHhfJ1K6rCCDbmBr4uB928agD7LJpW7wEuCmksMoepEGSw4LBda0LCj7TU9G&#10;gYx78/XPx/BztflaxJu4t83wuFWq+9jOX0F4av09/N9+1wpGz/D3JfwAOb0B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8DPOGxgAAANsAAAAPAAAAAAAAAAAAAAAAAJcCAABkcnMv&#10;ZG93bnJldi54bWxQSwUGAAAAAAQABAD1AAAAigMAAAAA&#10;" fillcolor="#558535" strokecolor="#375623 [1609]" strokeweight="1pt"/>
                  <v:shape id="Stored_x0020_Data_x0020_75" o:spid="_x0000_s1030" type="#_x0000_t130" style="position:absolute;left:5011375;top:34506;width:1406105;height:2087593;rotation:18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NuDTMxAAA&#10;ANsAAAAPAAAAZHJzL2Rvd25yZXYueG1sRI9PawIxFMTvQr9DeAVvmq3gn65GUUHxJtrS1ttj89ws&#10;3bzETdT12zeFQo/DzPyGmS1aW4sbNaFyrOCln4EgLpyuuFTw/rbpTUCEiKyxdkwKHhRgMX/qzDDX&#10;7s4Huh1jKRKEQ44KTIw+lzIUhiyGvvPEyTu7xmJMsimlbvCe4LaWgywbSYsVpwWDntaGiu/j1Sr4&#10;dJev02ri96UZvPpHdtmei+uHUt3ndjkFEamN/+G/9k4rGA/h90v6AXL+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jbg0zMQAAADbAAAADwAAAAAAAAAAAAAAAACXAgAAZHJzL2Rv&#10;d25yZXYueG1sUEsFBgAAAAAEAAQA9QAAAIgDAAAAAA==&#10;" fillcolor="#555 [2160]" strokecolor="black [3200]" strokeweight=".5pt">
                    <v:fill color2="#313131 [2608]" rotate="t" colors="0 #9b9b9b;28836f #8e8e8e;1 #797979" focus="100%" type="gradient">
                      <o:fill v:ext="view" type="gradientUnscaled"/>
                    </v:fill>
                  </v:shape>
                  <v:shapetype id="_x0000_t135" coordsize="21600,21600" o:spt="135" path="m10800,0qx21600,10800,10800,21600l0,21600,,0xe">
                    <v:stroke joinstyle="miter"/>
                    <v:path gradientshapeok="t" o:connecttype="rect" textboxrect="0,3163,18437,18437"/>
                  </v:shapetype>
                  <v:shape id="Delay_x0020_76" o:spid="_x0000_s1031" type="#_x0000_t135" style="position:absolute;width:1112806;height:2104846;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pdzq6wgAA&#10;ANsAAAAPAAAAZHJzL2Rvd25yZXYueG1sRI9Pi8IwFMTvgt8hvAVvmq7/VmpTcZddETytCl4fzbMt&#10;Ni+1iVq/vREEj8PM/IZJFq2pxJUaV1pW8DmIQBBnVpecK9jv/vozEM4ja6wsk4I7OVik3U6CsbY3&#10;/qfr1uciQNjFqKDwvo6ldFlBBt3A1sTBO9rGoA+yyaVu8BbgppLDKJpKgyWHhQJr+ikoO20vRkFk&#10;fu/6e3zYrNrcZtVop0fniVaq99Eu5yA8tf4dfrXXWsHXFJ5fwg+Q6QM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Cl3OrrCAAAA2wAAAA8AAAAAAAAAAAAAAAAAlwIAAGRycy9kb3du&#10;cmV2LnhtbFBLBQYAAAAABAAEAPUAAACGAwAAAAA=&#10;" fillcolor="#692e96" stroked="f"/>
                  <v:shape id="Stored_x0020_Data_x0020_77" o:spid="_x0000_s1032" type="#_x0000_t130" style="position:absolute;left:992539;top:69012;width:1354348;height:2053087;rotation:18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frAIWxAAA&#10;ANsAAAAPAAAAZHJzL2Rvd25yZXYueG1sRI/BasMwEETvhfyD2EBvjRxT7OBGCSGQ4kvBdUvIcbG2&#10;tom1MpKcuH9fFQo9DjPzhtnuZzOIGznfW1awXiUgiBure24VfH6cnjYgfEDWOFgmBd/kYb9bPGyx&#10;0PbO73SrQysihH2BCroQxkJK33Rk0K/sSBy9L+sMhihdK7XDe4SbQaZJkkmDPceFDkc6dtRc68ko&#10;qOZLvsnOr25a19VzWrb5mymdUo/L+fACItAc/sN/7VIryHP4/RJ/gNz9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n6wCFsQAAADbAAAADwAAAAAAAAAAAAAAAACXAgAAZHJzL2Rv&#10;d25yZXYueG1sUEsFBgAAAAAEAAQA9QAAAIgDAAAAAA==&#10;" fillcolor="#3e67b1" strokecolor="#1f4d78 [1604]" strokeweight="1pt"/>
                  <v:shapetype id="_x0000_t202" coordsize="21600,21600" o:spt="202" path="m0,0l0,21600,21600,21600,21600,0xe">
                    <v:stroke joinstyle="miter"/>
                    <v:path gradientshapeok="t" o:connecttype="rect"/>
                  </v:shapetype>
                  <v:shape id="TextBox_x0020_17" o:spid="_x0000_s1033" type="#_x0000_t202" style="position:absolute;left:1344014;top:260657;width:1074725;height:92300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KTxfwQAA&#10;ANsAAAAPAAAAZHJzL2Rvd25yZXYueG1sRE/Pa8IwFL4P9j+EJ+y2JopuszPKUAY7KXZT8PZonm1Z&#10;8xKazNb/3hyEHT++34vVYFtxoS40jjWMMwWCuHSm4UrDz/fn8xuIEJENto5Jw5UCrJaPDwvMjet5&#10;T5ciViKFcMhRQx2jz6UMZU0WQ+Y8ceLOrrMYE+wqaTrsU7ht5USpF2mx4dRQo6d1TeVv8Wc1HLbn&#10;03GqdtXGznzvBiXZzqXWT6Ph4x1EpCH+i+/uL6PhNY1NX9IPkMsb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fyk8X8EAAADbAAAADwAAAAAAAAAAAAAAAACXAgAAZHJzL2Rvd25y&#10;ZXYueG1sUEsFBgAAAAAEAAQA9QAAAIUDAAAAAA==&#10;" filled="f" stroked="f">
                    <v:textbox>
                      <w:txbxContent>
                        <w:p w14:paraId="4A6504DC" w14:textId="77777777" w:rsidR="00A56AAE" w:rsidRPr="00943276" w:rsidRDefault="00A56AAE" w:rsidP="00C854C8">
                          <w:pPr>
                            <w:pStyle w:val="NormalWeb"/>
                            <w:spacing w:before="0" w:beforeAutospacing="0" w:after="0" w:afterAutospacing="0"/>
                            <w:rPr>
                              <w:sz w:val="15"/>
                              <w:szCs w:val="15"/>
                            </w:rPr>
                          </w:pPr>
                          <w:r w:rsidRPr="00943276">
                            <w:rPr>
                              <w:rFonts w:asciiTheme="minorHAnsi" w:hAnsi="Calibri" w:cstheme="minorBidi"/>
                              <w:b/>
                              <w:bCs/>
                              <w:color w:val="FFFFFF" w:themeColor="background1"/>
                              <w:kern w:val="24"/>
                              <w:sz w:val="36"/>
                              <w:szCs w:val="36"/>
                            </w:rPr>
                            <w:t>Level 3</w:t>
                          </w:r>
                        </w:p>
                      </w:txbxContent>
                    </v:textbox>
                  </v:shape>
                  <v:shape id="TextBox_x0020_18" o:spid="_x0000_s1034" type="#_x0000_t202" style="position:absolute;left:5353049;top:248051;width:1074725;height:92300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ZZnEwwAA&#10;ANsAAAAPAAAAZHJzL2Rvd25yZXYueG1sRI9bi8IwFITfBf9DOIJva6K4XqpRRFnYpxWv4NuhObbF&#10;5qQ0Wdv995uFBR+HmfmGWa5bW4on1b5wrGE4UCCIU2cKzjScTx9vMxA+IBssHZOGH/KwXnU7S0yM&#10;a/hAz2PIRISwT1BDHkKVSOnTnCz6gauIo3d3tcUQZZ1JU2MT4baUI6Um0mLBcSHHirY5pY/jt9Vw&#10;+brfrmO1z3b2vWpcqyTbudS632s3CxCB2vAK/7c/jYbpHP6+xB8gV7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QZZnEwwAAANsAAAAPAAAAAAAAAAAAAAAAAJcCAABkcnMvZG93&#10;bnJldi54bWxQSwUGAAAAAAQABAD1AAAAhwMAAAAA&#10;" filled="f" stroked="f">
                    <v:textbox>
                      <w:txbxContent>
                        <w:p w14:paraId="41893678" w14:textId="77777777" w:rsidR="00A56AAE" w:rsidRPr="00943276" w:rsidRDefault="00A56AAE" w:rsidP="00C854C8">
                          <w:pPr>
                            <w:pStyle w:val="NormalWeb"/>
                            <w:spacing w:before="0" w:beforeAutospacing="0" w:after="0" w:afterAutospacing="0"/>
                            <w:rPr>
                              <w:sz w:val="28"/>
                              <w:szCs w:val="28"/>
                            </w:rPr>
                          </w:pPr>
                          <w:r w:rsidRPr="00943276">
                            <w:rPr>
                              <w:rFonts w:asciiTheme="minorHAnsi" w:hAnsi="Calibri" w:cstheme="minorBidi"/>
                              <w:b/>
                              <w:bCs/>
                              <w:color w:val="FFFFFF" w:themeColor="background1"/>
                              <w:kern w:val="24"/>
                              <w:sz w:val="36"/>
                              <w:szCs w:val="36"/>
                            </w:rPr>
                            <w:t>Level 0</w:t>
                          </w:r>
                        </w:p>
                      </w:txbxContent>
                    </v:textbox>
                  </v:shape>
                  <v:shape id="TextBox_x0020_19" o:spid="_x0000_s1035" type="#_x0000_t202" style="position:absolute;left:2604356;top:279102;width:1074725;height:92300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0ikB+vwAA&#10;ANsAAAAPAAAAZHJzL2Rvd25yZXYueG1sRE/LisIwFN0L/kO4wuw0cRhFq1HEQXDlYH2Au0tzbYvN&#10;TWmirX8/WQzM8nDey3VnK/GixpeONYxHCgRx5kzJuYbzaTecgfAB2WDlmDS8ycN61e8tMTGu5SO9&#10;0pCLGMI+QQ1FCHUipc8KsuhHriaO3N01FkOETS5Ng20Mt5X8VGoqLZYcGwqsaVtQ9kifVsPlcL9d&#10;v9RP/m0ndes6JdnOpdYfg26zABGoC//iP/feaJjF9fFL/AFy9Qs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LSKQH6/AAAA2wAAAA8AAAAAAAAAAAAAAAAAlwIAAGRycy9kb3ducmV2&#10;LnhtbFBLBQYAAAAABAAEAPUAAACDAwAAAAA=&#10;" filled="f" stroked="f">
                    <v:textbox>
                      <w:txbxContent>
                        <w:p w14:paraId="13602852" w14:textId="77777777" w:rsidR="00A56AAE" w:rsidRPr="00943276" w:rsidRDefault="00A56AAE" w:rsidP="00C854C8">
                          <w:pPr>
                            <w:pStyle w:val="NormalWeb"/>
                            <w:spacing w:before="0" w:beforeAutospacing="0" w:after="0" w:afterAutospacing="0"/>
                            <w:rPr>
                              <w:sz w:val="15"/>
                              <w:szCs w:val="15"/>
                            </w:rPr>
                          </w:pPr>
                          <w:r w:rsidRPr="00943276">
                            <w:rPr>
                              <w:rFonts w:asciiTheme="minorHAnsi" w:hAnsi="Calibri" w:cstheme="minorBidi"/>
                              <w:b/>
                              <w:bCs/>
                              <w:color w:val="FFFFFF" w:themeColor="background1"/>
                              <w:kern w:val="24"/>
                              <w:sz w:val="36"/>
                              <w:szCs w:val="36"/>
                            </w:rPr>
                            <w:t>Level 2</w:t>
                          </w:r>
                        </w:p>
                      </w:txbxContent>
                    </v:textbox>
                  </v:shape>
                  <v:shape id="TextBox_x0020_20" o:spid="_x0000_s1036" type="#_x0000_t202" style="position:absolute;left:3972026;top:270058;width:1074725;height:92300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bxuXlwgAA&#10;ANsAAAAPAAAAZHJzL2Rvd25yZXYueG1sRI9Pi8IwFMTvC36H8IS9rYmyK1qNIoqwpxX/grdH82yL&#10;zUtpou1+eyMIHoeZ+Q0znbe2FHeqfeFYQ7+nQBCnzhScaTjs118jED4gGywdk4Z/8jCfdT6mmBjX&#10;8Jbuu5CJCGGfoIY8hCqR0qc5WfQ9VxFH7+JqiyHKOpOmxibCbSkHSg2lxYLjQo4VLXNKr7ub1XD8&#10;u5xP32qTrexP1bhWSbZjqfVnt11MQARqwzv8av8aDaM+PL/EHyBnD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NvG5eXCAAAA2wAAAA8AAAAAAAAAAAAAAAAAlwIAAGRycy9kb3du&#10;cmV2LnhtbFBLBQYAAAAABAAEAPUAAACGAwAAAAA=&#10;" filled="f" stroked="f">
                    <v:textbox>
                      <w:txbxContent>
                        <w:p w14:paraId="350DEFE2" w14:textId="77777777" w:rsidR="00A56AAE" w:rsidRPr="00943276" w:rsidRDefault="00A56AAE" w:rsidP="00C854C8">
                          <w:pPr>
                            <w:pStyle w:val="NormalWeb"/>
                            <w:spacing w:before="0" w:beforeAutospacing="0" w:after="0" w:afterAutospacing="0"/>
                            <w:rPr>
                              <w:sz w:val="15"/>
                              <w:szCs w:val="15"/>
                            </w:rPr>
                          </w:pPr>
                          <w:r w:rsidRPr="00943276">
                            <w:rPr>
                              <w:rFonts w:asciiTheme="minorHAnsi" w:hAnsi="Calibri" w:cstheme="minorBidi"/>
                              <w:b/>
                              <w:bCs/>
                              <w:color w:val="FFFFFF" w:themeColor="background1"/>
                              <w:kern w:val="24"/>
                              <w:sz w:val="36"/>
                              <w:szCs w:val="36"/>
                            </w:rPr>
                            <w:t>Level 1</w:t>
                          </w:r>
                        </w:p>
                      </w:txbxContent>
                    </v:textbox>
                  </v:shape>
                  <v:shape id="TextBox_x0020_30" o:spid="_x0000_s1037" type="#_x0000_t202" style="position:absolute;left:62229;top:261749;width:1074725;height:92300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FHuSwwAA&#10;ANsAAAAPAAAAZHJzL2Rvd25yZXYueG1sRI/NasMwEITvhbyD2EBvtZTQFseJbEJLoKeW5g9yW6yN&#10;bWKtjKXE7ttXhUKOw8x8w6yK0bbiRr1vHGuYJQoEcelMw5WG/W7zlILwAdlg65g0/JCHIp88rDAz&#10;buBvum1DJSKEfYYa6hC6TEpf1mTRJ64jjt7Z9RZDlH0lTY9DhNtWzpV6lRYbjgs1dvRWU3nZXq2G&#10;w+f5dHxWX9W7fekGNyrJdiG1fpyO6yWIQGO4h//bH0ZDOoe/L/EHyPwX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rFHuSwwAAANsAAAAPAAAAAAAAAAAAAAAAAJcCAABkcnMvZG93&#10;bnJldi54bWxQSwUGAAAAAAQABAD1AAAAhwMAAAAA&#10;" filled="f" stroked="f">
                    <v:textbox>
                      <w:txbxContent>
                        <w:p w14:paraId="2D3B4B46" w14:textId="77777777" w:rsidR="00A56AAE" w:rsidRPr="00943276" w:rsidRDefault="00A56AAE" w:rsidP="00C854C8">
                          <w:pPr>
                            <w:pStyle w:val="NormalWeb"/>
                            <w:spacing w:before="0" w:beforeAutospacing="0" w:after="0" w:afterAutospacing="0"/>
                            <w:rPr>
                              <w:sz w:val="22"/>
                              <w:szCs w:val="22"/>
                            </w:rPr>
                          </w:pPr>
                          <w:r w:rsidRPr="00943276">
                            <w:rPr>
                              <w:rFonts w:asciiTheme="minorHAnsi" w:hAnsi="Calibri" w:cstheme="minorBidi"/>
                              <w:b/>
                              <w:bCs/>
                              <w:color w:val="FFFFFF" w:themeColor="background1"/>
                              <w:kern w:val="24"/>
                              <w:sz w:val="32"/>
                              <w:szCs w:val="32"/>
                            </w:rPr>
                            <w:t>Level 4</w:t>
                          </w:r>
                        </w:p>
                      </w:txbxContent>
                    </v:textbox>
                  </v:shape>
                </v:group>
                <v:shapetype id="_x0000_t13" coordsize="21600,21600" o:spt="13" adj="16200,5400" path="m@0,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_x0020_Arrow_x0020_83" o:spid="_x0000_s1038" type="#_x0000_t13" style="position:absolute;left:1379515;top:1213792;width:1166867;height:7620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O21TGxQAA&#10;ANsAAAAPAAAAZHJzL2Rvd25yZXYueG1sRI9Pa8JAFMTvBb/D8gre6qZaRaKriGDxUkj8Ax6f2dck&#10;NPs2ZLcx+fauIHgcZuY3zHLdmUq01LjSsoLPUQSCOLO65FzB6bj7mINwHlljZZkU9ORgvRq8LTHW&#10;9sYptQefiwBhF6OCwvs6ltJlBRl0I1sTB+/XNgZ9kE0udYO3ADeVHEfRTBosOSwUWNO2oOzv8G8U&#10;TGZp+3W51v21/54etz8+SdJzotTwvdssQHjq/Cv8bO+1gvkEHl/CD5CrO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A7bVMbFAAAA2wAAAA8AAAAAAAAAAAAAAAAAlwIAAGRycy9k&#10;b3ducmV2LnhtbFBLBQYAAAAABAAEAPUAAACJAwAAAAA=&#10;" adj="14547" fillcolor="white [3212]" strokecolor="#1f4d78 [1604]" strokeweight="1pt"/>
                <v:shape id="Right_x0020_Arrow_x0020_84" o:spid="_x0000_s1039" type="#_x0000_t13" style="position:absolute;left:6106869;top:1182988;width:1166867;height:7620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BMsyyxQAA&#10;ANsAAAAPAAAAZHJzL2Rvd25yZXYueG1sRI9Pa8JAFMTvBb/D8oTe6sZWRaKriFDppZD4Bzw+s88k&#10;mH0bsmtMvn23IHgcZuY3zHLdmUq01LjSsoLxKAJBnFldcq7gePj+mINwHlljZZkU9ORgvRq8LTHW&#10;9sEptXufiwBhF6OCwvs6ltJlBRl0I1sTB+9qG4M+yCaXusFHgJtKfkbRTBosOSwUWNO2oOy2vxsF&#10;X7O0nZwvdX/pd9PD9tcnSXpKlHofdpsFCE+df4Wf7R+tYD6B/y/hB8jVH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IEyzLLFAAAA2wAAAA8AAAAAAAAAAAAAAAAAlwIAAGRycy9k&#10;b3ducmV2LnhtbFBLBQYAAAAABAAEAPUAAACJAwAAAAA=&#10;" adj="14547" fillcolor="white [3212]" strokecolor="#1f4d78 [1604]" strokeweight="1pt"/>
                <v:shape id="Right_x0020_Arrow_x0020_85" o:spid="_x0000_s1040" type="#_x0000_t13" style="position:absolute;left:8429773;top:1973232;width:1166867;height:762000;rotation:18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rCFY2wgAA&#10;ANsAAAAPAAAAZHJzL2Rvd25yZXYueG1sRI9BawIxFITvBf9DeEJvNavYsqxGEUH0qhZ7fd08N4ub&#10;lzWJu9t/3xQKHoeZ+YZZrgfbiI58qB0rmE4yEMSl0zVXCj7Pu7ccRIjIGhvHpOCHAqxXo5clFtr1&#10;fKTuFCuRIBwKVGBibAspQ2nIYpi4ljh5V+ctxiR9JbXHPsFtI2dZ9iEt1pwWDLa0NVTeTg+roN4e&#10;7v4yz3r7fdl/HdmU167LlXodD5sFiEhDfIb/2wetIH+Hvy/pB8jVL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KsIVjbCAAAA2wAAAA8AAAAAAAAAAAAAAAAAlwIAAGRycy9kb3du&#10;cmV2LnhtbFBLBQYAAAAABAAEAPUAAACGAwAAAAA=&#10;" adj="14547" fillcolor="white [3212]" strokecolor="#1f4d78 [1604]" strokeweight="1pt"/>
                <v:shape id="Right_x0020_Arrow_x0020_86" o:spid="_x0000_s1041" type="#_x0000_t13" style="position:absolute;left:6041562;top:2007829;width:1166867;height:762000;rotation:18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b2shBwQAA&#10;ANsAAAAPAAAAZHJzL2Rvd25yZXYueG1sRI9Bi8IwFITvC/6H8ARva+oiUqpRRJD1qru417fNsyk2&#10;LzWJbf33RljY4zAz3zCrzWAb0ZEPtWMFs2kGgrh0uuZKwffX/j0HESKyxsYxKXhQgM169LbCQrue&#10;j9SdYiUShEOBCkyMbSFlKA1ZDFPXEifv4rzFmKSvpPbYJ7ht5EeWLaTFmtOCwZZ2hsrr6W4V1LvD&#10;zZ/nWW9/z58/RzblpetypSbjYbsEEWmI/+G/9kEryBfw+pJ+gFw/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W9rIQcEAAADbAAAADwAAAAAAAAAAAAAAAACXAgAAZHJzL2Rvd25y&#10;ZXYueG1sUEsFBgAAAAAEAAQA9QAAAIUDAAAAAA==&#10;" adj="14547" fillcolor="white [3212]" strokecolor="#1f4d78 [1604]" strokeweight="1pt"/>
                <v:shape id="Right_x0020_Arrow_x0020_87" o:spid="_x0000_s1042" type="#_x0000_t13" style="position:absolute;left:8581441;top:1182988;width:1166867;height:7620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x4FLFxQAA&#10;ANsAAAAPAAAAZHJzL2Rvd25yZXYueG1sRI9Pa8JAFMTvhX6H5Qm91Y39YyVmlSJUehESteDxJfua&#10;hGbfhuwak2/vFgSPw8z8hknWg2lET52rLSuYTSMQxIXVNZcKjoev5wUI55E1NpZJwUgO1qvHhwRj&#10;bS+cUb/3pQgQdjEqqLxvYyldUZFBN7UtcfB+bWfQB9mVUnd4CXDTyJcomkuDNYeFClvaVFT87c9G&#10;wes8699OeTvm4/b9sNn5NM1+UqWeJsPnEoSnwd/Dt/a3VrD4gP8v4QfI1RU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HHgUsXFAAAA2wAAAA8AAAAAAAAAAAAAAAAAlwIAAGRycy9k&#10;b3ducmV2LnhtbFBLBQYAAAAABAAEAPUAAACJAwAAAAA=&#10;" adj="14547" fillcolor="white [3212]" strokecolor="#1f4d78 [1604]" strokeweight="1pt"/>
                <v:shape id="Right_x0020_Arrow_x0020_88" o:spid="_x0000_s1043" type="#_x0000_t13" style="position:absolute;left:3730116;top:1213792;width:1166867;height:7620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" adj="14547" fillcolor="white [3212]" strokecolor="#1f4d78 [1604]" strokeweight="1pt"/>
                <w10:wrap type="topAndBottom"/>
              </v:group>
            </w:pict>
          </mc:Fallback>
        </mc:AlternateContent>
      </w:r>
    </w:p>
    <w:p w14:paraId="4F745F5F" w14:textId="0A281382" w:rsidR="00EA29E9" w:rsidRDefault="00C854C8" w:rsidP="00A12A4D">
      <w:pPr>
        <w:pStyle w:val="NormalWeb"/>
        <w:spacing w:line="276" w:lineRule="auto"/>
        <w:ind w:left="720" w:firstLine="720"/>
      </w:pPr>
      <w:r>
        <w:rPr>
          <w:bCs/>
        </w:rPr>
        <w:t>Figure</w:t>
      </w:r>
      <w:r w:rsidR="00A0564F">
        <w:rPr>
          <w:bCs/>
        </w:rPr>
        <w:t>1</w:t>
      </w:r>
      <w:r w:rsidR="00EA29E9">
        <w:rPr>
          <w:bCs/>
        </w:rPr>
        <w:t xml:space="preserve">: </w:t>
      </w:r>
      <w:r w:rsidR="00EA29E9" w:rsidRPr="00EA29E9">
        <w:rPr>
          <w:bCs/>
        </w:rPr>
        <w:t>S</w:t>
      </w:r>
      <w:r w:rsidR="00EA29E9" w:rsidRPr="00EA29E9">
        <w:t xml:space="preserve">implified </w:t>
      </w:r>
      <w:r w:rsidR="00B45AD1">
        <w:t>C</w:t>
      </w:r>
      <w:r w:rsidR="00EA29E9" w:rsidRPr="00EA29E9">
        <w:t xml:space="preserve">yber </w:t>
      </w:r>
      <w:r w:rsidR="00B45AD1">
        <w:t>S</w:t>
      </w:r>
      <w:r w:rsidR="00EA29E9" w:rsidRPr="00EA29E9">
        <w:t xml:space="preserve">ecurity </w:t>
      </w:r>
      <w:r w:rsidR="00B45AD1">
        <w:t>D</w:t>
      </w:r>
      <w:r w:rsidR="00EA29E9" w:rsidRPr="00EA29E9">
        <w:t xml:space="preserve">efensive </w:t>
      </w:r>
      <w:r w:rsidR="00B45AD1">
        <w:t>A</w:t>
      </w:r>
      <w:r w:rsidR="00EA29E9" w:rsidRPr="00EA29E9">
        <w:t xml:space="preserve">rchitecture </w:t>
      </w:r>
    </w:p>
    <w:p w14:paraId="39147599" w14:textId="77777777" w:rsidR="00A0564F" w:rsidRDefault="00A0564F" w:rsidP="0009682F">
      <w:pPr>
        <w:pStyle w:val="NormalWeb"/>
        <w:spacing w:line="276" w:lineRule="auto"/>
      </w:pPr>
    </w:p>
    <w:p w14:paraId="60F033BD" w14:textId="022B9752" w:rsidR="00A0564F" w:rsidRPr="00EA29E9" w:rsidRDefault="00BB1162" w:rsidP="00A12A4D">
      <w:pPr>
        <w:pStyle w:val="NormalWeb"/>
        <w:spacing w:line="276" w:lineRule="auto"/>
        <w:ind w:left="720" w:firstLine="720"/>
      </w:pPr>
      <w:r>
        <w:rPr>
          <w:noProof/>
          <w:lang w:val="en-US"/>
        </w:rPr>
        <mc:AlternateContent>
          <mc:Choice Requires="wpg">
            <w:drawing>
              <wp:anchor distT="0" distB="0" distL="114300" distR="114300" simplePos="0" relativeHeight="251701248" behindDoc="0" locked="0" layoutInCell="1" allowOverlap="1" wp14:anchorId="48717BF2" wp14:editId="486D00D8">
                <wp:simplePos x="0" y="0"/>
                <wp:positionH relativeFrom="column">
                  <wp:posOffset>-62865</wp:posOffset>
                </wp:positionH>
                <wp:positionV relativeFrom="paragraph">
                  <wp:posOffset>387172</wp:posOffset>
                </wp:positionV>
                <wp:extent cx="6447790" cy="3053080"/>
                <wp:effectExtent l="0" t="0" r="29210" b="20320"/>
                <wp:wrapNone/>
                <wp:docPr id="28" name="Group 2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447790" cy="3053080"/>
                          <a:chOff x="7815" y="0"/>
                          <a:chExt cx="6447984" cy="3053300"/>
                        </a:xfrm>
                      </wpg:grpSpPr>
                      <wpg:grpSp>
                        <wpg:cNvPr id="29" name="Group 4"/>
                        <wpg:cNvGrpSpPr/>
                        <wpg:grpSpPr>
                          <a:xfrm>
                            <a:off x="7815" y="0"/>
                            <a:ext cx="6447984" cy="3053300"/>
                            <a:chOff x="7815" y="0"/>
                            <a:chExt cx="6447984" cy="3053300"/>
                          </a:xfrm>
                        </wpg:grpSpPr>
                        <wpg:grpSp>
                          <wpg:cNvPr id="30" name="Group 10"/>
                          <wpg:cNvGrpSpPr/>
                          <wpg:grpSpPr>
                            <a:xfrm>
                              <a:off x="143124" y="0"/>
                              <a:ext cx="6137910" cy="2930106"/>
                              <a:chOff x="-7594" y="-749655"/>
                              <a:chExt cx="6137931" cy="2930544"/>
                            </a:xfrm>
                          </wpg:grpSpPr>
                          <wps:wsp>
                            <wps:cNvPr id="31" name="Text Box 11"/>
                            <wps:cNvSpPr txBox="1"/>
                            <wps:spPr>
                              <a:xfrm>
                                <a:off x="1678898" y="-749655"/>
                                <a:ext cx="2585720" cy="269240"/>
                              </a:xfrm>
                              <a:prstGeom prst="rect">
                                <a:avLst/>
                              </a:prstGeom>
                              <a:solidFill>
                                <a:srgbClr val="FF0000"/>
                              </a:solidFill>
                              <a:ln w="6350">
                                <a:noFill/>
                              </a:ln>
                            </wps:spPr>
                            <wps:txbx>
                              <w:txbxContent>
                                <w:p w14:paraId="200D106A" w14:textId="77777777" w:rsidR="00BB1162" w:rsidRPr="00E80CB9" w:rsidRDefault="00BB1162" w:rsidP="00BB1162">
                                  <w:pPr>
                                    <w:jc w:val="center"/>
                                    <w:rPr>
                                      <w:b/>
                                      <w:color w:val="E7E6E6" w:themeColor="background2"/>
                                      <w:spacing w:val="10"/>
                                      <w:lang w:val="en-US"/>
                                    </w:rPr>
                                  </w:pPr>
                                  <w:r w:rsidRPr="00E80CB9">
                                    <w:rPr>
                                      <w:b/>
                                      <w:color w:val="E7E6E6" w:themeColor="background2"/>
                                      <w:spacing w:val="10"/>
                                      <w:lang w:val="en-US"/>
                                    </w:rPr>
                                    <w:t>Security Operation Center</w:t>
                                  </w:r>
                                  <w:r>
                                    <w:rPr>
                                      <w:b/>
                                      <w:color w:val="E7E6E6" w:themeColor="background2"/>
                                      <w:spacing w:val="10"/>
                                      <w:lang w:val="en-US"/>
                                    </w:rPr>
                                    <w:t xml:space="preserve"> (SO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32" name="Group 12"/>
                            <wpg:cNvGrpSpPr/>
                            <wpg:grpSpPr>
                              <a:xfrm>
                                <a:off x="-7594" y="-337279"/>
                                <a:ext cx="6137931" cy="2518168"/>
                                <a:chOff x="-7594" y="-607102"/>
                                <a:chExt cx="6137931" cy="2518168"/>
                              </a:xfrm>
                            </wpg:grpSpPr>
                            <wps:wsp>
                              <wps:cNvPr id="33" name="Rectangle 13"/>
                              <wps:cNvSpPr/>
                              <wps:spPr>
                                <a:xfrm>
                                  <a:off x="-7594" y="-607102"/>
                                  <a:ext cx="6137931" cy="2518168"/>
                                </a:xfrm>
                                <a:prstGeom prst="rect">
                                  <a:avLst/>
                                </a:prstGeom>
                                <a:noFill/>
                                <a:ln>
                                  <a:solidFill>
                                    <a:srgbClr val="0070C0"/>
                                  </a:solidFill>
                                  <a:prstDash val="lgDashDot"/>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 name="Striped Right Arrow 17"/>
                              <wps:cNvSpPr/>
                              <wps:spPr>
                                <a:xfrm>
                                  <a:off x="2218544" y="869429"/>
                                  <a:ext cx="326754" cy="187377"/>
                                </a:xfrm>
                                <a:prstGeom prst="striped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Striped Right Arrow 18"/>
                              <wps:cNvSpPr/>
                              <wps:spPr>
                                <a:xfrm>
                                  <a:off x="861935" y="869429"/>
                                  <a:ext cx="326754" cy="187377"/>
                                </a:xfrm>
                                <a:prstGeom prst="striped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Up Arrow 19"/>
                              <wps:cNvSpPr/>
                              <wps:spPr>
                                <a:xfrm rot="10800000">
                                  <a:off x="974360" y="427210"/>
                                  <a:ext cx="217170" cy="434715"/>
                                </a:xfrm>
                                <a:prstGeom prst="upArrow">
                                  <a:avLst/>
                                </a:prstGeom>
                                <a:solidFill>
                                  <a:srgbClr val="FF0000"/>
                                </a:solidFill>
                                <a:ln w="19050">
                                  <a:noFill/>
                                  <a:prstDash val="solid"/>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Up Arrow 20"/>
                              <wps:cNvSpPr/>
                              <wps:spPr>
                                <a:xfrm>
                                  <a:off x="2263514" y="1124260"/>
                                  <a:ext cx="217170" cy="389255"/>
                                </a:xfrm>
                                <a:prstGeom prst="upArrow">
                                  <a:avLst/>
                                </a:prstGeom>
                                <a:solidFill>
                                  <a:srgbClr val="FF0000"/>
                                </a:solidFill>
                                <a:ln>
                                  <a:noFill/>
                                  <a:prstDash val="solid"/>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Text Box 21"/>
                              <wps:cNvSpPr txBox="1"/>
                              <wps:spPr>
                                <a:xfrm>
                                  <a:off x="727023" y="134911"/>
                                  <a:ext cx="771994" cy="239843"/>
                                </a:xfrm>
                                <a:prstGeom prst="rect">
                                  <a:avLst/>
                                </a:prstGeom>
                                <a:solidFill>
                                  <a:schemeClr val="lt1"/>
                                </a:solidFill>
                                <a:ln w="6350">
                                  <a:noFill/>
                                </a:ln>
                              </wps:spPr>
                              <wps:txbx>
                                <w:txbxContent>
                                  <w:p w14:paraId="303B87A1" w14:textId="77777777" w:rsidR="00BB1162" w:rsidRPr="00313A0A" w:rsidRDefault="00BB1162" w:rsidP="00BB1162">
                                    <w:pPr>
                                      <w:rPr>
                                        <w:b/>
                                        <w:bCs/>
                                        <w:color w:val="FF0000"/>
                                        <w:sz w:val="16"/>
                                        <w:szCs w:val="16"/>
                                        <w:lang w:val="en-US"/>
                                      </w:rPr>
                                    </w:pPr>
                                    <w:r w:rsidRPr="00313A0A">
                                      <w:rPr>
                                        <w:b/>
                                        <w:bCs/>
                                        <w:color w:val="FF0000"/>
                                        <w:sz w:val="16"/>
                                        <w:szCs w:val="16"/>
                                        <w:lang w:val="en-US"/>
                                      </w:rPr>
                                      <w:t>Encryp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9" name="Text Box 22"/>
                              <wps:cNvSpPr txBox="1"/>
                              <wps:spPr>
                                <a:xfrm>
                                  <a:off x="1379095" y="374754"/>
                                  <a:ext cx="771994" cy="239843"/>
                                </a:xfrm>
                                <a:prstGeom prst="rect">
                                  <a:avLst/>
                                </a:prstGeom>
                                <a:solidFill>
                                  <a:schemeClr val="lt1"/>
                                </a:solidFill>
                                <a:ln w="6350">
                                  <a:noFill/>
                                </a:ln>
                              </wps:spPr>
                              <wps:txbx>
                                <w:txbxContent>
                                  <w:p w14:paraId="76CEEC26" w14:textId="77777777" w:rsidR="00BB1162" w:rsidRPr="002B3306" w:rsidRDefault="00BB1162" w:rsidP="00BB1162">
                                    <w:pPr>
                                      <w:rPr>
                                        <w:b/>
                                        <w:bCs/>
                                        <w:color w:val="0070C0"/>
                                        <w:sz w:val="16"/>
                                        <w:szCs w:val="16"/>
                                        <w:lang w:val="en-US"/>
                                      </w:rPr>
                                    </w:pPr>
                                    <w:r w:rsidRPr="002B3306">
                                      <w:rPr>
                                        <w:b/>
                                        <w:bCs/>
                                        <w:color w:val="0070C0"/>
                                        <w:sz w:val="16"/>
                                        <w:szCs w:val="16"/>
                                        <w:lang w:val="en-US"/>
                                      </w:rPr>
                                      <w:t>Decryp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0" name="Text Box 23"/>
                              <wps:cNvSpPr txBox="1"/>
                              <wps:spPr>
                                <a:xfrm>
                                  <a:off x="2645439" y="418951"/>
                                  <a:ext cx="771994" cy="239843"/>
                                </a:xfrm>
                                <a:prstGeom prst="rect">
                                  <a:avLst/>
                                </a:prstGeom>
                                <a:solidFill>
                                  <a:schemeClr val="lt1"/>
                                </a:solidFill>
                                <a:ln w="6350">
                                  <a:noFill/>
                                </a:ln>
                              </wps:spPr>
                              <wps:txbx>
                                <w:txbxContent>
                                  <w:p w14:paraId="7B4664A3" w14:textId="77777777" w:rsidR="00BB1162" w:rsidRPr="002B3306" w:rsidRDefault="00BB1162" w:rsidP="00BB1162">
                                    <w:pPr>
                                      <w:rPr>
                                        <w:b/>
                                        <w:bCs/>
                                        <w:color w:val="0070C0"/>
                                        <w:sz w:val="16"/>
                                        <w:szCs w:val="16"/>
                                        <w:lang w:val="en-US"/>
                                      </w:rPr>
                                    </w:pPr>
                                    <w:r w:rsidRPr="002B3306">
                                      <w:rPr>
                                        <w:b/>
                                        <w:bCs/>
                                        <w:color w:val="0070C0"/>
                                        <w:sz w:val="16"/>
                                        <w:szCs w:val="16"/>
                                        <w:lang w:val="en-US"/>
                                      </w:rPr>
                                      <w:t>Decryp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1" name="Striped Right Arrow 24"/>
                              <wps:cNvSpPr/>
                              <wps:spPr>
                                <a:xfrm>
                                  <a:off x="3462728" y="854443"/>
                                  <a:ext cx="397240" cy="187377"/>
                                </a:xfrm>
                                <a:prstGeom prst="striped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Up Arrow 25"/>
                              <wps:cNvSpPr/>
                              <wps:spPr>
                                <a:xfrm>
                                  <a:off x="3567659" y="1101777"/>
                                  <a:ext cx="217170" cy="389255"/>
                                </a:xfrm>
                                <a:prstGeom prst="upArrow">
                                  <a:avLst/>
                                </a:prstGeom>
                                <a:solidFill>
                                  <a:srgbClr val="FF0000"/>
                                </a:solidFill>
                                <a:ln>
                                  <a:noFill/>
                                  <a:prstDash val="solid"/>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Text Box 26"/>
                              <wps:cNvSpPr txBox="1"/>
                              <wps:spPr>
                                <a:xfrm>
                                  <a:off x="3305418" y="1623354"/>
                                  <a:ext cx="771994" cy="239843"/>
                                </a:xfrm>
                                <a:prstGeom prst="rect">
                                  <a:avLst/>
                                </a:prstGeom>
                                <a:solidFill>
                                  <a:schemeClr val="lt1"/>
                                </a:solidFill>
                                <a:ln w="6350">
                                  <a:noFill/>
                                </a:ln>
                              </wps:spPr>
                              <wps:txbx>
                                <w:txbxContent>
                                  <w:p w14:paraId="568FC4B7" w14:textId="77777777" w:rsidR="00BB1162" w:rsidRPr="00313A0A" w:rsidRDefault="00BB1162" w:rsidP="00BB1162">
                                    <w:pPr>
                                      <w:rPr>
                                        <w:b/>
                                        <w:bCs/>
                                        <w:color w:val="FF0000"/>
                                        <w:sz w:val="16"/>
                                        <w:szCs w:val="16"/>
                                        <w:lang w:val="en-US"/>
                                      </w:rPr>
                                    </w:pPr>
                                    <w:r w:rsidRPr="00313A0A">
                                      <w:rPr>
                                        <w:b/>
                                        <w:bCs/>
                                        <w:color w:val="FF0000"/>
                                        <w:sz w:val="16"/>
                                        <w:szCs w:val="16"/>
                                        <w:lang w:val="en-US"/>
                                      </w:rPr>
                                      <w:t>Encryp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s:wsp>
                          <wps:cNvPr id="44" name="Rectangle 2"/>
                          <wps:cNvSpPr/>
                          <wps:spPr>
                            <a:xfrm>
                              <a:off x="7815" y="278295"/>
                              <a:ext cx="6447984" cy="2775005"/>
                            </a:xfrm>
                            <a:prstGeom prst="rect">
                              <a:avLst/>
                            </a:prstGeom>
                            <a:noFill/>
                            <a:ln>
                              <a:solidFill>
                                <a:srgbClr val="FF0000"/>
                              </a:solidFill>
                              <a:prstDash val="lgDashDot"/>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5" name="Up Arrow 36"/>
                        <wps:cNvSpPr/>
                        <wps:spPr>
                          <a:xfrm rot="10800000">
                            <a:off x="4118776" y="1431235"/>
                            <a:ext cx="148591" cy="180125"/>
                          </a:xfrm>
                          <a:prstGeom prst="upArrow">
                            <a:avLst/>
                          </a:prstGeom>
                          <a:solidFill>
                            <a:srgbClr val="FF0000"/>
                          </a:solidFill>
                          <a:ln>
                            <a:noFill/>
                            <a:prstDash val="solid"/>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48717BF2" id="Group_x0020_28" o:spid="_x0000_s1044" style="position:absolute;left:0;text-align:left;margin-left:-4.95pt;margin-top:30.5pt;width:507.7pt;height:240.4pt;z-index:251701248" coordorigin="7815" coordsize="6447984,30533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">
                <v:group id="Group_x0020_4" o:spid="_x0000_s1045" style="position:absolute;left:7815;width:6447984;height:3053300" coordorigin="7815" coordsize="6447984,305330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Cya6E6xAAAANsAAAAP&#10;AAAAAAAAAAAAAAAAAKkCAABkcnMvZG93bnJldi54bWxQSwUGAAAAAAQABAD6AAAAmgMAAAAA&#10;">
                  <v:group id="Group_x0020_10" o:spid="_x0000_s1046" style="position:absolute;left:143124;width:6137910;height:2930106" coordorigin="-7594,-749655" coordsize="6137931,2930544"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">
                    <v:shapetype id="_x0000_t202" coordsize="21600,21600" o:spt="202" path="m0,0l0,21600,21600,21600,21600,0xe">
                      <v:stroke joinstyle="miter"/>
                      <v:path gradientshapeok="t" o:connecttype="rect"/>
                    </v:shapetype>
                    <v:shape id="Text_x0020_Box_x0020_11" o:spid="_x0000_s1047" type="#_x0000_t202" style="position:absolute;left:1678898;top:-749655;width:2585720;height:26924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kTbk6wwAA&#10;ANsAAAAPAAAAZHJzL2Rvd25yZXYueG1sRI9Pa8JAFMTvgt9heQUvUjdaCCHNKkUJeOjB2vT+yD6T&#10;YPZtyG7++O27QqHHYWZ+w2SH2bRipN41lhVsNxEI4tLqhisFxXf+moBwHllja5kUPMjBYb9cZJhq&#10;O/EXjVdfiQBhl6KC2vsuldKVNRl0G9sRB+9me4M+yL6SuscpwE0rd1EUS4MNh4UaOzrWVN6vg1Ew&#10;cHKKPy8x5e0uqppC58Uaf5Ravcwf7yA8zf4//Nc+awVvW3h+CT9A7n8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kTbk6wwAAANsAAAAPAAAAAAAAAAAAAAAAAJcCAABkcnMvZG93&#10;bnJldi54bWxQSwUGAAAAAAQABAD1AAAAhwMAAAAA&#10;" fillcolor="red" stroked="f" strokeweight=".5pt">
                      <v:textbox>
                        <w:txbxContent>
                          <w:p w14:paraId="200D106A" w14:textId="77777777" w:rsidR="00BB1162" w:rsidRPr="00E80CB9" w:rsidRDefault="00BB1162" w:rsidP="00BB1162">
                            <w:pPr>
                              <w:jc w:val="center"/>
                              <w:rPr>
                                <w:b/>
                                <w:color w:val="E7E6E6" w:themeColor="background2"/>
                                <w:spacing w:val="10"/>
                                <w:lang w:val="en-US"/>
                              </w:rPr>
                            </w:pPr>
                            <w:r w:rsidRPr="00E80CB9">
                              <w:rPr>
                                <w:b/>
                                <w:color w:val="E7E6E6" w:themeColor="background2"/>
                                <w:spacing w:val="10"/>
                                <w:lang w:val="en-US"/>
                              </w:rPr>
                              <w:t>Security Operation Center</w:t>
                            </w:r>
                            <w:r>
                              <w:rPr>
                                <w:b/>
                                <w:color w:val="E7E6E6" w:themeColor="background2"/>
                                <w:spacing w:val="10"/>
                                <w:lang w:val="en-US"/>
                              </w:rPr>
                              <w:t xml:space="preserve"> (SOC)</w:t>
                            </w:r>
                          </w:p>
                        </w:txbxContent>
                      </v:textbox>
                    </v:shape>
                    <v:group id="Group_x0020_12" o:spid="_x0000_s1048" style="position:absolute;left:-7594;top:-337279;width:6137931;height:2518168" coordorigin="-7594,-607102" coordsize="6137931,2518168"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A5FqWWxAAAANsAAAAP&#10;AAAAAAAAAAAAAAAAAKkCAABkcnMvZG93bnJldi54bWxQSwUGAAAAAAQABAD6AAAAmgMAAAAA&#10;">
                      <v:rect id="Rectangle_x0020_13" o:spid="_x0000_s1049" style="position:absolute;left:-7594;top:-607102;width:6137931;height:2518168;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" filled="f" strokecolor="#0070c0" strokeweight="1pt">
                        <v:stroke dashstyle="longDashDot"/>
                      </v:rect>
                      <v:shapetype id="_x0000_t93" coordsize="21600,21600" o:spt="93" adj="16200,5400" path="m@0,0l@0@1,3375@1,3375@2@0@2@0,21600,21600,10800xem1350@1l1350@2,2700@2,2700@1xem0@1l0@2,675@2,675@1xe">
                        <v:stroke joinstyle="miter"/>
                        <v:formulas>
                          <v:f eqn="val #0"/>
                          <v:f eqn="val #1"/>
                          <v:f eqn="sum height 0 #1"/>
                          <v:f eqn="sum 10800 0 #1"/>
                          <v:f eqn="sum width 0 #0"/>
                          <v:f eqn="prod @4 @3 10800"/>
                          <v:f eqn="sum width 0 @5"/>
                        </v:formulas>
                        <v:path o:connecttype="custom" o:connectlocs="@0,0;0,10800;@0,21600;21600,10800" o:connectangles="270,180,90,0" textboxrect="3375,@1,@6,@2"/>
                        <v:handles>
                          <v:h position="#0,#1" xrange="3375,21600" yrange="0,10800"/>
                        </v:handles>
                      </v:shapetype>
                      <v:shape id="Striped_x0020_Right_x0020_Arrow_x0020_17" o:spid="_x0000_s1050" type="#_x0000_t93" style="position:absolute;left:2218544;top:869429;width:326754;height:187377;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XHgvaxQAA&#10;ANsAAAAPAAAAZHJzL2Rvd25yZXYueG1sRI9BawIxFITvgv8hPKE3zWpLW1ejSKmgtBetFrw9Ns/N&#10;4uZlSeK6/femUOhxmJlvmPmys7VoyYfKsYLxKANBXDhdcang8LUevoIIEVlj7ZgU/FCA5aLfm2Ou&#10;3Y131O5jKRKEQ44KTIxNLmUoDFkMI9cQJ+/svMWYpC+l9nhLcFvLSZY9S4sVpwWDDb0ZKi77q1Uw&#10;3X6cpi/eFO2h3nzvPs/Hd89HpR4G3WoGIlIX/8N/7Y1W8PgEv1/SD5CLO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NceC9rFAAAA2wAAAA8AAAAAAAAAAAAAAAAAlwIAAGRycy9k&#10;b3ducmV2LnhtbFBLBQYAAAAABAAEAPUAAACJAwAAAAA=&#10;" adj="15407" fillcolor="#5b9bd5 [3204]" strokecolor="#1f4d78 [1604]" strokeweight="1pt"/>
                      <v:shape id="Striped_x0020_Right_x0020_Arrow_x0020_18" o:spid="_x0000_s1051" type="#_x0000_t93" style="position:absolute;left:861935;top:869429;width:326754;height:187377;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4Uq5BxQAA&#10;ANsAAAAPAAAAZHJzL2Rvd25yZXYueG1sRI9PawIxFMTvgt8hPKE3zWrpH1ejSKmgtBetFrw9Ns/N&#10;4uZlSeK6/famUOhxmJnfMPNlZ2vRkg+VYwXjUQaCuHC64lLB4Ws9fAURIrLG2jEp+KEAy0W/N8dc&#10;uxvvqN3HUiQIhxwVmBibXMpQGLIYRq4hTt7ZeYsxSV9K7fGW4LaWkyx7lhYrTgsGG3ozVFz2V6tg&#10;uv04TV+8KdpDvfnefZ6P756PSj0MutUMRKQu/of/2hut4PEJfr+kHyAXd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LhSrkHFAAAA2wAAAA8AAAAAAAAAAAAAAAAAlwIAAGRycy9k&#10;b3ducmV2LnhtbFBLBQYAAAAABAAEAPUAAACJAwAAAAA=&#10;" adj="15407" fillcolor="#5b9bd5 [3204]" strokecolor="#1f4d78 [1604]" strokeweight="1pt"/>
                      <v:shapetype id="_x0000_t68" coordsize="21600,21600" o:spt="68" adj="5400,5400" path="m0@0l@1@0@1,21600@2,21600@2@0,21600@0,1080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Up_x0020_Arrow_x0020_19" o:spid="_x0000_s1052" type="#_x0000_t68" style="position:absolute;left:974360;top:427210;width:217170;height:434715;rotation:18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" adj="5395" fillcolor="red" stroked="f" strokeweight="1.5pt"/>
                      <v:shape id="Up_x0020_Arrow_x0020_20" o:spid="_x0000_s1053" type="#_x0000_t68" style="position:absolute;left:2263514;top:1124260;width:217170;height:38925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x5IGMxAAA&#10;ANsAAAAPAAAAZHJzL2Rvd25yZXYueG1sRI9Ba8JAFITvBf/D8gq96UYFldSNiFDwYIVq8PyafcmG&#10;Zt+m2Y1J++u7hUKPw8x8w2x3o23EnTpfO1YwnyUgiAuna64U5NeX6QaED8gaG8ek4Is87LLJwxZT&#10;7QZ+o/slVCJC2KeowITQplL6wpBFP3MtcfRK11kMUXaV1B0OEW4buUiSlbRYc1ww2NLBUPFx6a2C&#10;fV7hay/f5+XJ3czQftPnOe+Venoc988gAo3hP/zXPmoFyzX8fok/QGY/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ceSBjMQAAADbAAAADwAAAAAAAAAAAAAAAACXAgAAZHJzL2Rv&#10;d25yZXYueG1sUEsFBgAAAAAEAAQA9QAAAIgDAAAAAA==&#10;" adj="6025" fillcolor="red" stroked="f" strokeweight="1pt"/>
                      <v:shape id="Text_x0020_Box_x0020_21" o:spid="_x0000_s1054" type="#_x0000_t202" style="position:absolute;left:727023;top:134911;width:771994;height:23984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7IBe+wgAA&#10;ANsAAAAPAAAAZHJzL2Rvd25yZXYueG1sRE/LasJAFN0L/sNwC26kTjSoJXUUKfVBdzV90N0lc5sE&#10;M3dCZkzi3zsLweXhvFeb3lSipcaVlhVMJxEI4szqknMFX+nu+QWE88gaK8uk4EoONuvhYIWJth1/&#10;UnvyuQgh7BJUUHhfJ1K6rCCDbmJr4sD928agD7DJpW6wC+GmkrMoWkiDJYeGAmt6Kyg7ny5Gwd84&#10;//1w/f67i+dx/X5o0+WPTpUaPfXbVxCeev8Q391HrSAOY8OX8APk+gY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HsgF77CAAAA2wAAAA8AAAAAAAAAAAAAAAAAlwIAAGRycy9kb3du&#10;cmV2LnhtbFBLBQYAAAAABAAEAPUAAACGAwAAAAA=&#10;" fillcolor="white [3201]" stroked="f" strokeweight=".5pt">
                        <v:textbox>
                          <w:txbxContent>
                            <w:p w14:paraId="303B87A1" w14:textId="77777777" w:rsidR="00BB1162" w:rsidRPr="00313A0A" w:rsidRDefault="00BB1162" w:rsidP="00BB1162">
                              <w:pPr>
                                <w:rPr>
                                  <w:b/>
                                  <w:bCs/>
                                  <w:color w:val="FF0000"/>
                                  <w:sz w:val="16"/>
                                  <w:szCs w:val="16"/>
                                  <w:lang w:val="en-US"/>
                                </w:rPr>
                              </w:pPr>
                              <w:r w:rsidRPr="00313A0A">
                                <w:rPr>
                                  <w:b/>
                                  <w:bCs/>
                                  <w:color w:val="FF0000"/>
                                  <w:sz w:val="16"/>
                                  <w:szCs w:val="16"/>
                                  <w:lang w:val="en-US"/>
                                </w:rPr>
                                <w:t>Encryption</w:t>
                              </w:r>
                            </w:p>
                          </w:txbxContent>
                        </v:textbox>
                      </v:shape>
                      <v:shape id="Text_x0020_Box_x0020_22" o:spid="_x0000_s1055" type="#_x0000_t202" style="position:absolute;left:1379095;top:374754;width:771994;height:23984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UbLIlxgAA&#10;ANsAAAAPAAAAZHJzL2Rvd25yZXYueG1sRI9Ba8JAFITvBf/D8gpeim7aULWpq5RiVbxp1NLbI/ua&#10;BLNvQ3abxH/vFgo9DjPzDTNf9qYSLTWutKzgcRyBIM6sLjlXcEw/RjMQziNrrCyTgis5WC4Gd3NM&#10;tO14T+3B5yJA2CWooPC+TqR0WUEG3djWxMH7to1BH2STS91gF+Cmkk9RNJEGSw4LBdb0XlB2OfwY&#10;BV8P+efO9etTFz/H9WrTptOzTpUa3vdvryA89f4//NfeagXxC/x+CT9ALm4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UbLIlxgAAANsAAAAPAAAAAAAAAAAAAAAAAJcCAABkcnMv&#10;ZG93bnJldi54bWxQSwUGAAAAAAQABAD1AAAAigMAAAAA&#10;" fillcolor="white [3201]" stroked="f" strokeweight=".5pt">
                        <v:textbox>
                          <w:txbxContent>
                            <w:p w14:paraId="76CEEC26" w14:textId="77777777" w:rsidR="00BB1162" w:rsidRPr="002B3306" w:rsidRDefault="00BB1162" w:rsidP="00BB1162">
                              <w:pPr>
                                <w:rPr>
                                  <w:b/>
                                  <w:bCs/>
                                  <w:color w:val="0070C0"/>
                                  <w:sz w:val="16"/>
                                  <w:szCs w:val="16"/>
                                  <w:lang w:val="en-US"/>
                                </w:rPr>
                              </w:pPr>
                              <w:r w:rsidRPr="002B3306">
                                <w:rPr>
                                  <w:b/>
                                  <w:bCs/>
                                  <w:color w:val="0070C0"/>
                                  <w:sz w:val="16"/>
                                  <w:szCs w:val="16"/>
                                  <w:lang w:val="en-US"/>
                                </w:rPr>
                                <w:t>Decryption</w:t>
                              </w:r>
                            </w:p>
                          </w:txbxContent>
                        </v:textbox>
                      </v:shape>
                      <v:shape id="Text_x0020_Box_x0020_23" o:spid="_x0000_s1056" type="#_x0000_t202" style="position:absolute;left:2645439;top:418951;width:771994;height:23984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dUGjFwwAA&#10;ANsAAAAPAAAAZHJzL2Rvd25yZXYueG1sRE/LasJAFN0X/IfhCm6kTuqjldRRRHzhrqa1dHfJ3Cah&#10;mTshMybx752F0OXhvBerzpSiodoVlhW8jCIQxKnVBWcKPpPd8xyE88gaS8uk4EYOVsve0wJjbVv+&#10;oObsMxFC2MWoIPe+iqV0aU4G3chWxIH7tbVBH2CdSV1jG8JNKcdR9CoNFhwacqxok1P6d74aBT/D&#10;7Pvkuv1XO5lNqu2hSd4uOlFq0O/W7yA8df5f/HAftYJpWB++hB8gl3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dUGjFwwAAANsAAAAPAAAAAAAAAAAAAAAAAJcCAABkcnMvZG93&#10;bnJldi54bWxQSwUGAAAAAAQABAD1AAAAhwMAAAAA&#10;" fillcolor="white [3201]" stroked="f" strokeweight=".5pt">
                        <v:textbox>
                          <w:txbxContent>
                            <w:p w14:paraId="7B4664A3" w14:textId="77777777" w:rsidR="00BB1162" w:rsidRPr="002B3306" w:rsidRDefault="00BB1162" w:rsidP="00BB1162">
                              <w:pPr>
                                <w:rPr>
                                  <w:b/>
                                  <w:bCs/>
                                  <w:color w:val="0070C0"/>
                                  <w:sz w:val="16"/>
                                  <w:szCs w:val="16"/>
                                  <w:lang w:val="en-US"/>
                                </w:rPr>
                              </w:pPr>
                              <w:r w:rsidRPr="002B3306">
                                <w:rPr>
                                  <w:b/>
                                  <w:bCs/>
                                  <w:color w:val="0070C0"/>
                                  <w:sz w:val="16"/>
                                  <w:szCs w:val="16"/>
                                  <w:lang w:val="en-US"/>
                                </w:rPr>
                                <w:t>Decryption</w:t>
                              </w:r>
                            </w:p>
                          </w:txbxContent>
                        </v:textbox>
                      </v:shape>
                      <v:shape id="Striped_x0020_Right_x0020_Arrow_x0020_24" o:spid="_x0000_s1057" type="#_x0000_t93" style="position:absolute;left:3462728;top:854443;width:397240;height:187377;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IDL6WxAAA&#10;ANsAAAAPAAAAZHJzL2Rvd25yZXYueG1sRI9Ra8IwFIXfB/sP4Q5807Q6RKqxdBuOgQ9Dtx9wba5N&#10;sbnpkqjdvzfCYI+Hc853OKtysJ24kA+tYwX5JANBXDvdcqPg+2szXoAIEVlj55gU/FKAcv34sMJC&#10;uyvv6LKPjUgQDgUqMDH2hZShNmQxTFxPnLyj8xZjkr6R2uM1wW0np1k2lxZbTgsGe3o1VJ/2Z6vA&#10;/2xfqvcws5up7z+3OR7M28wrNXoaqiWISEP8D/+1P7SC5xzuX9IPkOsb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SAy+lsQAAADbAAAADwAAAAAAAAAAAAAAAACXAgAAZHJzL2Rv&#10;d25yZXYueG1sUEsFBgAAAAAEAAQA9QAAAIgDAAAAAA==&#10;" adj="16506" fillcolor="#5b9bd5 [3204]" strokecolor="#1f4d78 [1604]" strokeweight="1pt"/>
                      <v:shape id="Up_x0020_Arrow_x0020_25" o:spid="_x0000_s1058" type="#_x0000_t68" style="position:absolute;left:3567659;top:1101777;width:217170;height:38925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5lVFpxAAA&#10;ANsAAAAPAAAAZHJzL2Rvd25yZXYueG1sRI9Ba8JAFITvQv/D8gq9mY1SRFI3QQoFD1aoBs+v2Wc2&#10;NPs2zW5M6q/vCoUeh5n5htkUk23FlXrfOFawSFIQxJXTDdcKytPbfA3CB2SNrWNS8EMeivxhtsFM&#10;u5E/6HoMtYgQ9hkqMCF0mZS+MmTRJ64jjt7F9RZDlH0tdY9jhNtWLtN0JS02HBcMdvRqqPo6DlbB&#10;tqzxfZCfi8venc3Y3ej7UA5KPT1O2xcQgabwH/5r77SC5yXcv8QfIPNf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OZVRacQAAADbAAAADwAAAAAAAAAAAAAAAACXAgAAZHJzL2Rv&#10;d25yZXYueG1sUEsFBgAAAAAEAAQA9QAAAIgDAAAAAA==&#10;" adj="6025" fillcolor="red" stroked="f" strokeweight="1pt"/>
                      <v:shape id="Text_x0020_Box_x0020_26" o:spid="_x0000_s1059" type="#_x0000_t202" style="position:absolute;left:3305418;top:1623354;width:771994;height:23984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tgvayxgAA&#10;ANsAAAAPAAAAZHJzL2Rvd25yZXYueG1sRI9Ba8JAFITvBf/D8gpeim7aVC2pq5RiVbxp1NLbI/ua&#10;BLNvQ3abxH/vFgo9DjPzDTNf9qYSLTWutKzgcRyBIM6sLjlXcEw/Ri8gnEfWWFkmBVdysFwM7uaY&#10;aNvxntqDz0WAsEtQQeF9nUjpsoIMurGtiYP3bRuDPsgml7rBLsBNJZ+iaCoNlhwWCqzpvaDscvgx&#10;Cr4e8s+d69enLp7E9WrTprOzTpUa3vdvryA89f4//NfeagXPMfx+CT9ALm4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tgvayxgAAANsAAAAPAAAAAAAAAAAAAAAAAJcCAABkcnMv&#10;ZG93bnJldi54bWxQSwUGAAAAAAQABAD1AAAAigMAAAAA&#10;" fillcolor="white [3201]" stroked="f" strokeweight=".5pt">
                        <v:textbox>
                          <w:txbxContent>
                            <w:p w14:paraId="568FC4B7" w14:textId="77777777" w:rsidR="00BB1162" w:rsidRPr="00313A0A" w:rsidRDefault="00BB1162" w:rsidP="00BB1162">
                              <w:pPr>
                                <w:rPr>
                                  <w:b/>
                                  <w:bCs/>
                                  <w:color w:val="FF0000"/>
                                  <w:sz w:val="16"/>
                                  <w:szCs w:val="16"/>
                                  <w:lang w:val="en-US"/>
                                </w:rPr>
                              </w:pPr>
                              <w:r w:rsidRPr="00313A0A">
                                <w:rPr>
                                  <w:b/>
                                  <w:bCs/>
                                  <w:color w:val="FF0000"/>
                                  <w:sz w:val="16"/>
                                  <w:szCs w:val="16"/>
                                  <w:lang w:val="en-US"/>
                                </w:rPr>
                                <w:t>Encryption</w:t>
                              </w:r>
                            </w:p>
                          </w:txbxContent>
                        </v:textbox>
                      </v:shape>
                    </v:group>
                  </v:group>
                  <v:rect id="Rectangle_x0020_2" o:spid="_x0000_s1060" style="position:absolute;left:7815;top:278295;width:6447984;height:277500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skrKvwAA&#10;ANsAAAAPAAAAZHJzL2Rvd25yZXYueG1sRI9Bi8IwFITvC/6H8ARva2IVkWoUWRC9VsXzo3mmxeal&#10;Nlmt/94IC3scZuYbZrXpXSMe1IXas4bJWIEgLr2p2Wo4n3bfCxAhIhtsPJOGFwXYrAdfK8yNf3JB&#10;j2O0IkE45KihirHNpQxlRQ7D2LfEybv6zmFMsrPSdPhMcNfITKm5dFhzWqiwpZ+Kytvx12nwGV2l&#10;ukz3hcq286K29m4nVuvRsN8uQUTq43/4r30wGmYz+HxJP0Cu3w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CqySsq/AAAA2wAAAA8AAAAAAAAAAAAAAAAAlwIAAGRycy9kb3ducmV2&#10;LnhtbFBLBQYAAAAABAAEAPUAAACDAwAAAAA=&#10;" filled="f" strokecolor="red" strokeweight="1pt">
                    <v:stroke dashstyle="longDashDot"/>
                  </v:rect>
                </v:group>
                <v:shape id="Up_x0020_Arrow_x0020_36" o:spid="_x0000_s1061" type="#_x0000_t68" style="position:absolute;left:4118776;top:1431235;width:148591;height:180125;rotation:18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PBhKBxQAA&#10;ANsAAAAPAAAAZHJzL2Rvd25yZXYueG1sRI/RasJAFETfhf7Dcgt9KbqraCmpaygBQSoVtP2Aa/Y2&#10;Cc3ejdlNjH69Wyj4OMzMGWaZDrYWPbW+cqxhOlEgiHNnKi40fH+tx68gfEA2WDsmDRfykK4eRktM&#10;jDvznvpDKESEsE9QQxlCk0jp85Is+olriKP341qLIcq2kKbFc4TbWs6UepEWK44LJTaUlZT/Hjqr&#10;Ic8+t8/HbPgwVzUjdep3Ye46rZ8eh/c3EIGGcA//tzdGw3wBf1/iD5CrG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I8GEoHFAAAA2wAAAA8AAAAAAAAAAAAAAAAAlwIAAGRycy9k&#10;b3ducmV2LnhtbFBLBQYAAAAABAAEAPUAAACJAwAAAAA=&#10;" adj="8909" fillcolor="red" stroked="f" strokeweight="1pt"/>
              </v:group>
            </w:pict>
          </mc:Fallback>
        </mc:AlternateContent>
      </w:r>
    </w:p>
    <w:p w14:paraId="79FDCC99" w14:textId="4093D3A7" w:rsidR="004C5DD0" w:rsidRDefault="004C5DD0" w:rsidP="00A12A4D">
      <w:pPr>
        <w:spacing w:line="276" w:lineRule="auto"/>
        <w:jc w:val="both"/>
        <w:rPr>
          <w:noProof/>
        </w:rPr>
      </w:pPr>
    </w:p>
    <w:p w14:paraId="189EFBDA" w14:textId="127DFA18" w:rsidR="004C5DD0" w:rsidRDefault="004C5DD0" w:rsidP="00A12A4D">
      <w:pPr>
        <w:spacing w:line="276" w:lineRule="auto"/>
        <w:jc w:val="both"/>
        <w:rPr>
          <w:noProof/>
        </w:rPr>
      </w:pPr>
    </w:p>
    <w:p w14:paraId="26308DD3" w14:textId="1F77F30F" w:rsidR="004C5DD0" w:rsidRDefault="005B06C0" w:rsidP="00A12A4D">
      <w:pPr>
        <w:spacing w:line="276" w:lineRule="auto"/>
        <w:jc w:val="both"/>
        <w:rPr>
          <w:noProof/>
        </w:rPr>
      </w:pPr>
      <w:r>
        <w:rPr>
          <w:b/>
          <w:noProof/>
          <w:lang w:val="en-US"/>
        </w:rPr>
        <mc:AlternateContent>
          <mc:Choice Requires="wpg">
            <w:drawing>
              <wp:anchor distT="0" distB="0" distL="114300" distR="114300" simplePos="0" relativeHeight="251692032" behindDoc="0" locked="0" layoutInCell="1" allowOverlap="1" wp14:anchorId="59992096" wp14:editId="64A77621">
                <wp:simplePos x="0" y="0"/>
                <wp:positionH relativeFrom="column">
                  <wp:posOffset>280670</wp:posOffset>
                </wp:positionH>
                <wp:positionV relativeFrom="paragraph">
                  <wp:posOffset>82550</wp:posOffset>
                </wp:positionV>
                <wp:extent cx="6082665" cy="2409825"/>
                <wp:effectExtent l="1270" t="6350" r="0" b="0"/>
                <wp:wrapNone/>
                <wp:docPr id="1" name="Group 4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082665" cy="2409825"/>
                          <a:chOff x="0" y="0"/>
                          <a:chExt cx="60826" cy="24098"/>
                        </a:xfrm>
                      </wpg:grpSpPr>
                      <wps:wsp>
                        <wps:cNvPr id="2" name="Text Box 52"/>
                        <wps:cNvSpPr txBox="1">
                          <a:spLocks noChangeArrowheads="1"/>
                        </wps:cNvSpPr>
                        <wps:spPr bwMode="auto">
                          <a:xfrm>
                            <a:off x="43970" y="10893"/>
                            <a:ext cx="7696" cy="2235"/>
                          </a:xfrm>
                          <a:prstGeom prst="rect">
                            <a:avLst/>
                          </a:prstGeom>
                          <a:solidFill>
                            <a:schemeClr val="lt1">
                              <a:lumMod val="100000"/>
                              <a:lumOff val="0"/>
                            </a:scheme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0341F9F1" w14:textId="77777777" w:rsidR="00A56AAE" w:rsidRPr="00EC127B" w:rsidRDefault="00A56AAE">
                              <w:pPr>
                                <w:rPr>
                                  <w:b/>
                                  <w:bCs/>
                                  <w:color w:val="0070C0"/>
                                  <w:sz w:val="16"/>
                                  <w:szCs w:val="16"/>
                                  <w:lang w:val="en-US"/>
                                </w:rPr>
                              </w:pPr>
                              <w:r w:rsidRPr="00EC127B">
                                <w:rPr>
                                  <w:b/>
                                  <w:bCs/>
                                  <w:color w:val="0070C0"/>
                                  <w:sz w:val="16"/>
                                  <w:szCs w:val="16"/>
                                  <w:lang w:val="en-US"/>
                                </w:rPr>
                                <w:t>Data Center</w:t>
                              </w:r>
                            </w:p>
                          </w:txbxContent>
                        </wps:txbx>
                        <wps:bodyPr rot="0" vert="horz" wrap="square" lIns="91440" tIns="45720" rIns="91440" bIns="45720" anchor="t" anchorCtr="0" upright="1">
                          <a:noAutofit/>
                        </wps:bodyPr>
                      </wps:wsp>
                      <pic:pic xmlns:pic="http://schemas.openxmlformats.org/drawingml/2006/picture">
                        <pic:nvPicPr>
                          <pic:cNvPr id="3"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44288" y="5406"/>
                            <a:ext cx="7303" cy="6369"/>
                          </a:xfrm>
                          <a:prstGeom prst="rect">
                            <a:avLst/>
                          </a:prstGeom>
                          <a:noFill/>
                          <a:extLst>
                            <a:ext uri="{909E8E84-426E-40DD-AFC4-6F175D3DCCD1}">
                              <a14:hiddenFill xmlns:a14="http://schemas.microsoft.com/office/drawing/2010/main">
                                <a:solidFill>
                                  <a:srgbClr val="FFFFFF"/>
                                </a:solidFill>
                              </a14:hiddenFill>
                            </a:ext>
                          </a:extLst>
                        </pic:spPr>
                      </pic:pic>
                      <wpg:grpSp>
                        <wpg:cNvPr id="4" name="Group 46"/>
                        <wpg:cNvGrpSpPr>
                          <a:grpSpLocks/>
                        </wpg:cNvGrpSpPr>
                        <wpg:grpSpPr bwMode="auto">
                          <a:xfrm>
                            <a:off x="0" y="0"/>
                            <a:ext cx="60826" cy="24098"/>
                            <a:chOff x="0" y="-1033"/>
                            <a:chExt cx="60827" cy="24104"/>
                          </a:xfrm>
                        </wpg:grpSpPr>
                        <wps:wsp>
                          <wps:cNvPr id="5" name="Text Box 33"/>
                          <wps:cNvSpPr txBox="1">
                            <a:spLocks noChangeArrowheads="1"/>
                          </wps:cNvSpPr>
                          <wps:spPr bwMode="auto">
                            <a:xfrm>
                              <a:off x="19401" y="20673"/>
                              <a:ext cx="7720" cy="2398"/>
                            </a:xfrm>
                            <a:prstGeom prst="rect">
                              <a:avLst/>
                            </a:prstGeom>
                            <a:solidFill>
                              <a:schemeClr val="lt1">
                                <a:lumMod val="100000"/>
                                <a:lumOff val="0"/>
                              </a:scheme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45D8C790" w14:textId="77777777" w:rsidR="00A56AAE" w:rsidRPr="00313A0A" w:rsidRDefault="00A56AAE" w:rsidP="00894C91">
                                <w:pPr>
                                  <w:rPr>
                                    <w:b/>
                                    <w:bCs/>
                                    <w:color w:val="FF0000"/>
                                    <w:sz w:val="16"/>
                                    <w:szCs w:val="16"/>
                                    <w:lang w:val="en-US"/>
                                  </w:rPr>
                                </w:pPr>
                                <w:r w:rsidRPr="00313A0A">
                                  <w:rPr>
                                    <w:b/>
                                    <w:bCs/>
                                    <w:color w:val="FF0000"/>
                                    <w:sz w:val="16"/>
                                    <w:szCs w:val="16"/>
                                    <w:lang w:val="en-US"/>
                                  </w:rPr>
                                  <w:t>Encryption</w:t>
                                </w:r>
                              </w:p>
                            </w:txbxContent>
                          </wps:txbx>
                          <wps:bodyPr rot="0" vert="horz" wrap="square" lIns="91440" tIns="45720" rIns="91440" bIns="45720" anchor="t" anchorCtr="0" upright="1">
                            <a:noAutofit/>
                          </wps:bodyPr>
                        </wps:wsp>
                        <wpg:grpSp>
                          <wpg:cNvPr id="6" name="Group 45"/>
                          <wpg:cNvGrpSpPr>
                            <a:grpSpLocks/>
                          </wpg:cNvGrpSpPr>
                          <wpg:grpSpPr bwMode="auto">
                            <a:xfrm>
                              <a:off x="0" y="-1033"/>
                              <a:ext cx="60827" cy="21446"/>
                              <a:chOff x="0" y="-1033"/>
                              <a:chExt cx="60827" cy="21447"/>
                            </a:xfrm>
                          </wpg:grpSpPr>
                          <wpg:grpSp>
                            <wpg:cNvPr id="7" name="Group 48"/>
                            <wpg:cNvGrpSpPr>
                              <a:grpSpLocks/>
                            </wpg:cNvGrpSpPr>
                            <wpg:grpSpPr bwMode="auto">
                              <a:xfrm>
                                <a:off x="238" y="-1033"/>
                                <a:ext cx="46038" cy="21359"/>
                                <a:chOff x="0" y="-1033"/>
                                <a:chExt cx="46041" cy="21362"/>
                              </a:xfrm>
                            </wpg:grpSpPr>
                            <wps:wsp>
                              <wps:cNvPr id="8" name="Magnetic Disk 38"/>
                              <wps:cNvSpPr>
                                <a:spLocks noChangeArrowheads="1"/>
                              </wps:cNvSpPr>
                              <wps:spPr bwMode="auto">
                                <a:xfrm>
                                  <a:off x="0" y="11167"/>
                                  <a:ext cx="7791" cy="9144"/>
                                </a:xfrm>
                                <a:prstGeom prst="flowChartMagneticDisk">
                                  <a:avLst/>
                                </a:prstGeom>
                                <a:solidFill>
                                  <a:schemeClr val="dk1">
                                    <a:lumMod val="100000"/>
                                    <a:lumOff val="0"/>
                                  </a:schemeClr>
                                </a:solidFill>
                                <a:ln w="22225">
                                  <a:solidFill>
                                    <a:schemeClr val="accent1">
                                      <a:lumMod val="75000"/>
                                      <a:lumOff val="0"/>
                                    </a:schemeClr>
                                  </a:solidFill>
                                  <a:miter lim="800000"/>
                                  <a:headEnd/>
                                  <a:tailEnd/>
                                </a:ln>
                              </wps:spPr>
                              <wps:txbx>
                                <w:txbxContent>
                                  <w:p w14:paraId="6C6CD155" w14:textId="77777777" w:rsidR="00A56AAE" w:rsidRPr="002857AD" w:rsidRDefault="00A56AAE" w:rsidP="002857AD">
                                    <w:pPr>
                                      <w:jc w:val="center"/>
                                      <w:rPr>
                                        <w:lang w:val="en-US"/>
                                      </w:rPr>
                                    </w:pPr>
                                    <w:r>
                                      <w:rPr>
                                        <w:lang w:val="en-US"/>
                                      </w:rPr>
                                      <w:t>GenCos Data</w:t>
                                    </w:r>
                                  </w:p>
                                </w:txbxContent>
                              </wps:txbx>
                              <wps:bodyPr rot="0" vert="horz" wrap="square" lIns="91440" tIns="45720" rIns="91440" bIns="45720" anchor="ctr" anchorCtr="0" upright="1">
                                <a:noAutofit/>
                              </wps:bodyPr>
                            </wps:wsp>
                            <wps:wsp>
                              <wps:cNvPr id="9" name="Magnetic Disk 39"/>
                              <wps:cNvSpPr>
                                <a:spLocks noChangeArrowheads="1"/>
                              </wps:cNvSpPr>
                              <wps:spPr bwMode="auto">
                                <a:xfrm>
                                  <a:off x="12143" y="11317"/>
                                  <a:ext cx="8240" cy="8786"/>
                                </a:xfrm>
                                <a:prstGeom prst="flowChartMagneticDisk">
                                  <a:avLst/>
                                </a:prstGeom>
                                <a:solidFill>
                                  <a:schemeClr val="accent1">
                                    <a:lumMod val="75000"/>
                                    <a:lumOff val="0"/>
                                  </a:schemeClr>
                                </a:solidFill>
                                <a:ln w="22225">
                                  <a:solidFill>
                                    <a:srgbClr val="00B050"/>
                                  </a:solidFill>
                                  <a:miter lim="800000"/>
                                  <a:headEnd/>
                                  <a:tailEnd/>
                                </a:ln>
                              </wps:spPr>
                              <wps:txbx>
                                <w:txbxContent>
                                  <w:p w14:paraId="28778485" w14:textId="77777777" w:rsidR="00A56AAE" w:rsidRPr="002857AD" w:rsidRDefault="00A56AAE" w:rsidP="002857AD">
                                    <w:pPr>
                                      <w:jc w:val="center"/>
                                      <w:rPr>
                                        <w:lang w:val="en-US"/>
                                      </w:rPr>
                                    </w:pPr>
                                    <w:r>
                                      <w:rPr>
                                        <w:lang w:val="en-US"/>
                                      </w:rPr>
                                      <w:t>TransCos Data</w:t>
                                    </w:r>
                                  </w:p>
                                </w:txbxContent>
                              </wps:txbx>
                              <wps:bodyPr rot="0" vert="horz" wrap="square" lIns="91440" tIns="45720" rIns="91440" bIns="45720" anchor="ctr" anchorCtr="0" upright="1">
                                <a:noAutofit/>
                              </wps:bodyPr>
                            </wps:wsp>
                            <wps:wsp>
                              <wps:cNvPr id="10" name="Magnetic Disk 40"/>
                              <wps:cNvSpPr>
                                <a:spLocks noChangeArrowheads="1"/>
                              </wps:cNvSpPr>
                              <wps:spPr bwMode="auto">
                                <a:xfrm>
                                  <a:off x="25333" y="11542"/>
                                  <a:ext cx="7791" cy="8786"/>
                                </a:xfrm>
                                <a:prstGeom prst="flowChartMagneticDisk">
                                  <a:avLst/>
                                </a:prstGeom>
                                <a:solidFill>
                                  <a:schemeClr val="accent6">
                                    <a:lumMod val="100000"/>
                                    <a:lumOff val="0"/>
                                  </a:schemeClr>
                                </a:solidFill>
                                <a:ln w="12700">
                                  <a:solidFill>
                                    <a:srgbClr val="FF0000"/>
                                  </a:solidFill>
                                  <a:miter lim="800000"/>
                                  <a:headEnd/>
                                  <a:tailEnd/>
                                </a:ln>
                              </wps:spPr>
                              <wps:txbx>
                                <w:txbxContent>
                                  <w:p w14:paraId="4CEB7645" w14:textId="77777777" w:rsidR="00A56AAE" w:rsidRPr="002857AD" w:rsidRDefault="00A56AAE" w:rsidP="002857AD">
                                    <w:pPr>
                                      <w:jc w:val="center"/>
                                      <w:rPr>
                                        <w:lang w:val="en-US"/>
                                      </w:rPr>
                                    </w:pPr>
                                    <w:r>
                                      <w:rPr>
                                        <w:lang w:val="en-US"/>
                                      </w:rPr>
                                      <w:t>DisCos Data</w:t>
                                    </w:r>
                                  </w:p>
                                </w:txbxContent>
                              </wps:txbx>
                              <wps:bodyPr rot="0" vert="horz" wrap="square" lIns="91440" tIns="45720" rIns="91440" bIns="45720" anchor="ctr" anchorCtr="0" upright="1">
                                <a:noAutofit/>
                              </wps:bodyPr>
                            </wps:wsp>
                            <wps:wsp>
                              <wps:cNvPr id="11" name="Magnetic Disk 43"/>
                              <wps:cNvSpPr>
                                <a:spLocks noChangeArrowheads="1"/>
                              </wps:cNvSpPr>
                              <wps:spPr bwMode="auto">
                                <a:xfrm>
                                  <a:off x="34587" y="-1033"/>
                                  <a:ext cx="9291" cy="8609"/>
                                </a:xfrm>
                                <a:prstGeom prst="flowChartMagneticDisk">
                                  <a:avLst/>
                                </a:prstGeom>
                                <a:gradFill rotWithShape="1">
                                  <a:gsLst>
                                    <a:gs pos="0">
                                      <a:srgbClr val="F18C55"/>
                                    </a:gs>
                                    <a:gs pos="50000">
                                      <a:srgbClr val="F67B28"/>
                                    </a:gs>
                                    <a:gs pos="100000">
                                      <a:srgbClr val="E56B17"/>
                                    </a:gs>
                                  </a:gsLst>
                                  <a:lin ang="5400000"/>
                                </a:gradFill>
                                <a:ln w="9525">
                                  <a:solidFill>
                                    <a:schemeClr val="accent1">
                                      <a:lumMod val="75000"/>
                                      <a:lumOff val="0"/>
                                    </a:schemeClr>
                                  </a:solidFill>
                                  <a:round/>
                                  <a:headEnd/>
                                  <a:tailEnd/>
                                </a:ln>
                                <a:effectLst>
                                  <a:outerShdw blurRad="63500" dist="19050" dir="5400000" algn="ctr" rotWithShape="0">
                                    <a:srgbClr val="000000">
                                      <a:alpha val="62999"/>
                                    </a:srgbClr>
                                  </a:outerShdw>
                                </a:effectLst>
                              </wps:spPr>
                              <wps:txbx>
                                <w:txbxContent>
                                  <w:p w14:paraId="29FE7D57" w14:textId="77777777" w:rsidR="00A56AAE" w:rsidRPr="002857AD" w:rsidRDefault="00A56AAE" w:rsidP="002857AD">
                                    <w:pPr>
                                      <w:jc w:val="center"/>
                                      <w:rPr>
                                        <w:lang w:val="en-US"/>
                                      </w:rPr>
                                    </w:pPr>
                                    <w:r>
                                      <w:rPr>
                                        <w:lang w:val="en-US"/>
                                      </w:rPr>
                                      <w:t>Consumers’ Data</w:t>
                                    </w:r>
                                  </w:p>
                                </w:txbxContent>
                              </wps:txbx>
                              <wps:bodyPr rot="0" vert="horz" wrap="square" lIns="91440" tIns="45720" rIns="91440" bIns="45720" anchor="ctr" anchorCtr="0" upright="1">
                                <a:noAutofit/>
                              </wps:bodyPr>
                            </wps:wsp>
                            <pic:pic xmlns:pic="http://schemas.openxmlformats.org/drawingml/2006/picture">
                              <pic:nvPicPr>
                                <pic:cNvPr id="12"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38224" y="11392"/>
                                  <a:ext cx="7817" cy="7817"/>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3" name="Group 27"/>
                            <wpg:cNvGrpSpPr>
                              <a:grpSpLocks/>
                            </wpg:cNvGrpSpPr>
                            <wpg:grpSpPr bwMode="auto">
                              <a:xfrm>
                                <a:off x="38404" y="9859"/>
                                <a:ext cx="21482" cy="10554"/>
                                <a:chOff x="70" y="0"/>
                                <a:chExt cx="21488" cy="10560"/>
                              </a:xfrm>
                            </wpg:grpSpPr>
                            <wpg:grpSp>
                              <wpg:cNvPr id="14" name="Group 28"/>
                              <wpg:cNvGrpSpPr>
                                <a:grpSpLocks/>
                              </wpg:cNvGrpSpPr>
                              <wpg:grpSpPr bwMode="auto">
                                <a:xfrm>
                                  <a:off x="8619" y="974"/>
                                  <a:ext cx="11680" cy="8255"/>
                                  <a:chOff x="8619" y="0"/>
                                  <a:chExt cx="11679" cy="8255"/>
                                </a:xfrm>
                              </wpg:grpSpPr>
                              <wps:wsp>
                                <wps:cNvPr id="15" name="Rectangle 30"/>
                                <wps:cNvSpPr>
                                  <a:spLocks noChangeArrowheads="1"/>
                                </wps:cNvSpPr>
                                <wps:spPr bwMode="auto">
                                  <a:xfrm>
                                    <a:off x="11917" y="0"/>
                                    <a:ext cx="8382" cy="8255"/>
                                  </a:xfrm>
                                  <a:prstGeom prst="rect">
                                    <a:avLst/>
                                  </a:prstGeom>
                                  <a:gradFill rotWithShape="1">
                                    <a:gsLst>
                                      <a:gs pos="0">
                                        <a:srgbClr val="D2D2D2"/>
                                      </a:gs>
                                      <a:gs pos="50000">
                                        <a:srgbClr val="C8C8C8"/>
                                      </a:gs>
                                      <a:gs pos="100000">
                                        <a:srgbClr val="C0C0C0"/>
                                      </a:gs>
                                    </a:gsLst>
                                    <a:lin ang="5400000"/>
                                  </a:gradFill>
                                  <a:ln w="6350">
                                    <a:solidFill>
                                      <a:schemeClr val="accent3">
                                        <a:lumMod val="100000"/>
                                        <a:lumOff val="0"/>
                                      </a:schemeClr>
                                    </a:solidFill>
                                    <a:miter lim="800000"/>
                                    <a:headEnd/>
                                    <a:tailEnd/>
                                  </a:ln>
                                </wps:spPr>
                                <wps:txbx>
                                  <w:txbxContent>
                                    <w:p w14:paraId="68733B6E" w14:textId="77777777" w:rsidR="00A56AAE" w:rsidRPr="00E80CB9" w:rsidRDefault="00A56AAE" w:rsidP="00D80F75">
                                      <w:pPr>
                                        <w:jc w:val="center"/>
                                        <w:rPr>
                                          <w:lang w:val="en-US"/>
                                        </w:rPr>
                                      </w:pPr>
                                      <w:r w:rsidRPr="00E80CB9">
                                        <w:rPr>
                                          <w:lang w:val="en-US"/>
                                        </w:rPr>
                                        <w:t xml:space="preserve">NERC </w:t>
                                      </w:r>
                                      <w:r>
                                        <w:rPr>
                                          <w:lang w:val="en-US"/>
                                        </w:rPr>
                                        <w:t>–Utility Apps</w:t>
                                      </w:r>
                                    </w:p>
                                  </w:txbxContent>
                                </wps:txbx>
                                <wps:bodyPr rot="0" vert="horz" wrap="square" lIns="91440" tIns="45720" rIns="91440" bIns="45720" anchor="ctr" anchorCtr="0" upright="1">
                                  <a:noAutofit/>
                                </wps:bodyPr>
                              </wps:wsp>
                              <wps:wsp>
                                <wps:cNvPr id="16" name="Striped Right Arrow 31"/>
                                <wps:cNvSpPr>
                                  <a:spLocks noChangeArrowheads="1"/>
                                </wps:cNvSpPr>
                                <wps:spPr bwMode="auto">
                                  <a:xfrm>
                                    <a:off x="8619" y="3147"/>
                                    <a:ext cx="3267" cy="1874"/>
                                  </a:xfrm>
                                  <a:prstGeom prst="stripedRightArrow">
                                    <a:avLst>
                                      <a:gd name="adj1" fmla="val 50000"/>
                                      <a:gd name="adj2" fmla="val 49984"/>
                                    </a:avLst>
                                  </a:prstGeom>
                                  <a:solidFill>
                                    <a:schemeClr val="accent1">
                                      <a:lumMod val="100000"/>
                                      <a:lumOff val="0"/>
                                    </a:schemeClr>
                                  </a:solidFill>
                                  <a:ln w="12700">
                                    <a:solidFill>
                                      <a:schemeClr val="accent1">
                                        <a:lumMod val="50000"/>
                                        <a:lumOff val="0"/>
                                      </a:schemeClr>
                                    </a:solidFill>
                                    <a:miter lim="800000"/>
                                    <a:headEnd/>
                                    <a:tailEnd/>
                                  </a:ln>
                                </wps:spPr>
                                <wps:bodyPr rot="0" vert="horz" wrap="square" lIns="91440" tIns="45720" rIns="91440" bIns="45720" anchor="ctr" anchorCtr="0" upright="1">
                                  <a:noAutofit/>
                                </wps:bodyPr>
                              </wps:wsp>
                            </wpg:grpSp>
                            <wps:wsp>
                              <wps:cNvPr id="17" name="Rectangle 32"/>
                              <wps:cNvSpPr>
                                <a:spLocks noChangeArrowheads="1"/>
                              </wps:cNvSpPr>
                              <wps:spPr bwMode="auto">
                                <a:xfrm>
                                  <a:off x="70" y="0"/>
                                  <a:ext cx="21488" cy="10559"/>
                                </a:xfrm>
                                <a:prstGeom prst="rect">
                                  <a:avLst/>
                                </a:prstGeom>
                                <a:noFill/>
                                <a:ln w="12700">
                                  <a:solidFill>
                                    <a:schemeClr val="accent1">
                                      <a:lumMod val="100000"/>
                                      <a:lumOff val="0"/>
                                    </a:schemeClr>
                                  </a:solidFill>
                                  <a:prstDash val="dash"/>
                                  <a:miter lim="800000"/>
                                  <a:headEnd/>
                                  <a:tailEnd/>
                                </a:ln>
                                <a:extLst>
                                  <a:ext uri="{909E8E84-426E-40DD-AFC4-6F175D3DCCD1}">
                                    <a14:hiddenFill xmlns:a14="http://schemas.microsoft.com/office/drawing/2010/main">
                                      <a:solidFill>
                                        <a:srgbClr val="FFFFFF"/>
                                      </a:solidFill>
                                    </a14:hiddenFill>
                                  </a:ext>
                                </a:extLst>
                              </wps:spPr>
                              <wps:txbx>
                                <w:txbxContent>
                                  <w:p w14:paraId="6A401538" w14:textId="77777777" w:rsidR="00A56AAE" w:rsidRDefault="00A56AAE" w:rsidP="00D80F75">
                                    <w:pPr>
                                      <w:jc w:val="center"/>
                                    </w:pPr>
                                  </w:p>
                                </w:txbxContent>
                              </wps:txbx>
                              <wps:bodyPr rot="0" vert="horz" wrap="square" lIns="91440" tIns="45720" rIns="91440" bIns="45720" anchor="ctr" anchorCtr="0" upright="1">
                                <a:noAutofit/>
                              </wps:bodyPr>
                            </wps:wsp>
                          </wpg:grpSp>
                          <wpg:grpSp>
                            <wpg:cNvPr id="18" name="Group 42"/>
                            <wpg:cNvGrpSpPr>
                              <a:grpSpLocks/>
                            </wpg:cNvGrpSpPr>
                            <wpg:grpSpPr bwMode="auto">
                              <a:xfrm>
                                <a:off x="28227" y="556"/>
                                <a:ext cx="5247" cy="5838"/>
                                <a:chOff x="0" y="0"/>
                                <a:chExt cx="5247" cy="5837"/>
                              </a:xfrm>
                            </wpg:grpSpPr>
                            <wps:wsp>
                              <wps:cNvPr id="19" name="Bent Arrow 37"/>
                              <wps:cNvSpPr>
                                <a:spLocks/>
                              </wps:cNvSpPr>
                              <wps:spPr bwMode="auto">
                                <a:xfrm>
                                  <a:off x="599" y="0"/>
                                  <a:ext cx="4648" cy="4347"/>
                                </a:xfrm>
                                <a:custGeom>
                                  <a:avLst/>
                                  <a:gdLst>
                                    <a:gd name="T0" fmla="*/ 0 w 464782"/>
                                    <a:gd name="T1" fmla="*/ 434715 h 434715"/>
                                    <a:gd name="T2" fmla="*/ 0 w 464782"/>
                                    <a:gd name="T3" fmla="*/ 244527 h 434715"/>
                                    <a:gd name="T4" fmla="*/ 190188 w 464782"/>
                                    <a:gd name="T5" fmla="*/ 54339 h 434715"/>
                                    <a:gd name="T6" fmla="*/ 356103 w 464782"/>
                                    <a:gd name="T7" fmla="*/ 54339 h 434715"/>
                                    <a:gd name="T8" fmla="*/ 356103 w 464782"/>
                                    <a:gd name="T9" fmla="*/ 0 h 434715"/>
                                    <a:gd name="T10" fmla="*/ 464782 w 464782"/>
                                    <a:gd name="T11" fmla="*/ 108679 h 434715"/>
                                    <a:gd name="T12" fmla="*/ 356103 w 464782"/>
                                    <a:gd name="T13" fmla="*/ 217358 h 434715"/>
                                    <a:gd name="T14" fmla="*/ 356103 w 464782"/>
                                    <a:gd name="T15" fmla="*/ 163018 h 434715"/>
                                    <a:gd name="T16" fmla="*/ 190188 w 464782"/>
                                    <a:gd name="T17" fmla="*/ 163018 h 434715"/>
                                    <a:gd name="T18" fmla="*/ 108679 w 464782"/>
                                    <a:gd name="T19" fmla="*/ 244527 h 434715"/>
                                    <a:gd name="T20" fmla="*/ 108679 w 464782"/>
                                    <a:gd name="T21" fmla="*/ 434715 h 434715"/>
                                    <a:gd name="T22" fmla="*/ 0 w 464782"/>
                                    <a:gd name="T23" fmla="*/ 434715 h 434715"/>
                                    <a:gd name="T24" fmla="*/ 0 60000 65536"/>
                                    <a:gd name="T25" fmla="*/ 0 60000 65536"/>
                                    <a:gd name="T26" fmla="*/ 0 60000 65536"/>
                                    <a:gd name="T27" fmla="*/ 0 60000 65536"/>
                                    <a:gd name="T28" fmla="*/ 0 60000 65536"/>
                                    <a:gd name="T29" fmla="*/ 0 60000 65536"/>
                                    <a:gd name="T30" fmla="*/ 0 60000 65536"/>
                                    <a:gd name="T31" fmla="*/ 0 60000 65536"/>
                                    <a:gd name="T32" fmla="*/ 0 60000 65536"/>
                                    <a:gd name="T33" fmla="*/ 0 60000 65536"/>
                                    <a:gd name="T34" fmla="*/ 0 60000 65536"/>
                                    <a:gd name="T35" fmla="*/ 0 60000 65536"/>
                                  </a:gdLst>
                                  <a:ahLst/>
                                  <a:cxnLst>
                                    <a:cxn ang="T24">
                                      <a:pos x="T0" y="T1"/>
                                    </a:cxn>
                                    <a:cxn ang="T25">
                                      <a:pos x="T2" y="T3"/>
                                    </a:cxn>
                                    <a:cxn ang="T26">
                                      <a:pos x="T4" y="T5"/>
                                    </a:cxn>
                                    <a:cxn ang="T27">
                                      <a:pos x="T6" y="T7"/>
                                    </a:cxn>
                                    <a:cxn ang="T28">
                                      <a:pos x="T8" y="T9"/>
                                    </a:cxn>
                                    <a:cxn ang="T29">
                                      <a:pos x="T10" y="T11"/>
                                    </a:cxn>
                                    <a:cxn ang="T30">
                                      <a:pos x="T12" y="T13"/>
                                    </a:cxn>
                                    <a:cxn ang="T31">
                                      <a:pos x="T14" y="T15"/>
                                    </a:cxn>
                                    <a:cxn ang="T32">
                                      <a:pos x="T16" y="T17"/>
                                    </a:cxn>
                                    <a:cxn ang="T33">
                                      <a:pos x="T18" y="T19"/>
                                    </a:cxn>
                                    <a:cxn ang="T34">
                                      <a:pos x="T20" y="T21"/>
                                    </a:cxn>
                                    <a:cxn ang="T35">
                                      <a:pos x="T22" y="T23"/>
                                    </a:cxn>
                                  </a:cxnLst>
                                  <a:rect l="0" t="0" r="r" b="b"/>
                                  <a:pathLst>
                                    <a:path w="464782" h="434715">
                                      <a:moveTo>
                                        <a:pt x="0" y="434715"/>
                                      </a:moveTo>
                                      <a:lnTo>
                                        <a:pt x="0" y="244527"/>
                                      </a:lnTo>
                                      <a:cubicBezTo>
                                        <a:pt x="0" y="139489"/>
                                        <a:pt x="85150" y="54339"/>
                                        <a:pt x="190188" y="54339"/>
                                      </a:cubicBezTo>
                                      <a:lnTo>
                                        <a:pt x="356103" y="54339"/>
                                      </a:lnTo>
                                      <a:lnTo>
                                        <a:pt x="356103" y="0"/>
                                      </a:lnTo>
                                      <a:lnTo>
                                        <a:pt x="464782" y="108679"/>
                                      </a:lnTo>
                                      <a:lnTo>
                                        <a:pt x="356103" y="217358"/>
                                      </a:lnTo>
                                      <a:lnTo>
                                        <a:pt x="356103" y="163018"/>
                                      </a:lnTo>
                                      <a:lnTo>
                                        <a:pt x="190188" y="163018"/>
                                      </a:lnTo>
                                      <a:cubicBezTo>
                                        <a:pt x="145172" y="163018"/>
                                        <a:pt x="108679" y="199511"/>
                                        <a:pt x="108679" y="244527"/>
                                      </a:cubicBezTo>
                                      <a:lnTo>
                                        <a:pt x="108679" y="434715"/>
                                      </a:lnTo>
                                      <a:lnTo>
                                        <a:pt x="0" y="434715"/>
                                      </a:lnTo>
                                      <a:close/>
                                    </a:path>
                                  </a:pathLst>
                                </a:custGeom>
                                <a:solidFill>
                                  <a:srgbClr val="FF0000"/>
                                </a:solid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ctr" anchorCtr="0" upright="1">
                                <a:noAutofit/>
                              </wps:bodyPr>
                            </wps:wsp>
                            <wps:wsp>
                              <wps:cNvPr id="20" name="Up Arrow 41"/>
                              <wps:cNvSpPr>
                                <a:spLocks noChangeArrowheads="1"/>
                              </wps:cNvSpPr>
                              <wps:spPr bwMode="auto">
                                <a:xfrm rot="10800000">
                                  <a:off x="0" y="3822"/>
                                  <a:ext cx="2171" cy="2015"/>
                                </a:xfrm>
                                <a:prstGeom prst="upArrow">
                                  <a:avLst>
                                    <a:gd name="adj1" fmla="val 50000"/>
                                    <a:gd name="adj2" fmla="val 50000"/>
                                  </a:avLst>
                                </a:prstGeom>
                                <a:solidFill>
                                  <a:srgbClr val="FF0000"/>
                                </a:solid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ctr" anchorCtr="0" upright="1">
                                <a:noAutofit/>
                              </wps:bodyPr>
                            </wps:wsp>
                          </wpg:grpSp>
                          <wpg:grpSp>
                            <wpg:cNvPr id="21" name="Group 15"/>
                            <wpg:cNvGrpSpPr>
                              <a:grpSpLocks/>
                            </wpg:cNvGrpSpPr>
                            <wpg:grpSpPr bwMode="auto">
                              <a:xfrm>
                                <a:off x="0" y="1828"/>
                                <a:ext cx="7315" cy="6249"/>
                                <a:chOff x="-3124" y="21596"/>
                                <a:chExt cx="8209" cy="7579"/>
                              </a:xfrm>
                            </wpg:grpSpPr>
                            <wps:wsp>
                              <wps:cNvPr id="22" name="Text Box 7"/>
                              <wps:cNvSpPr txBox="1">
                                <a:spLocks noChangeArrowheads="1"/>
                              </wps:cNvSpPr>
                              <wps:spPr bwMode="auto">
                                <a:xfrm rot="10800000" flipV="1">
                                  <a:off x="-3124" y="26046"/>
                                  <a:ext cx="6560" cy="3129"/>
                                </a:xfrm>
                                <a:prstGeom prst="rect">
                                  <a:avLst/>
                                </a:prstGeom>
                                <a:solidFill>
                                  <a:schemeClr val="lt1">
                                    <a:lumMod val="100000"/>
                                    <a:lumOff val="0"/>
                                  </a:schemeClr>
                                </a:solidFill>
                                <a:ln w="6350">
                                  <a:solidFill>
                                    <a:srgbClr val="FF0000"/>
                                  </a:solidFill>
                                  <a:prstDash val="sysDash"/>
                                  <a:miter lim="800000"/>
                                  <a:headEnd/>
                                  <a:tailEnd/>
                                </a:ln>
                              </wps:spPr>
                              <wps:txbx>
                                <w:txbxContent>
                                  <w:p w14:paraId="0320D999" w14:textId="77777777" w:rsidR="00A56AAE" w:rsidRPr="003D70E5" w:rsidRDefault="00A56AAE" w:rsidP="003D70E5">
                                    <w:pPr>
                                      <w:jc w:val="center"/>
                                      <w:rPr>
                                        <w:sz w:val="16"/>
                                        <w:szCs w:val="16"/>
                                        <w:lang w:val="en-US"/>
                                      </w:rPr>
                                    </w:pPr>
                                    <w:r w:rsidRPr="003D70E5">
                                      <w:rPr>
                                        <w:sz w:val="16"/>
                                        <w:szCs w:val="16"/>
                                        <w:lang w:val="en-US"/>
                                      </w:rPr>
                                      <w:t>SIEM</w:t>
                                    </w:r>
                                  </w:p>
                                </w:txbxContent>
                              </wps:txbx>
                              <wps:bodyPr rot="0" vert="horz" wrap="square" lIns="91440" tIns="45720" rIns="91440" bIns="45720" anchor="t" anchorCtr="0" upright="1">
                                <a:noAutofit/>
                              </wps:bodyPr>
                            </wps:wsp>
                            <pic:pic xmlns:pic="http://schemas.openxmlformats.org/drawingml/2006/picture">
                              <pic:nvPicPr>
                                <pic:cNvPr id="23"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2319" y="21596"/>
                                  <a:ext cx="7403" cy="5182"/>
                                </a:xfrm>
                                <a:prstGeom prst="rect">
                                  <a:avLst/>
                                </a:prstGeom>
                                <a:noFill/>
                                <a:extLst>
                                  <a:ext uri="{909E8E84-426E-40DD-AFC4-6F175D3DCCD1}">
                                    <a14:hiddenFill xmlns:a14="http://schemas.microsoft.com/office/drawing/2010/main">
                                      <a:solidFill>
                                        <a:srgbClr val="FFFFFF"/>
                                      </a:solidFill>
                                    </a14:hiddenFill>
                                  </a:ext>
                                </a:extLst>
                              </pic:spPr>
                            </pic:pic>
                          </wpg:grpSp>
                          <wpg:grpSp>
                            <wpg:cNvPr id="24" name="Group 16"/>
                            <wpg:cNvGrpSpPr>
                              <a:grpSpLocks/>
                            </wpg:cNvGrpSpPr>
                            <wpg:grpSpPr bwMode="auto">
                              <a:xfrm>
                                <a:off x="53512" y="1828"/>
                                <a:ext cx="7315" cy="6249"/>
                                <a:chOff x="-3124" y="21596"/>
                                <a:chExt cx="8209" cy="7579"/>
                              </a:xfrm>
                            </wpg:grpSpPr>
                            <wps:wsp>
                              <wps:cNvPr id="25" name="Text Box 29"/>
                              <wps:cNvSpPr txBox="1">
                                <a:spLocks noChangeArrowheads="1"/>
                              </wps:cNvSpPr>
                              <wps:spPr bwMode="auto">
                                <a:xfrm rot="10800000" flipV="1">
                                  <a:off x="-3124" y="26046"/>
                                  <a:ext cx="6560" cy="3129"/>
                                </a:xfrm>
                                <a:prstGeom prst="rect">
                                  <a:avLst/>
                                </a:prstGeom>
                                <a:solidFill>
                                  <a:schemeClr val="lt1">
                                    <a:lumMod val="100000"/>
                                    <a:lumOff val="0"/>
                                  </a:schemeClr>
                                </a:solidFill>
                                <a:ln w="6350">
                                  <a:solidFill>
                                    <a:srgbClr val="FF0000"/>
                                  </a:solidFill>
                                  <a:prstDash val="sysDash"/>
                                  <a:miter lim="800000"/>
                                  <a:headEnd/>
                                  <a:tailEnd/>
                                </a:ln>
                              </wps:spPr>
                              <wps:txbx>
                                <w:txbxContent>
                                  <w:p w14:paraId="5E9DBB56" w14:textId="77777777" w:rsidR="00A56AAE" w:rsidRPr="003D70E5" w:rsidRDefault="00A56AAE" w:rsidP="00FE310B">
                                    <w:pPr>
                                      <w:jc w:val="center"/>
                                      <w:rPr>
                                        <w:sz w:val="16"/>
                                        <w:szCs w:val="16"/>
                                        <w:lang w:val="en-US"/>
                                      </w:rPr>
                                    </w:pPr>
                                    <w:r w:rsidRPr="003D70E5">
                                      <w:rPr>
                                        <w:sz w:val="16"/>
                                        <w:szCs w:val="16"/>
                                        <w:lang w:val="en-US"/>
                                      </w:rPr>
                                      <w:t>SIEM</w:t>
                                    </w:r>
                                  </w:p>
                                </w:txbxContent>
                              </wps:txbx>
                              <wps:bodyPr rot="0" vert="horz" wrap="square" lIns="91440" tIns="45720" rIns="91440" bIns="45720" anchor="t" anchorCtr="0" upright="1">
                                <a:noAutofit/>
                              </wps:bodyPr>
                            </wps:wsp>
                            <pic:pic xmlns:pic="http://schemas.openxmlformats.org/drawingml/2006/picture">
                              <pic:nvPicPr>
                                <pic:cNvPr id="26"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2319" y="21596"/>
                                  <a:ext cx="7403" cy="5182"/>
                                </a:xfrm>
                                <a:prstGeom prst="rect">
                                  <a:avLst/>
                                </a:prstGeom>
                                <a:noFill/>
                                <a:extLst>
                                  <a:ext uri="{909E8E84-426E-40DD-AFC4-6F175D3DCCD1}">
                                    <a14:hiddenFill xmlns:a14="http://schemas.microsoft.com/office/drawing/2010/main">
                                      <a:solidFill>
                                        <a:srgbClr val="FFFFFF"/>
                                      </a:solidFill>
                                    </a14:hiddenFill>
                                  </a:ext>
                                </a:extLst>
                              </pic:spPr>
                            </pic:pic>
                          </wpg:grpSp>
                          <pic:pic xmlns:pic="http://schemas.openxmlformats.org/drawingml/2006/picture">
                            <pic:nvPicPr>
                              <pic:cNvPr id="27" name="Picture 4"/>
                              <pic:cNvPicPr>
                                <a:picLocks noChangeAspect="1" noChangeArrowheads="1"/>
                              </pic:cNvPicPr>
                            </pic:nvPicPr>
                            <pic:blipFill>
                              <a:blip r:embed="rId12">
                                <a:extLst>
                                  <a:ext uri="{28A0092B-C50C-407E-A947-70E740481C1C}">
                                    <a14:useLocalDpi xmlns:a14="http://schemas.microsoft.com/office/drawing/2010/main" val="0"/>
                                  </a:ext>
                                </a:extLst>
                              </a:blip>
                              <a:srcRect l="17111" t="31557" r="17111" b="30222"/>
                              <a:stretch>
                                <a:fillRect/>
                              </a:stretch>
                            </pic:blipFill>
                            <pic:spPr bwMode="auto">
                              <a:xfrm>
                                <a:off x="14630" y="1033"/>
                                <a:ext cx="6655" cy="3867"/>
                              </a:xfrm>
                              <a:prstGeom prst="rect">
                                <a:avLst/>
                              </a:prstGeom>
                              <a:noFill/>
                              <a:extLst>
                                <a:ext uri="{909E8E84-426E-40DD-AFC4-6F175D3DCCD1}">
                                  <a14:hiddenFill xmlns:a14="http://schemas.microsoft.com/office/drawing/2010/main">
                                    <a:solidFill>
                                      <a:srgbClr val="FFFFFF"/>
                                    </a:solidFill>
                                  </a14:hiddenFill>
                                </a:ext>
                              </a:extLst>
                            </pic:spPr>
                          </pic:pic>
                        </wpg:grpSp>
                      </wpg:grpSp>
                    </wpg:wgp>
                  </a:graphicData>
                </a:graphic>
                <wp14:sizeRelH relativeFrom="page">
                  <wp14:pctWidth>0</wp14:pctWidth>
                </wp14:sizeRelH>
                <wp14:sizeRelV relativeFrom="page">
                  <wp14:pctHeight>0</wp14:pctHeight>
                </wp14:sizeRelV>
              </wp:anchor>
            </w:drawing>
          </mc:Choice>
          <mc:Fallback>
            <w:pict>
              <v:group w14:anchorId="59992096" id="Group_x0020_49" o:spid="_x0000_s1062" style="position:absolute;left:0;text-align:left;margin-left:22.1pt;margin-top:6.5pt;width:478.95pt;height:189.75pt;z-index:251692032" coordsize="60826,24098"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">
                <v:shape id="Text_x0020_Box_x0020_52" o:spid="_x0000_s1063" type="#_x0000_t202" style="position:absolute;left:43970;top:10893;width:7696;height:22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OtDoOxQAA&#10;ANoAAAAPAAAAZHJzL2Rvd25yZXYueG1sRI9Pa8JAFMTvgt9heUIvUjcq1RJdRcT+obcmreLtkX0m&#10;wezbkN0m6bfvFgSPw8z8hllve1OJlhpXWlYwnUQgiDOrS84VfKUvj88gnEfWWFkmBb/kYLsZDtYY&#10;a9vxJ7WJz0WAsItRQeF9HUvpsoIMuomtiYN3sY1BH2STS91gF+CmkrMoWkiDJYeFAmvaF5Rdkx+j&#10;4DzOTx+uf/3u5k/z+vDWpsujTpV6GPW7FQhPvb+Hb+13rWAG/1fCDZCbP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A60Og7FAAAA2gAAAA8AAAAAAAAAAAAAAAAAlwIAAGRycy9k&#10;b3ducmV2LnhtbFBLBQYAAAAABAAEAPUAAACJAwAAAAA=&#10;" fillcolor="white [3201]" stroked="f" strokeweight=".5pt">
                  <v:textbox>
                    <w:txbxContent>
                      <w:p w14:paraId="0341F9F1" w14:textId="77777777" w:rsidR="00A56AAE" w:rsidRPr="00EC127B" w:rsidRDefault="00A56AAE">
                        <w:pPr>
                          <w:rPr>
                            <w:b/>
                            <w:bCs/>
                            <w:color w:val="0070C0"/>
                            <w:sz w:val="16"/>
                            <w:szCs w:val="16"/>
                            <w:lang w:val="en-US"/>
                          </w:rPr>
                        </w:pPr>
                        <w:r w:rsidRPr="00EC127B">
                          <w:rPr>
                            <w:b/>
                            <w:bCs/>
                            <w:color w:val="0070C0"/>
                            <w:sz w:val="16"/>
                            <w:szCs w:val="16"/>
                            <w:lang w:val="en-US"/>
                          </w:rPr>
                          <w:t>Data Center</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_x0020_4" o:spid="_x0000_s1064" type="#_x0000_t75" style="position:absolute;left:44288;top:5406;width:7303;height:6369;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">
                  <v:imagedata r:id="rId15" o:title=""/>
                </v:shape>
                <v:group id="_x0000_s1065" style="position:absolute;width:60826;height:24098" coordorigin=",-1033" coordsize="60827,24104"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UpUms8UAAADaAAAA&#10;DwAAAAAAAAAAAAAAAACpAgAAZHJzL2Rvd25yZXYueG1sUEsFBgAAAAAEAAQA+gAAAJsDAAAAAA==&#10;">
                  <v:shape id="Text_x0020_Box_x0020_33" o:spid="_x0000_s1066" type="#_x0000_t202" style="position:absolute;left:19401;top:20673;width:7720;height:239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BXaJ6xQAA&#10;ANoAAAAPAAAAZHJzL2Rvd25yZXYueG1sRI9Pa8JAFMTvBb/D8oRepG6sqCW6ioj9gzeTVvH2yD6T&#10;YPZtyG6T9Nt3C0KPw8z8hlltelOJlhpXWlYwGUcgiDOrS84VfKavTy8gnEfWWFkmBT/kYLMePKww&#10;1rbjI7WJz0WAsItRQeF9HUvpsoIMurGtiYN3tY1BH2STS91gF+Cmks9RNJcGSw4LBda0Kyi7Jd9G&#10;wWWUnw+uf/vqprNpvX9v08VJp0o9DvvtEoSn3v+H7+0PrWAGf1fCDZDrX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IFdonrFAAAA2gAAAA8AAAAAAAAAAAAAAAAAlwIAAGRycy9k&#10;b3ducmV2LnhtbFBLBQYAAAAABAAEAPUAAACJAwAAAAA=&#10;" fillcolor="white [3201]" stroked="f" strokeweight=".5pt">
                    <v:textbox>
                      <w:txbxContent>
                        <w:p w14:paraId="45D8C790" w14:textId="77777777" w:rsidR="00A56AAE" w:rsidRPr="00313A0A" w:rsidRDefault="00A56AAE" w:rsidP="00894C91">
                          <w:pPr>
                            <w:rPr>
                              <w:b/>
                              <w:bCs/>
                              <w:color w:val="FF0000"/>
                              <w:sz w:val="16"/>
                              <w:szCs w:val="16"/>
                              <w:lang w:val="en-US"/>
                            </w:rPr>
                          </w:pPr>
                          <w:r w:rsidRPr="00313A0A">
                            <w:rPr>
                              <w:b/>
                              <w:bCs/>
                              <w:color w:val="FF0000"/>
                              <w:sz w:val="16"/>
                              <w:szCs w:val="16"/>
                              <w:lang w:val="en-US"/>
                            </w:rPr>
                            <w:t>Encryption</w:t>
                          </w:r>
                        </w:p>
                      </w:txbxContent>
                    </v:textbox>
                  </v:shape>
                  <v:group id="Group_x0020_45" o:spid="_x0000_s1067" style="position:absolute;top:-1033;width:60827;height:21446" coordorigin=",-1033" coordsize="60827,21447"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">
                    <v:group id="Group_x0020_48" o:spid="_x0000_s1068" style="position:absolute;left:238;top:-1033;width:46038;height:21359" coordorigin=",-1033" coordsize="46041,21362"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oke4xMUAAADaAAAA&#10;DwAAAAAAAAAAAAAAAACpAgAAZHJzL2Rvd25yZXYueG1sUEsFBgAAAAAEAAQA+gAAAJsDAAAAAA==&#10;">
                      <v:shapetype id="_x0000_t132" coordsize="21600,21600" o:spt="132" path="m10800,0qx0,3391l0,18209qy10800,21600,21600,18209l21600,3391qy10800,0xem0,3391nfqy10800,6782,21600,3391e">
                        <v:path o:extrusionok="f" gradientshapeok="t" o:connecttype="custom" o:connectlocs="10800,6782;10800,0;0,10800;10800,21600;21600,10800" o:connectangles="270,270,180,90,0" textboxrect="0,6782,21600,18209"/>
                      </v:shapetype>
                      <v:shape id="Magnetic_x0020_Disk_x0020_38" o:spid="_x0000_s1069" type="#_x0000_t132" style="position:absolute;top:11167;width:7791;height:9144;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" fillcolor="black [3200]" strokecolor="#2e74b5 [2404]" strokeweight="1.75pt">
                        <v:stroke joinstyle="miter"/>
                        <v:textbox>
                          <w:txbxContent>
                            <w:p w14:paraId="6C6CD155" w14:textId="77777777" w:rsidR="00A56AAE" w:rsidRPr="002857AD" w:rsidRDefault="00A56AAE" w:rsidP="002857AD">
                              <w:pPr>
                                <w:jc w:val="center"/>
                                <w:rPr>
                                  <w:lang w:val="en-US"/>
                                </w:rPr>
                              </w:pPr>
                              <w:r>
                                <w:rPr>
                                  <w:lang w:val="en-US"/>
                                </w:rPr>
                                <w:t>GenCos Data</w:t>
                              </w:r>
                            </w:p>
                          </w:txbxContent>
                        </v:textbox>
                      </v:shape>
                      <v:shape id="Magnetic_x0020_Disk_x0020_39" o:spid="_x0000_s1070" type="#_x0000_t132" style="position:absolute;left:12143;top:11317;width:8240;height:8786;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EZgRFwAAA&#10;ANoAAAAPAAAAZHJzL2Rvd25yZXYueG1sRI/faoMwFMbvB3uHcAa7W6MblNY2yloY08vWPsDBnBo7&#10;cyImU/f2S2Gwy4/vz49vXyy2FxONvnOsIF0lIIgbpztuFVzqj5cNCB+QNfaOScEPeSjyx4c9ZtrN&#10;fKLpHFoRR9hnqMCEMGRS+saQRb9yA3H0rm60GKIcW6lHnOO47eVrkqylxY4jweBAR0PN1/nbRkga&#10;quowpPKE/eazfKvK+sZOqeen5X0HItAS/sN/7VIr2ML9SrwBMv8F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EZgRFwAAAANoAAAAPAAAAAAAAAAAAAAAAAJcCAABkcnMvZG93bnJl&#10;di54bWxQSwUGAAAAAAQABAD1AAAAhAMAAAAA&#10;" fillcolor="#2e74b5 [2404]" strokecolor="#00b050" strokeweight="1.75pt">
                        <v:stroke joinstyle="miter"/>
                        <v:textbox>
                          <w:txbxContent>
                            <w:p w14:paraId="28778485" w14:textId="77777777" w:rsidR="00A56AAE" w:rsidRPr="002857AD" w:rsidRDefault="00A56AAE" w:rsidP="002857AD">
                              <w:pPr>
                                <w:jc w:val="center"/>
                                <w:rPr>
                                  <w:lang w:val="en-US"/>
                                </w:rPr>
                              </w:pPr>
                              <w:r>
                                <w:rPr>
                                  <w:lang w:val="en-US"/>
                                </w:rPr>
                                <w:t>TransCos Data</w:t>
                              </w:r>
                            </w:p>
                          </w:txbxContent>
                        </v:textbox>
                      </v:shape>
                      <v:shape id="Magnetic_x0020_Disk_x0020_40" o:spid="_x0000_s1071" type="#_x0000_t132" style="position:absolute;left:25333;top:11542;width:7791;height:8786;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CrFv4xgAA&#10;ANsAAAAPAAAAZHJzL2Rvd25yZXYueG1sRI9Ba8JAEIXvBf/DMoXe6qY9lDa6iorSQj3YVFBvY3ZM&#10;gtnZkN3G+O+dQ8HbDO/Ne9+Mp72rVUdtqDwbeBkmoIhzbysuDGx/V8/voEJEtlh7JgNXCjCdDB7G&#10;mFp/4R/qslgoCeGQooEyxibVOuQlOQxD3xCLdvKtwyhrW2jb4kXCXa1fk+RNO6xYGkpsaFFSfs7+&#10;nIHT/OP7c18fitXiONvgsttmu/XSmKfHfjYCFamPd/P/9ZcVfKGXX2QAPbkB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CrFv4xgAAANsAAAAPAAAAAAAAAAAAAAAAAJcCAABkcnMv&#10;ZG93bnJldi54bWxQSwUGAAAAAAQABAD1AAAAigMAAAAA&#10;" fillcolor="#70ad47 [3209]" strokecolor="red" strokeweight="1pt">
                        <v:stroke joinstyle="miter"/>
                        <v:textbox>
                          <w:txbxContent>
                            <w:p w14:paraId="4CEB7645" w14:textId="77777777" w:rsidR="00A56AAE" w:rsidRPr="002857AD" w:rsidRDefault="00A56AAE" w:rsidP="002857AD">
                              <w:pPr>
                                <w:jc w:val="center"/>
                                <w:rPr>
                                  <w:lang w:val="en-US"/>
                                </w:rPr>
                              </w:pPr>
                              <w:r>
                                <w:rPr>
                                  <w:lang w:val="en-US"/>
                                </w:rPr>
                                <w:t>DisCos Data</w:t>
                              </w:r>
                            </w:p>
                          </w:txbxContent>
                        </v:textbox>
                      </v:shape>
                      <v:shape id="Magnetic_x0020_Disk_x0020_43" o:spid="_x0000_s1072" type="#_x0000_t132" style="position:absolute;left:34587;top:-1033;width:9291;height:8609;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MqSG6wwAA&#10;ANsAAAAPAAAAZHJzL2Rvd25yZXYueG1sRE9Na8JAEL0X/A/LCF5K3URokegmiFIUCoIxPXgbstNs&#10;aHY2ZLcm/ffdQqG3ebzP2RaT7cSdBt86VpAuExDEtdMtNwqq6+vTGoQPyBo7x6TgmzwU+exhi5l2&#10;I1/oXoZGxBD2GSowIfSZlL42ZNEvXU8cuQ83WAwRDo3UA44x3HZylSQv0mLLscFgT3tD9Wf5ZRVc&#10;Hsvze9qfk2b0x2Bu1eHtuTwotZhPuw2IQFP4F/+5TzrOT+H3l3iAzH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MqSG6wwAAANsAAAAPAAAAAAAAAAAAAAAAAJcCAABkcnMvZG93&#10;bnJldi54bWxQSwUGAAAAAAQABAD1AAAAhwMAAAAA&#10;" fillcolor="#f18c55" strokecolor="#2e74b5 [2404]">
                        <v:fill color2="#e56b17" rotate="t" colors="0 #f18c55;.5 #f67b28;1 #e56b17" focus="100%" type="gradient">
                          <o:fill v:ext="view" type="gradientUnscaled"/>
                        </v:fill>
                        <v:shadow on="t" opacity="41287f" offset="0,1.5pt"/>
                        <v:textbox>
                          <w:txbxContent>
                            <w:p w14:paraId="29FE7D57" w14:textId="77777777" w:rsidR="00A56AAE" w:rsidRPr="002857AD" w:rsidRDefault="00A56AAE" w:rsidP="002857AD">
                              <w:pPr>
                                <w:jc w:val="center"/>
                                <w:rPr>
                                  <w:lang w:val="en-US"/>
                                </w:rPr>
                              </w:pPr>
                              <w:r>
                                <w:rPr>
                                  <w:lang w:val="en-US"/>
                                </w:rPr>
                                <w:t>Consumers’ Data</w:t>
                              </w:r>
                            </w:p>
                          </w:txbxContent>
                        </v:textbox>
                      </v:shape>
                      <v:shape id="Picture_x0020_3" o:spid="_x0000_s1073" type="#_x0000_t75" style="position:absolute;left:38224;top:11392;width:7817;height:7817;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MdQ&#10;gMPCAAAA2wAAAA8AAABkcnMvZG93bnJldi54bWxET02LwjAQvS/4H8IIXmRNVVbcahQVBUFBdPfg&#10;cWjGtthMahNt/fdmQdjbPN7nTOeNKcSDKpdbVtDvRSCIE6tzThX8/mw+xyCcR9ZYWCYFT3Iwn7U+&#10;phhrW/ORHiefihDCLkYFmfdlLKVLMjLoerYkDtzFVgZ9gFUqdYV1CDeFHETRSBrMOTRkWNIqo+R6&#10;uhsF/rjrHpLtsNBfw+eyvn2Pd+f1XqlOu1lMQHhq/L/47d7qMH8Af7+EA+TsBQ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DHUIDDwgAAANsAAAAPAAAAAAAAAAAAAAAAAJwCAABk&#10;cnMvZG93bnJldi54bWxQSwUGAAAAAAQABAD3AAAAiwMAAAAA&#10;">
                        <v:imagedata r:id="rId16" o:title=""/>
                      </v:shape>
                    </v:group>
                    <v:group id="Group_x0020_27" o:spid="_x0000_s1074" style="position:absolute;left:38404;top:9859;width:21482;height:10554" coordorigin="70" coordsize="21488,1056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">
                      <v:group id="_x0000_s1075" style="position:absolute;left:8619;top:974;width:11680;height:8255" coordorigin="8619" coordsize="11679,825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">
                        <v:rect id="Rectangle_x0020_30" o:spid="_x0000_s1076" style="position:absolute;left:11917;width:8382;height:825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pH+LewwAA&#10;ANsAAAAPAAAAZHJzL2Rvd25yZXYueG1sRE9NawIxEL0X/A9hhF6kZi1VZLtRRBF66MVtL96mm9nd&#10;1GSybqJu/70pFHqbx/ucYj04K67UB+NZwWyagSCuvDbcKPj82D8tQYSIrNF6JgU/FGC9Gj0UmGt/&#10;4wNdy9iIFMIhRwVtjF0uZahachimviNOXO17hzHBvpG6x1sKd1Y+Z9lCOjScGlrsaNtSdSovTsH3&#10;4utc2d3GTWbHd/NS1lvrzkapx/GweQURaYj/4j/3m07z5/D7SzpAru4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pH+LewwAAANsAAAAPAAAAAAAAAAAAAAAAAJcCAABkcnMvZG93&#10;bnJldi54bWxQSwUGAAAAAAQABAD1AAAAhwMAAAAA&#10;" fillcolor="#d2d2d2" strokecolor="#a5a5a5 [3206]" strokeweight=".5pt">
                          <v:fill color2="silver" rotate="t" colors="0 #d2d2d2;.5 #c8c8c8;1 silver" focus="100%" type="gradient">
                            <o:fill v:ext="view" type="gradientUnscaled"/>
                          </v:fill>
                          <v:textbox>
                            <w:txbxContent>
                              <w:p w14:paraId="68733B6E" w14:textId="77777777" w:rsidR="00A56AAE" w:rsidRPr="00E80CB9" w:rsidRDefault="00A56AAE" w:rsidP="00D80F75">
                                <w:pPr>
                                  <w:jc w:val="center"/>
                                  <w:rPr>
                                    <w:lang w:val="en-US"/>
                                  </w:rPr>
                                </w:pPr>
                                <w:r w:rsidRPr="00E80CB9">
                                  <w:rPr>
                                    <w:lang w:val="en-US"/>
                                  </w:rPr>
                                  <w:t xml:space="preserve">NERC </w:t>
                                </w:r>
                                <w:r>
                                  <w:rPr>
                                    <w:lang w:val="en-US"/>
                                  </w:rPr>
                                  <w:t>–Utility Apps</w:t>
                                </w:r>
                              </w:p>
                            </w:txbxContent>
                          </v:textbox>
                        </v:rect>
                        <v:shape id="Striped_x0020_Right_x0020_Arrow_x0020_31" o:spid="_x0000_s1077" type="#_x0000_t93" style="position:absolute;left:8619;top:3147;width:3267;height:1874;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" adj="15407" fillcolor="#5b9bd5 [3204]" strokecolor="#1f4d78 [1604]" strokeweight="1pt"/>
                      </v:group>
                      <v:rect id="Rectangle_x0020_32" o:spid="_x0000_s1078" style="position:absolute;left:70;width:21488;height:10559;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l2hQLwgAA&#10;ANsAAAAPAAAAZHJzL2Rvd25yZXYueG1sRE/bisIwEH0X/Icwgm9rqrirVKN4YVlBELyA+jY0Y1ts&#10;JrXJav17s7Dg2xzOdcbT2hTiTpXLLSvodiIQxInVOacKDvvvjyEI55E1FpZJwZMcTCfNxhhjbR+8&#10;pfvOpyKEsItRQeZ9GUvpkowMuo4tiQN3sZVBH2CVSl3hI4SbQvai6EsazDk0ZFjSIqPkuvs1Cvrz&#10;5TO1uPnh+fm6X68/b/54uinVbtWzEQhPtX+L/90rHeYP4O+XcICcvA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GXaFAvCAAAA2wAAAA8AAAAAAAAAAAAAAAAAlwIAAGRycy9kb3du&#10;cmV2LnhtbFBLBQYAAAAABAAEAPUAAACGAwAAAAA=&#10;" filled="f" strokecolor="#5b9bd5 [3204]" strokeweight="1pt">
                        <v:stroke dashstyle="dash"/>
                        <v:textbox>
                          <w:txbxContent>
                            <w:p w14:paraId="6A401538" w14:textId="77777777" w:rsidR="00A56AAE" w:rsidRDefault="00A56AAE" w:rsidP="00D80F75">
                              <w:pPr>
                                <w:jc w:val="center"/>
                              </w:pPr>
                            </w:p>
                          </w:txbxContent>
                        </v:textbox>
                      </v:rect>
                    </v:group>
                    <v:group id="Group_x0020_42" o:spid="_x0000_s1079" style="position:absolute;left:28227;top:556;width:5247;height:5838" coordsize="5247,5837"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E0vOHMUAAADbAAAA&#10;DwAAAAAAAAAAAAAAAACpAgAAZHJzL2Rvd25yZXYueG1sUEsFBgAAAAAEAAQA+gAAAJsDAAAAAA==&#10;">
                      <v:shape id="Bent_x0020_Arrow_x0020_37" o:spid="_x0000_s1080" style="position:absolute;left:599;width:4648;height:4347;visibility:visible;mso-wrap-style:square;v-text-anchor:middle" coordsize="464782,434715"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rrgZawgAA&#10;ANsAAAAPAAAAZHJzL2Rvd25yZXYueG1sRE89b8IwEN2R+h+sq8QGThlaSDGIUhWQCgMpQ8dTfE0s&#10;4nMamyT99zUSEts9vc+bL3tbiZYabxwreBonIIhzpw0XCk5fH6MpCB+QNVaOScEfeVguHgZzTLXr&#10;+EhtFgoRQ9inqKAMoU6l9HlJFv3Y1cSR+3GNxRBhU0jdYBfDbSUnSfIsLRqODSXWtC4pP2cXq+Ct&#10;ezcv5FqzKSrzedqa3eF3/63U8LFfvYII1Ie7+Obe6Th/Btdf4gFy8Q8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OuuBlrCAAAA2wAAAA8AAAAAAAAAAAAAAAAAlwIAAGRycy9kb3du&#10;cmV2LnhtbFBLBQYAAAAABAAEAPUAAACGAwAAAAA=&#10;" path="m0,434715l0,244527c0,139489,85150,54339,190188,54339l356103,54339,356103,,464782,108679,356103,217358,356103,163018,190188,163018c145172,163018,108679,199511,108679,244527l108679,434715,,434715xe" fillcolor="red" stroked="f" strokeweight="1pt">
                        <v:stroke joinstyle="miter"/>
                        <v:path arrowok="t" o:connecttype="custom" o:connectlocs="0,4347;0,2445;1902,543;3561,543;3561,0;4648,1087;3561,2174;3561,1630;1902,1630;1087,2445;1087,4347;0,4347" o:connectangles="0,0,0,0,0,0,0,0,0,0,0,0"/>
                      </v:shape>
                      <v:shape id="Up_x0020_Arrow_x0020_41" o:spid="_x0000_s1081" type="#_x0000_t68" style="position:absolute;top:3822;width:2171;height:2015;rotation:18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tR/s7wgAA&#10;ANsAAAAPAAAAZHJzL2Rvd25yZXYueG1sRE9Na8JAEL0L/odlhF6k2TQUkTRrkEJJDyJoi3icZsck&#10;TXY2ZLcx/vvuQfD4eN9ZPplOjDS4xrKClygGQVxa3XCl4Pvr43kNwnlkjZ1lUnAjB/lmPssw1fbK&#10;BxqPvhIhhF2KCmrv+1RKV9Zk0EW2Jw7cxQ4GfYBDJfWA1xBuOpnE8UoabDg01NjTe01le/wzCs77&#10;Qm9Pxf5nR6/JRY9FuWx/10o9LabtGwhPk3+I7+5PrSAJ68OX8APk5h8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K1H+zvCAAAA2wAAAA8AAAAAAAAAAAAAAAAAlwIAAGRycy9kb3du&#10;cmV2LnhtbFBLBQYAAAAABAAEAPUAAACGAwAAAAA=&#10;" adj="10800" fillcolor="red" stroked="f" strokeweight="1pt"/>
                    </v:group>
                    <v:group id="Group_x0020_15" o:spid="_x0000_s1082" style="position:absolute;top:1828;width:7315;height:6249" coordorigin="-3124,21596" coordsize="8209,7579"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EwdrTzDAAAA2wAAAA8A&#10;AAAAAAAAAAAAAAAAqQIAAGRycy9kb3ducmV2LnhtbFBLBQYAAAAABAAEAPoAAACZAwAAAAA=&#10;">
                      <v:shape id="Text_x0020_Box_x0020_7" o:spid="_x0000_s1083" type="#_x0000_t202" style="position:absolute;left:-3124;top:26046;width:6560;height:3129;rotation:180;flip:y;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dcqoXxAAA&#10;ANsAAAAPAAAAZHJzL2Rvd25yZXYueG1sRI9Ba8JAFITvBf/D8gQvRTfNwYbUVYpFyK2apnh9ZF+T&#10;0OzbuLtq/PddQehxmJlvmNVmNL24kPOdZQUviwQEcW11x42C6ms3z0D4gKyxt0wKbuRhs548rTDX&#10;9soHupShERHCPkcFbQhDLqWvWzLoF3Ygjt6PdQZDlK6R2uE1wk0v0yRZSoMdx4UWB9q2VP+WZ6Og&#10;qI7VqTu/9t/lc7Hcu4/s9jlmSs2m4/sbiEBj+A8/2oVWkKZw/xJ/gFz/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XXKqF8QAAADbAAAADwAAAAAAAAAAAAAAAACXAgAAZHJzL2Rv&#10;d25yZXYueG1sUEsFBgAAAAAEAAQA9QAAAIgDAAAAAA==&#10;" fillcolor="white [3201]" strokecolor="red" strokeweight=".5pt">
                        <v:stroke dashstyle="3 1"/>
                        <v:textbox>
                          <w:txbxContent>
                            <w:p w14:paraId="0320D999" w14:textId="77777777" w:rsidR="00A56AAE" w:rsidRPr="003D70E5" w:rsidRDefault="00A56AAE" w:rsidP="003D70E5">
                              <w:pPr>
                                <w:jc w:val="center"/>
                                <w:rPr>
                                  <w:sz w:val="16"/>
                                  <w:szCs w:val="16"/>
                                  <w:lang w:val="en-US"/>
                                </w:rPr>
                              </w:pPr>
                              <w:r w:rsidRPr="003D70E5">
                                <w:rPr>
                                  <w:sz w:val="16"/>
                                  <w:szCs w:val="16"/>
                                  <w:lang w:val="en-US"/>
                                </w:rPr>
                                <w:t>SIEM</w:t>
                              </w:r>
                            </w:p>
                          </w:txbxContent>
                        </v:textbox>
                      </v:shape>
                      <v:shape id="Picture_x0020_3" o:spid="_x0000_s1084" type="#_x0000_t75" style="position:absolute;left:-2319;top:21596;width:7403;height:5182;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BqU&#10;fDfFAAAA2wAAAA8AAABkcnMvZG93bnJldi54bWxEj0FrAjEUhO+F/ofwBC9Fs1Vay2qUUhEW6UVb&#10;pMfn5rm7mLyETdTVX98UhB6HmfmGmS06a8SZ2tA4VvA8zEAQl043XCn4/loN3kCEiKzROCYFVwqw&#10;mD8+zDDX7sIbOm9jJRKEQ44K6hh9LmUoa7IYhs4TJ+/gWosxybaSusVLglsjR1n2Ki02nBZq9PRR&#10;U3ncnqyCw0/5+RLX3jxNzG5y2+wL75aFUv1e9z4FEamL/+F7u9AKRmP4+5J+gJz/Ag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AalHw3xQAAANsAAAAPAAAAAAAAAAAAAAAAAJwC&#10;AABkcnMvZG93bnJldi54bWxQSwUGAAAAAAQABAD3AAAAjgMAAAAA&#10;">
                        <v:imagedata r:id="rId17" o:title=""/>
                      </v:shape>
                    </v:group>
                    <v:group id="Group_x0020_16" o:spid="_x0000_s1085" style="position:absolute;left:53512;top:1828;width:7315;height:6249" coordorigin="-3124,21596" coordsize="8209,7579"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Bcag6kxAAAANsAAAAP&#10;AAAAAAAAAAAAAAAAAKkCAABkcnMvZG93bnJldi54bWxQSwUGAAAAAAQABAD6AAAAmgMAAAAA&#10;">
                      <v:shape id="Text_x0020_Box_x0020_29" o:spid="_x0000_s1086" type="#_x0000_t202" style="position:absolute;left:-3124;top:26046;width:6560;height:3129;rotation:180;flip:y;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SmzJjxAAA&#10;ANsAAAAPAAAAZHJzL2Rvd25yZXYueG1sRI9Ba8JAFITvQv/D8gq9SN0oqCF1FbEUcquNKb0+sq9J&#10;aPZt3F01/ntXKHgcZuYbZrUZTCfO5HxrWcF0koAgrqxuuVZQHj5eUxA+IGvsLJOCK3nYrJ9GK8y0&#10;vfAXnYtQiwhhn6GCJoQ+k9JXDRn0E9sTR+/XOoMhSldL7fAS4aaTsyRZSIMtx4UGe9o1VP0VJ6Mg&#10;L3/KY3tadt/FOF/s3Xt6/RxSpV6eh+0biEBDeIT/27lWMJvD/Uv8AXJ9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0psyY8QAAADbAAAADwAAAAAAAAAAAAAAAACXAgAAZHJzL2Rv&#10;d25yZXYueG1sUEsFBgAAAAAEAAQA9QAAAIgDAAAAAA==&#10;" fillcolor="white [3201]" strokecolor="red" strokeweight=".5pt">
                        <v:stroke dashstyle="3 1"/>
                        <v:textbox>
                          <w:txbxContent>
                            <w:p w14:paraId="5E9DBB56" w14:textId="77777777" w:rsidR="00A56AAE" w:rsidRPr="003D70E5" w:rsidRDefault="00A56AAE" w:rsidP="00FE310B">
                              <w:pPr>
                                <w:jc w:val="center"/>
                                <w:rPr>
                                  <w:sz w:val="16"/>
                                  <w:szCs w:val="16"/>
                                  <w:lang w:val="en-US"/>
                                </w:rPr>
                              </w:pPr>
                              <w:r w:rsidRPr="003D70E5">
                                <w:rPr>
                                  <w:sz w:val="16"/>
                                  <w:szCs w:val="16"/>
                                  <w:lang w:val="en-US"/>
                                </w:rPr>
                                <w:t>SIEM</w:t>
                              </w:r>
                            </w:p>
                          </w:txbxContent>
                        </v:textbox>
                      </v:shape>
                      <v:shape id="Picture_x0020_3" o:spid="_x0000_s1087" type="#_x0000_t75" style="position:absolute;left:-2319;top:21596;width:7403;height:5182;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rj&#10;36/FAAAA2wAAAA8AAABkcnMvZG93bnJldi54bWxEj09rAjEUxO9Cv0N4hV5EswrVsjVKsRQW8eIf&#10;isfXzXN3afISNqmu/fRGEDwOM/MbZrborBEnakPjWMFomIEgLp1uuFKw330N3kCEiKzROCYFFwqw&#10;mD/1Zphrd+YNnbaxEgnCIUcFdYw+lzKUNVkMQ+eJk3d0rcWYZFtJ3eI5wa2R4yybSIsNp4UaPS1r&#10;Kn+3f1bB8VCuX+PKm/7UfE//Nz+Fd5+FUi/P3cc7iEhdfITv7UIrGE/g9iX9ADm/Ag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AK49+vxQAAANsAAAAPAAAAAAAAAAAAAAAAAJwC&#10;AABkcnMvZG93bnJldi54bWxQSwUGAAAAAAQABAD3AAAAjgMAAAAA&#10;">
                        <v:imagedata r:id="rId17" o:title=""/>
                      </v:shape>
                    </v:group>
                    <v:shape id="Picture_x0020_4" o:spid="_x0000_s1088" type="#_x0000_t75" style="position:absolute;left:14630;top:1033;width:6655;height:3867;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DPp&#10;tv3DAAAA2wAAAA8AAABkcnMvZG93bnJldi54bWxEj0FrwkAUhO+C/2F5BW/Nph7URldRQRGKhUbB&#10;62v2uQnNvg3Z1aT/3i0UPA4z8w2zWPW2FndqfeVYwVuSgiAunK7YKDifdq8zED4ga6wdk4Jf8rBa&#10;DgcLzLTr+IvueTAiQthnqKAMocmk9EVJFn3iGuLoXV1rMUTZGqlb7CLc1nKcphNpseK4UGJD25KK&#10;n/xmFWy/98Z8zLrj+0Wv/XWTys98KpUavfTrOYhAfXiG/9sHrWA8hb8v8QfI5QM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M+m2/cMAAADbAAAADwAAAAAAAAAAAAAAAACcAgAA&#10;ZHJzL2Rvd25yZXYueG1sUEsFBgAAAAAEAAQA9wAAAIwDAAAAAA==&#10;">
                      <v:imagedata r:id="rId18" o:title="" croptop="20681f" cropbottom="19806f" cropleft="11214f" cropright="11214f"/>
                    </v:shape>
                  </v:group>
                </v:group>
              </v:group>
            </w:pict>
          </mc:Fallback>
        </mc:AlternateContent>
      </w:r>
    </w:p>
    <w:p w14:paraId="2FBD90E6" w14:textId="77777777" w:rsidR="004C5DD0" w:rsidRDefault="004C5DD0" w:rsidP="00A12A4D">
      <w:pPr>
        <w:spacing w:line="276" w:lineRule="auto"/>
        <w:jc w:val="both"/>
        <w:rPr>
          <w:noProof/>
        </w:rPr>
      </w:pPr>
    </w:p>
    <w:p w14:paraId="166C98B4" w14:textId="77777777" w:rsidR="004C5DD0" w:rsidRDefault="004C5DD0" w:rsidP="00A12A4D">
      <w:pPr>
        <w:spacing w:line="276" w:lineRule="auto"/>
        <w:jc w:val="both"/>
        <w:rPr>
          <w:noProof/>
        </w:rPr>
      </w:pPr>
    </w:p>
    <w:p w14:paraId="5F2B005D" w14:textId="77777777" w:rsidR="004C5DD0" w:rsidRDefault="004C5DD0" w:rsidP="00A12A4D">
      <w:pPr>
        <w:spacing w:line="276" w:lineRule="auto"/>
        <w:jc w:val="both"/>
        <w:rPr>
          <w:noProof/>
        </w:rPr>
      </w:pPr>
    </w:p>
    <w:p w14:paraId="0FB9DADC" w14:textId="77777777" w:rsidR="004C5DD0" w:rsidRDefault="004C5DD0" w:rsidP="00A12A4D">
      <w:pPr>
        <w:spacing w:line="276" w:lineRule="auto"/>
        <w:jc w:val="both"/>
        <w:rPr>
          <w:noProof/>
        </w:rPr>
      </w:pPr>
    </w:p>
    <w:p w14:paraId="680DF30D" w14:textId="77777777" w:rsidR="004C5DD0" w:rsidRDefault="004C5DD0" w:rsidP="00A12A4D">
      <w:pPr>
        <w:spacing w:line="276" w:lineRule="auto"/>
        <w:jc w:val="both"/>
        <w:rPr>
          <w:noProof/>
        </w:rPr>
      </w:pPr>
    </w:p>
    <w:p w14:paraId="7A321E59" w14:textId="77777777" w:rsidR="004C5DD0" w:rsidRDefault="004C5DD0" w:rsidP="00A12A4D">
      <w:pPr>
        <w:spacing w:line="276" w:lineRule="auto"/>
        <w:jc w:val="both"/>
        <w:rPr>
          <w:noProof/>
        </w:rPr>
      </w:pPr>
    </w:p>
    <w:p w14:paraId="6FC33A5C" w14:textId="77777777" w:rsidR="004C5DD0" w:rsidRDefault="004C5DD0" w:rsidP="00A12A4D">
      <w:pPr>
        <w:spacing w:line="276" w:lineRule="auto"/>
        <w:jc w:val="both"/>
        <w:rPr>
          <w:noProof/>
        </w:rPr>
      </w:pPr>
    </w:p>
    <w:p w14:paraId="2FA2C958" w14:textId="77777777" w:rsidR="004C5DD0" w:rsidRDefault="004C5DD0" w:rsidP="00A12A4D">
      <w:pPr>
        <w:spacing w:line="276" w:lineRule="auto"/>
        <w:jc w:val="both"/>
        <w:rPr>
          <w:noProof/>
        </w:rPr>
      </w:pPr>
    </w:p>
    <w:p w14:paraId="1312FA6E" w14:textId="77777777" w:rsidR="00EA29E9" w:rsidRDefault="00EA29E9" w:rsidP="00A12A4D">
      <w:pPr>
        <w:pStyle w:val="ListParagraph"/>
        <w:spacing w:line="276" w:lineRule="auto"/>
        <w:ind w:left="360"/>
        <w:rPr>
          <w:bCs/>
        </w:rPr>
      </w:pPr>
    </w:p>
    <w:p w14:paraId="54EFD006" w14:textId="77777777" w:rsidR="00BB1162" w:rsidRDefault="00BB1162" w:rsidP="00A12A4D">
      <w:pPr>
        <w:pStyle w:val="ListParagraph"/>
        <w:spacing w:line="276" w:lineRule="auto"/>
        <w:ind w:left="360"/>
        <w:rPr>
          <w:bCs/>
        </w:rPr>
      </w:pPr>
    </w:p>
    <w:p w14:paraId="190AC560" w14:textId="77777777" w:rsidR="00BB1162" w:rsidRDefault="00BB1162" w:rsidP="00A12A4D">
      <w:pPr>
        <w:pStyle w:val="ListParagraph"/>
        <w:spacing w:line="276" w:lineRule="auto"/>
        <w:ind w:left="360"/>
        <w:rPr>
          <w:bCs/>
        </w:rPr>
      </w:pPr>
    </w:p>
    <w:p w14:paraId="4D42B91C" w14:textId="77777777" w:rsidR="00BB1162" w:rsidRDefault="00BB1162" w:rsidP="00A12A4D">
      <w:pPr>
        <w:pStyle w:val="ListParagraph"/>
        <w:spacing w:line="276" w:lineRule="auto"/>
        <w:ind w:left="360"/>
        <w:rPr>
          <w:bCs/>
        </w:rPr>
      </w:pPr>
    </w:p>
    <w:p w14:paraId="2C6AF051" w14:textId="77777777" w:rsidR="00BB1162" w:rsidRDefault="00BB1162" w:rsidP="00A12A4D">
      <w:pPr>
        <w:pStyle w:val="ListParagraph"/>
        <w:spacing w:line="276" w:lineRule="auto"/>
        <w:ind w:left="360"/>
        <w:rPr>
          <w:bCs/>
        </w:rPr>
      </w:pPr>
    </w:p>
    <w:p w14:paraId="5A1E100C" w14:textId="712A6FBB" w:rsidR="00D15426" w:rsidRDefault="008E5D3A" w:rsidP="00A12A4D">
      <w:pPr>
        <w:pStyle w:val="ListParagraph"/>
        <w:spacing w:line="276" w:lineRule="auto"/>
        <w:ind w:left="360"/>
        <w:rPr>
          <w:b/>
        </w:rPr>
      </w:pPr>
      <w:r>
        <w:rPr>
          <w:bCs/>
        </w:rPr>
        <w:t xml:space="preserve">Figure </w:t>
      </w:r>
      <w:r w:rsidR="00A0564F">
        <w:rPr>
          <w:bCs/>
        </w:rPr>
        <w:t>2</w:t>
      </w:r>
      <w:r w:rsidR="00D15426" w:rsidRPr="00EA29E9">
        <w:rPr>
          <w:bCs/>
        </w:rPr>
        <w:t>:</w:t>
      </w:r>
      <w:r w:rsidR="00BB1162">
        <w:rPr>
          <w:bCs/>
        </w:rPr>
        <w:t xml:space="preserve"> </w:t>
      </w:r>
      <w:r w:rsidR="0009682F">
        <w:rPr>
          <w:bCs/>
        </w:rPr>
        <w:t xml:space="preserve">Proposed </w:t>
      </w:r>
      <w:r w:rsidR="00D15426" w:rsidRPr="00EA29E9">
        <w:rPr>
          <w:bCs/>
        </w:rPr>
        <w:t>NERC’s</w:t>
      </w:r>
      <w:r w:rsidR="00EA29E9">
        <w:rPr>
          <w:bCs/>
        </w:rPr>
        <w:t xml:space="preserve"> / NESI SOC Model for </w:t>
      </w:r>
      <w:r w:rsidR="00D15426" w:rsidRPr="00EA29E9">
        <w:rPr>
          <w:bCs/>
        </w:rPr>
        <w:t>EPS Stakeholders.</w:t>
      </w:r>
    </w:p>
    <w:p w14:paraId="389913DF" w14:textId="77777777" w:rsidR="00BB1162" w:rsidRDefault="00BB1162" w:rsidP="00A12A4D">
      <w:pPr>
        <w:spacing w:line="276" w:lineRule="auto"/>
        <w:jc w:val="both"/>
        <w:rPr>
          <w:bCs/>
        </w:rPr>
      </w:pPr>
    </w:p>
    <w:p w14:paraId="639C2B66" w14:textId="77777777" w:rsidR="00BB1162" w:rsidRDefault="00BB1162" w:rsidP="00A12A4D">
      <w:pPr>
        <w:spacing w:line="276" w:lineRule="auto"/>
        <w:jc w:val="both"/>
        <w:rPr>
          <w:bCs/>
        </w:rPr>
      </w:pPr>
    </w:p>
    <w:p w14:paraId="00A6067F" w14:textId="6A7D5B20" w:rsidR="00742331" w:rsidRDefault="008E5D3A" w:rsidP="00A12A4D">
      <w:pPr>
        <w:spacing w:line="276" w:lineRule="auto"/>
        <w:jc w:val="both"/>
        <w:rPr>
          <w:bCs/>
        </w:rPr>
      </w:pPr>
      <w:r>
        <w:rPr>
          <w:bCs/>
        </w:rPr>
        <w:t xml:space="preserve">As shown in the figure </w:t>
      </w:r>
      <w:r w:rsidR="00A0564F">
        <w:rPr>
          <w:bCs/>
        </w:rPr>
        <w:t>2</w:t>
      </w:r>
      <w:r w:rsidR="00063D18">
        <w:rPr>
          <w:bCs/>
        </w:rPr>
        <w:t>, the SOC will be equipped with Security Information and Event Management (SIEM) for monitoring all security events, the Intrusion Detection and Prevention   systems (IDS / IPS) for all cloud services</w:t>
      </w:r>
      <w:r w:rsidR="003E4EB8">
        <w:rPr>
          <w:bCs/>
        </w:rPr>
        <w:t xml:space="preserve"> and many other security tools across all the NESI stakeholders. Various</w:t>
      </w:r>
      <w:r w:rsidR="00C46D59">
        <w:rPr>
          <w:bCs/>
        </w:rPr>
        <w:t xml:space="preserve"> </w:t>
      </w:r>
      <w:r w:rsidR="00432721">
        <w:rPr>
          <w:bCs/>
        </w:rPr>
        <w:t>data</w:t>
      </w:r>
      <w:r w:rsidR="008F2345">
        <w:rPr>
          <w:bCs/>
        </w:rPr>
        <w:t xml:space="preserve"> related to generation of power</w:t>
      </w:r>
      <w:r w:rsidR="00432721">
        <w:rPr>
          <w:bCs/>
        </w:rPr>
        <w:t xml:space="preserve"> originated from GenCos</w:t>
      </w:r>
      <w:r w:rsidR="008F2345">
        <w:rPr>
          <w:bCs/>
        </w:rPr>
        <w:t xml:space="preserve"> plants</w:t>
      </w:r>
      <w:r w:rsidR="00432721">
        <w:rPr>
          <w:bCs/>
        </w:rPr>
        <w:t xml:space="preserve"> will be encrypted </w:t>
      </w:r>
      <w:r w:rsidR="008F2345">
        <w:rPr>
          <w:bCs/>
        </w:rPr>
        <w:t>an</w:t>
      </w:r>
      <w:r w:rsidR="00432721">
        <w:rPr>
          <w:bCs/>
        </w:rPr>
        <w:t xml:space="preserve">d transmitted to </w:t>
      </w:r>
      <w:r w:rsidR="008F2345">
        <w:rPr>
          <w:bCs/>
        </w:rPr>
        <w:t>TransCo. At TransCos domain, the data is decrypted and supplied to appropriate ICS device. The flow continues to the DisCos domain through encryption and later decrypted for internal use at the DisCos domain. Data exchange continue to and fro consumers encrypted and decrypted and finally, the data wi</w:t>
      </w:r>
      <w:r w:rsidR="007D334C">
        <w:rPr>
          <w:bCs/>
        </w:rPr>
        <w:t>l</w:t>
      </w:r>
      <w:r w:rsidR="008F2345">
        <w:rPr>
          <w:bCs/>
        </w:rPr>
        <w:t xml:space="preserve">l transit NERC data center through IDS/IPS. </w:t>
      </w:r>
      <w:r w:rsidR="007D334C">
        <w:rPr>
          <w:bCs/>
        </w:rPr>
        <w:t>This process ensures an end to end secured transmission of data from the origination to destination without being compromised.</w:t>
      </w:r>
    </w:p>
    <w:p w14:paraId="7C53DA53" w14:textId="77777777" w:rsidR="005C1FA6" w:rsidRDefault="005C1FA6" w:rsidP="00A12A4D">
      <w:pPr>
        <w:spacing w:line="276" w:lineRule="auto"/>
        <w:jc w:val="both"/>
        <w:rPr>
          <w:bCs/>
        </w:rPr>
      </w:pPr>
    </w:p>
    <w:p w14:paraId="37EB9817" w14:textId="6D4C9BFE" w:rsidR="00933A62" w:rsidRPr="00742331" w:rsidRDefault="00403094" w:rsidP="00A12A4D">
      <w:pPr>
        <w:spacing w:line="276" w:lineRule="auto"/>
        <w:jc w:val="both"/>
        <w:rPr>
          <w:bCs/>
        </w:rPr>
      </w:pPr>
      <w:r>
        <w:rPr>
          <w:bCs/>
        </w:rPr>
        <w:t>The above system model has been used as a Test</w:t>
      </w:r>
      <w:r w:rsidR="0009682F">
        <w:rPr>
          <w:bCs/>
        </w:rPr>
        <w:t xml:space="preserve"> </w:t>
      </w:r>
      <w:r>
        <w:rPr>
          <w:bCs/>
        </w:rPr>
        <w:t xml:space="preserve">bed in an attack and counter attack </w:t>
      </w:r>
      <w:r w:rsidR="00A9535B">
        <w:rPr>
          <w:bCs/>
        </w:rPr>
        <w:t xml:space="preserve">simulation </w:t>
      </w:r>
      <w:r w:rsidR="00933A62">
        <w:rPr>
          <w:bCs/>
        </w:rPr>
        <w:t>system to</w:t>
      </w:r>
      <w:r w:rsidR="00A9535B">
        <w:rPr>
          <w:bCs/>
        </w:rPr>
        <w:t xml:space="preserve"> determine its resistance to </w:t>
      </w:r>
      <w:r>
        <w:rPr>
          <w:bCs/>
        </w:rPr>
        <w:t xml:space="preserve">various </w:t>
      </w:r>
      <w:r w:rsidR="00A9535B">
        <w:rPr>
          <w:bCs/>
        </w:rPr>
        <w:t xml:space="preserve">attacks such as DoS, </w:t>
      </w:r>
      <w:r w:rsidR="00933A62">
        <w:rPr>
          <w:bCs/>
        </w:rPr>
        <w:t xml:space="preserve">phishing, code injection, broken authentication, cross site scripting (XSS), OS command injection attack, </w:t>
      </w:r>
      <w:r w:rsidR="003F13A4" w:rsidRPr="003F13A4">
        <w:rPr>
          <w:bCs/>
        </w:rPr>
        <w:t>GPS Spoofing Attacks</w:t>
      </w:r>
      <w:r w:rsidR="003F13A4">
        <w:rPr>
          <w:bCs/>
        </w:rPr>
        <w:t xml:space="preserve"> (</w:t>
      </w:r>
      <w:r w:rsidR="003F13A4">
        <w:t xml:space="preserve">ALmutairy et al., 2022) </w:t>
      </w:r>
      <w:r w:rsidR="00933A62">
        <w:rPr>
          <w:bCs/>
        </w:rPr>
        <w:t xml:space="preserve">etc. </w:t>
      </w:r>
      <w:r w:rsidR="00D9598B">
        <w:rPr>
          <w:bCs/>
        </w:rPr>
        <w:t>A</w:t>
      </w:r>
      <w:r w:rsidR="00933A62">
        <w:rPr>
          <w:bCs/>
        </w:rPr>
        <w:t xml:space="preserve">n </w:t>
      </w:r>
      <w:r>
        <w:rPr>
          <w:bCs/>
        </w:rPr>
        <w:t>application system developed to mimic NESI stakeholders</w:t>
      </w:r>
      <w:r w:rsidR="00933A62">
        <w:rPr>
          <w:bCs/>
        </w:rPr>
        <w:t>. The model has proven very effective and reliable.</w:t>
      </w:r>
    </w:p>
    <w:p w14:paraId="64368BFC" w14:textId="77777777" w:rsidR="00EC25C2" w:rsidRDefault="00EC25C2" w:rsidP="00A12A4D">
      <w:pPr>
        <w:pStyle w:val="ListParagraph"/>
        <w:spacing w:line="276" w:lineRule="auto"/>
        <w:ind w:left="360"/>
        <w:rPr>
          <w:b/>
        </w:rPr>
      </w:pPr>
    </w:p>
    <w:p w14:paraId="1BA53663" w14:textId="77777777" w:rsidR="00327992" w:rsidRPr="00EC127B" w:rsidRDefault="00F14429" w:rsidP="00A12A4D">
      <w:pPr>
        <w:spacing w:line="276" w:lineRule="auto"/>
        <w:rPr>
          <w:b/>
        </w:rPr>
      </w:pPr>
      <w:r>
        <w:rPr>
          <w:b/>
        </w:rPr>
        <w:t>1.4</w:t>
      </w:r>
      <w:r>
        <w:rPr>
          <w:b/>
        </w:rPr>
        <w:tab/>
      </w:r>
      <w:r w:rsidR="005F7F8B" w:rsidRPr="00981904">
        <w:rPr>
          <w:b/>
        </w:rPr>
        <w:t xml:space="preserve">Summary </w:t>
      </w:r>
    </w:p>
    <w:p w14:paraId="2C2446C3" w14:textId="77477D0A" w:rsidR="00933A62" w:rsidRPr="008E5D3A" w:rsidRDefault="00EA1B23" w:rsidP="00A12A4D">
      <w:pPr>
        <w:spacing w:line="276" w:lineRule="auto"/>
        <w:jc w:val="both"/>
        <w:rPr>
          <w:bCs/>
          <w:lang w:val="en-US"/>
        </w:rPr>
      </w:pPr>
      <w:r>
        <w:rPr>
          <w:bCs/>
        </w:rPr>
        <w:t>The</w:t>
      </w:r>
      <w:r w:rsidR="00257D96">
        <w:rPr>
          <w:bCs/>
        </w:rPr>
        <w:t xml:space="preserve"> research review best practices of existing Cyber Security Solutions for electricity power system and identify the different methods of data collection from customer’s home. Protocols for monitoring, computing, communication and control in different interf</w:t>
      </w:r>
      <w:r>
        <w:rPr>
          <w:bCs/>
        </w:rPr>
        <w:t>ace are designed. Development of a</w:t>
      </w:r>
      <w:r w:rsidR="00257D96">
        <w:rPr>
          <w:bCs/>
        </w:rPr>
        <w:t xml:space="preserve"> secure database support system </w:t>
      </w:r>
      <w:r>
        <w:rPr>
          <w:bCs/>
        </w:rPr>
        <w:t>with attack and counter-attack system under different scenarios are deployed.</w:t>
      </w:r>
      <w:r w:rsidR="00C46D59">
        <w:rPr>
          <w:bCs/>
        </w:rPr>
        <w:t xml:space="preserve"> </w:t>
      </w:r>
      <w:r>
        <w:rPr>
          <w:bCs/>
        </w:rPr>
        <w:t>A</w:t>
      </w:r>
      <w:r w:rsidR="00EC127B">
        <w:rPr>
          <w:bCs/>
        </w:rPr>
        <w:t>pproaches implemented so far in the EPS with smart grid technology and the global cybersecurity practices to enhance the security of the data and information exchange from various nodes in ICS devices to their respective software applications that requires their services.</w:t>
      </w:r>
      <w:r w:rsidR="0009682F">
        <w:rPr>
          <w:bCs/>
        </w:rPr>
        <w:t xml:space="preserve"> </w:t>
      </w:r>
      <w:r w:rsidR="00C53656">
        <w:rPr>
          <w:bCs/>
        </w:rPr>
        <w:t>This model in addition to</w:t>
      </w:r>
      <w:r w:rsidR="002816CB">
        <w:rPr>
          <w:bCs/>
        </w:rPr>
        <w:t xml:space="preserve"> a large </w:t>
      </w:r>
      <w:r w:rsidR="00C53656">
        <w:rPr>
          <w:bCs/>
        </w:rPr>
        <w:t xml:space="preserve">indigenous </w:t>
      </w:r>
      <w:r w:rsidR="005E5DE3">
        <w:rPr>
          <w:bCs/>
        </w:rPr>
        <w:t>dataset from</w:t>
      </w:r>
      <w:r w:rsidR="00965880">
        <w:rPr>
          <w:bCs/>
        </w:rPr>
        <w:t xml:space="preserve"> DISCOs </w:t>
      </w:r>
      <w:r w:rsidR="002816CB">
        <w:rPr>
          <w:bCs/>
        </w:rPr>
        <w:t>will be used to further test and validate the work to ensure that it can be implemented for an attack and counter attack scenario in Nigeria EPS domain.</w:t>
      </w:r>
    </w:p>
    <w:p w14:paraId="06BB75AB" w14:textId="77777777" w:rsidR="00933A62" w:rsidRPr="00DF00A5" w:rsidRDefault="00933A62" w:rsidP="00A12A4D">
      <w:pPr>
        <w:spacing w:line="276" w:lineRule="auto"/>
        <w:jc w:val="both"/>
        <w:rPr>
          <w:bCs/>
          <w:lang w:val="en-US"/>
        </w:rPr>
      </w:pPr>
    </w:p>
    <w:p w14:paraId="609DD7E4" w14:textId="77777777" w:rsidR="005F7F8B" w:rsidRPr="00F14429" w:rsidRDefault="005F7F8B" w:rsidP="00A12A4D">
      <w:pPr>
        <w:pStyle w:val="ListParagraph"/>
        <w:numPr>
          <w:ilvl w:val="1"/>
          <w:numId w:val="46"/>
        </w:numPr>
        <w:spacing w:line="276" w:lineRule="auto"/>
        <w:rPr>
          <w:b/>
        </w:rPr>
      </w:pPr>
      <w:r w:rsidRPr="00F14429">
        <w:rPr>
          <w:b/>
        </w:rPr>
        <w:t xml:space="preserve">Acknowledgement </w:t>
      </w:r>
    </w:p>
    <w:p w14:paraId="22703D91" w14:textId="7C9EA5D3" w:rsidR="003E52C4" w:rsidRPr="003E52C4" w:rsidRDefault="007E0949" w:rsidP="00A12A4D">
      <w:pPr>
        <w:spacing w:line="276" w:lineRule="auto"/>
        <w:jc w:val="both"/>
      </w:pPr>
      <w:r>
        <w:t xml:space="preserve">The Research is </w:t>
      </w:r>
      <w:r w:rsidR="00EC127B">
        <w:t>funded</w:t>
      </w:r>
      <w:r w:rsidR="003E52C4" w:rsidRPr="003E52C4">
        <w:t xml:space="preserve"> by the Nigeria Electricity Regulation Commission (NERC)</w:t>
      </w:r>
      <w:r w:rsidR="0083671F">
        <w:t>. It focuses</w:t>
      </w:r>
      <w:r w:rsidR="003E52C4" w:rsidRPr="003E52C4">
        <w:t xml:space="preserve"> on </w:t>
      </w:r>
      <w:r w:rsidR="00EC127B">
        <w:t>designing cybersecurity framework and protocols for data and information protection</w:t>
      </w:r>
      <w:r w:rsidR="0009682F">
        <w:t xml:space="preserve"> </w:t>
      </w:r>
      <w:r w:rsidR="003E52C4" w:rsidRPr="003E52C4">
        <w:t>for Electricity Power Systems (EPS)</w:t>
      </w:r>
      <w:r w:rsidR="007D7C9C">
        <w:t xml:space="preserve"> in Nigeria.</w:t>
      </w:r>
      <w:r w:rsidR="0009682F">
        <w:t xml:space="preserve"> </w:t>
      </w:r>
      <w:r>
        <w:t>This research was</w:t>
      </w:r>
      <w:r w:rsidR="0009682F">
        <w:t xml:space="preserve"> </w:t>
      </w:r>
      <w:r>
        <w:t>carried out by the Federal University of Technology, Minna. Depa</w:t>
      </w:r>
      <w:r w:rsidR="008E5D3A">
        <w:t>rtment of Cyber Security Science.</w:t>
      </w:r>
    </w:p>
    <w:p w14:paraId="46F6A131" w14:textId="77777777" w:rsidR="005F7F8B" w:rsidRPr="003E52C4" w:rsidRDefault="005F7F8B" w:rsidP="00A12A4D">
      <w:pPr>
        <w:pStyle w:val="ListParagraph"/>
        <w:spacing w:line="276" w:lineRule="auto"/>
        <w:ind w:left="360"/>
        <w:jc w:val="both"/>
      </w:pPr>
    </w:p>
    <w:p w14:paraId="7E92B382" w14:textId="77777777" w:rsidR="005F7F8B" w:rsidRDefault="005F7F8B" w:rsidP="00A12A4D">
      <w:pPr>
        <w:spacing w:line="276" w:lineRule="auto"/>
        <w:jc w:val="both"/>
      </w:pPr>
    </w:p>
    <w:p w14:paraId="7792DCE1" w14:textId="77777777" w:rsidR="00CE4E13" w:rsidRDefault="00CE4E13" w:rsidP="00A12A4D">
      <w:pPr>
        <w:spacing w:line="276" w:lineRule="auto"/>
        <w:jc w:val="both"/>
      </w:pPr>
    </w:p>
    <w:p w14:paraId="58308A50" w14:textId="77777777" w:rsidR="00CE4E13" w:rsidRDefault="00CE4E13" w:rsidP="00A12A4D">
      <w:pPr>
        <w:spacing w:line="276" w:lineRule="auto"/>
        <w:jc w:val="both"/>
      </w:pPr>
    </w:p>
    <w:p w14:paraId="59371287" w14:textId="77777777" w:rsidR="00CE4E13" w:rsidRPr="003E52C4" w:rsidRDefault="00CE4E13" w:rsidP="00A12A4D">
      <w:pPr>
        <w:spacing w:line="276" w:lineRule="auto"/>
        <w:jc w:val="both"/>
      </w:pPr>
    </w:p>
    <w:p w14:paraId="5CFD72D8" w14:textId="77777777" w:rsidR="005F7F8B" w:rsidRPr="003E52C4" w:rsidRDefault="005F7F8B" w:rsidP="00A12A4D">
      <w:pPr>
        <w:spacing w:line="276" w:lineRule="auto"/>
        <w:jc w:val="both"/>
      </w:pPr>
    </w:p>
    <w:p w14:paraId="022BA29D" w14:textId="77777777" w:rsidR="00213D22" w:rsidRPr="005736D6" w:rsidRDefault="00213D22" w:rsidP="00A12A4D">
      <w:pPr>
        <w:spacing w:line="276" w:lineRule="auto"/>
        <w:rPr>
          <w:b/>
          <w:bCs/>
        </w:rPr>
      </w:pPr>
      <w:r w:rsidRPr="005736D6">
        <w:rPr>
          <w:b/>
          <w:bCs/>
        </w:rPr>
        <w:t>REFERENCES</w:t>
      </w:r>
    </w:p>
    <w:p w14:paraId="5F0A01DA" w14:textId="77777777" w:rsidR="00213D22" w:rsidRPr="003A38CA" w:rsidRDefault="001975D9" w:rsidP="00A12A4D">
      <w:pPr>
        <w:widowControl w:val="0"/>
        <w:autoSpaceDE w:val="0"/>
        <w:autoSpaceDN w:val="0"/>
        <w:adjustRightInd w:val="0"/>
        <w:spacing w:after="160" w:line="276" w:lineRule="auto"/>
        <w:ind w:left="480" w:hanging="480"/>
        <w:rPr>
          <w:noProof/>
        </w:rPr>
      </w:pPr>
      <w:r w:rsidRPr="005736D6">
        <w:fldChar w:fldCharType="begin" w:fldLock="1"/>
      </w:r>
      <w:r w:rsidR="00213D22" w:rsidRPr="005736D6">
        <w:instrText xml:space="preserve">ADDIN Mendeley Bibliography CSL_BIBLIOGRAPHY </w:instrText>
      </w:r>
      <w:r w:rsidRPr="005736D6">
        <w:fldChar w:fldCharType="separate"/>
      </w:r>
    </w:p>
    <w:p w14:paraId="1DF5F778" w14:textId="77777777" w:rsidR="00213D22" w:rsidRPr="003A38CA" w:rsidRDefault="00213D22" w:rsidP="00A12A4D">
      <w:pPr>
        <w:widowControl w:val="0"/>
        <w:autoSpaceDE w:val="0"/>
        <w:autoSpaceDN w:val="0"/>
        <w:adjustRightInd w:val="0"/>
        <w:spacing w:after="160" w:line="276" w:lineRule="auto"/>
        <w:ind w:left="480" w:hanging="480"/>
        <w:rPr>
          <w:noProof/>
        </w:rPr>
      </w:pPr>
      <w:r w:rsidRPr="003A38CA">
        <w:rPr>
          <w:noProof/>
        </w:rPr>
        <w:t>Komninos, C., Survey, A., Grid, S., Komninos, N., Philippou, E., Pitsillides, A., &amp; Member, S. (2014). City Research Online City , University of London Institutional Repository Survey in Smart Grid and Smart Home Security : Issues , Challenges and Countermeasures. https://doi.org/10.1109/COMST.2014.2320093</w:t>
      </w:r>
    </w:p>
    <w:p w14:paraId="002376F6" w14:textId="77777777" w:rsidR="00213D22" w:rsidRPr="003A38CA" w:rsidRDefault="00213D22" w:rsidP="00A12A4D">
      <w:pPr>
        <w:widowControl w:val="0"/>
        <w:autoSpaceDE w:val="0"/>
        <w:autoSpaceDN w:val="0"/>
        <w:adjustRightInd w:val="0"/>
        <w:spacing w:after="160" w:line="276" w:lineRule="auto"/>
        <w:ind w:left="480" w:hanging="480"/>
        <w:rPr>
          <w:noProof/>
        </w:rPr>
      </w:pPr>
      <w:r w:rsidRPr="003A38CA">
        <w:rPr>
          <w:noProof/>
        </w:rPr>
        <w:t xml:space="preserve">Lee, S., Lee, S., &amp; Kim, J. (2016). A Study on Security Vulnerability Management in Electric Power Industry IoT, </w:t>
      </w:r>
      <w:r w:rsidRPr="003A38CA">
        <w:rPr>
          <w:i/>
          <w:iCs/>
          <w:noProof/>
        </w:rPr>
        <w:t>17</w:t>
      </w:r>
      <w:r w:rsidRPr="003A38CA">
        <w:rPr>
          <w:noProof/>
        </w:rPr>
        <w:t>(6), 499–507.</w:t>
      </w:r>
    </w:p>
    <w:p w14:paraId="6B976FF7" w14:textId="177F71A0" w:rsidR="00213D22" w:rsidRPr="003A38CA" w:rsidRDefault="00534825" w:rsidP="00A12A4D">
      <w:pPr>
        <w:widowControl w:val="0"/>
        <w:autoSpaceDE w:val="0"/>
        <w:autoSpaceDN w:val="0"/>
        <w:adjustRightInd w:val="0"/>
        <w:spacing w:after="160" w:line="276" w:lineRule="auto"/>
        <w:ind w:left="480" w:hanging="480"/>
        <w:rPr>
          <w:noProof/>
        </w:rPr>
      </w:pPr>
      <w:r>
        <w:rPr>
          <w:noProof/>
        </w:rPr>
        <w:t>Livingston, Sanborn and</w:t>
      </w:r>
      <w:r w:rsidR="00213D22" w:rsidRPr="003A38CA">
        <w:rPr>
          <w:noProof/>
        </w:rPr>
        <w:t xml:space="preserve"> Slaughter, Z. (2019). Managing cyber risk in the electric power sector | Deloitte Insights. Retrieved from https://www2.deloitte.com/insights/us/en/industry/power-and-utilities/cyber-risk-electric-power-sector.html</w:t>
      </w:r>
    </w:p>
    <w:p w14:paraId="2BAF4434" w14:textId="77777777" w:rsidR="00213D22" w:rsidRPr="003A38CA" w:rsidRDefault="00213D22" w:rsidP="00A12A4D">
      <w:pPr>
        <w:widowControl w:val="0"/>
        <w:autoSpaceDE w:val="0"/>
        <w:autoSpaceDN w:val="0"/>
        <w:adjustRightInd w:val="0"/>
        <w:spacing w:after="160" w:line="276" w:lineRule="auto"/>
        <w:ind w:left="480" w:hanging="480"/>
        <w:rPr>
          <w:noProof/>
        </w:rPr>
      </w:pPr>
      <w:r w:rsidRPr="003A38CA">
        <w:rPr>
          <w:noProof/>
        </w:rPr>
        <w:t>Marinos, L. (2013). European Union Agency for Network and Information Security Smart Grid Threat Landscape and Good Practice Guide Smart Grid Threat Landscape and Good Practice Guide About ENISA Smart Grid Threat Landscape and Good Practice Guide, (December).</w:t>
      </w:r>
    </w:p>
    <w:p w14:paraId="7DD84F49" w14:textId="77777777" w:rsidR="00213D22" w:rsidRPr="003A38CA" w:rsidRDefault="00213D22" w:rsidP="00A12A4D">
      <w:pPr>
        <w:widowControl w:val="0"/>
        <w:autoSpaceDE w:val="0"/>
        <w:autoSpaceDN w:val="0"/>
        <w:adjustRightInd w:val="0"/>
        <w:spacing w:after="160" w:line="276" w:lineRule="auto"/>
        <w:ind w:left="480" w:hanging="480"/>
        <w:rPr>
          <w:noProof/>
        </w:rPr>
      </w:pPr>
      <w:r w:rsidRPr="003A38CA">
        <w:rPr>
          <w:noProof/>
        </w:rPr>
        <w:t xml:space="preserve">Marinos, L., &amp; Lourenço, M. (2018). </w:t>
      </w:r>
      <w:r w:rsidRPr="003A38CA">
        <w:rPr>
          <w:i/>
          <w:iCs/>
          <w:noProof/>
        </w:rPr>
        <w:t>ENISA Threat Landscape Report 2018 15 Top Cyberthreats and Trends</w:t>
      </w:r>
      <w:r w:rsidRPr="003A38CA">
        <w:rPr>
          <w:noProof/>
        </w:rPr>
        <w:t xml:space="preserve">. </w:t>
      </w:r>
      <w:r w:rsidRPr="003A38CA">
        <w:rPr>
          <w:i/>
          <w:iCs/>
          <w:noProof/>
        </w:rPr>
        <w:t>European Union Agency For Network and Information Security</w:t>
      </w:r>
      <w:r w:rsidRPr="003A38CA">
        <w:rPr>
          <w:noProof/>
        </w:rPr>
        <w:t>. https://doi.org/10.2824/622757</w:t>
      </w:r>
    </w:p>
    <w:p w14:paraId="6E669FE6" w14:textId="77777777" w:rsidR="00213D22" w:rsidRPr="003A38CA" w:rsidRDefault="00213D22" w:rsidP="00A12A4D">
      <w:pPr>
        <w:widowControl w:val="0"/>
        <w:autoSpaceDE w:val="0"/>
        <w:autoSpaceDN w:val="0"/>
        <w:adjustRightInd w:val="0"/>
        <w:spacing w:after="160" w:line="276" w:lineRule="auto"/>
        <w:ind w:left="480" w:hanging="480"/>
        <w:rPr>
          <w:noProof/>
        </w:rPr>
      </w:pPr>
      <w:r w:rsidRPr="003A38CA">
        <w:rPr>
          <w:noProof/>
        </w:rPr>
        <w:t xml:space="preserve">Mendel, J. (2017). Smart Grid Cyber Security Challenges: Overview and Classification. </w:t>
      </w:r>
      <w:r w:rsidRPr="003A38CA">
        <w:rPr>
          <w:i/>
          <w:iCs/>
          <w:noProof/>
        </w:rPr>
        <w:t>E-Mentor</w:t>
      </w:r>
      <w:r w:rsidRPr="003A38CA">
        <w:rPr>
          <w:noProof/>
        </w:rPr>
        <w:t xml:space="preserve">, </w:t>
      </w:r>
      <w:r w:rsidRPr="003A38CA">
        <w:rPr>
          <w:i/>
          <w:iCs/>
          <w:noProof/>
        </w:rPr>
        <w:t>2017</w:t>
      </w:r>
      <w:r w:rsidRPr="003A38CA">
        <w:rPr>
          <w:noProof/>
        </w:rPr>
        <w:t>(1(68)), 55–66. https://doi.org/10.15219/em68.1282</w:t>
      </w:r>
    </w:p>
    <w:p w14:paraId="72112879" w14:textId="77777777" w:rsidR="00213D22" w:rsidRPr="003A38CA" w:rsidRDefault="00213D22" w:rsidP="00A12A4D">
      <w:pPr>
        <w:widowControl w:val="0"/>
        <w:autoSpaceDE w:val="0"/>
        <w:autoSpaceDN w:val="0"/>
        <w:adjustRightInd w:val="0"/>
        <w:spacing w:after="160" w:line="276" w:lineRule="auto"/>
        <w:ind w:left="480" w:hanging="480"/>
        <w:rPr>
          <w:noProof/>
        </w:rPr>
      </w:pPr>
      <w:r w:rsidRPr="003A38CA">
        <w:rPr>
          <w:noProof/>
        </w:rPr>
        <w:t xml:space="preserve">Mission Support Center Idaho National Laboratory. (2017). Cyber Threat and Vulnerability Analysis of the U.S. Electric Sector. </w:t>
      </w:r>
      <w:r w:rsidRPr="003A38CA">
        <w:rPr>
          <w:i/>
          <w:iCs/>
          <w:noProof/>
        </w:rPr>
        <w:t>Inl (Idaho National Laboratory)</w:t>
      </w:r>
      <w:r w:rsidRPr="003A38CA">
        <w:rPr>
          <w:noProof/>
        </w:rPr>
        <w:t>, (August), 2–41. https://doi.org/10.2172/1337873</w:t>
      </w:r>
    </w:p>
    <w:p w14:paraId="174A95C8" w14:textId="77777777" w:rsidR="00213D22" w:rsidRPr="003A38CA" w:rsidRDefault="00213D22" w:rsidP="00A12A4D">
      <w:pPr>
        <w:widowControl w:val="0"/>
        <w:autoSpaceDE w:val="0"/>
        <w:autoSpaceDN w:val="0"/>
        <w:adjustRightInd w:val="0"/>
        <w:spacing w:after="160" w:line="276" w:lineRule="auto"/>
        <w:ind w:left="480" w:hanging="480"/>
        <w:rPr>
          <w:noProof/>
        </w:rPr>
      </w:pPr>
      <w:r w:rsidRPr="003A38CA">
        <w:rPr>
          <w:noProof/>
        </w:rPr>
        <w:t>National Cybersecurity Policy, &amp; Nigeria, C. National Cybersecurity Policy of Nigeria (2014).</w:t>
      </w:r>
    </w:p>
    <w:p w14:paraId="2360DBD2" w14:textId="77777777" w:rsidR="00213D22" w:rsidRPr="003A38CA" w:rsidRDefault="00213D22" w:rsidP="00A12A4D">
      <w:pPr>
        <w:widowControl w:val="0"/>
        <w:autoSpaceDE w:val="0"/>
        <w:autoSpaceDN w:val="0"/>
        <w:adjustRightInd w:val="0"/>
        <w:spacing w:after="160" w:line="276" w:lineRule="auto"/>
        <w:ind w:left="480" w:hanging="480"/>
        <w:rPr>
          <w:noProof/>
        </w:rPr>
      </w:pPr>
      <w:r w:rsidRPr="003A38CA">
        <w:rPr>
          <w:noProof/>
        </w:rPr>
        <w:t xml:space="preserve">NIST; Roadmap for Smart Grid Interoperability. (2012). NIST Special Publication 1108R2 NIST Framework and Roadmap for Smart Grid Interoperability Standards , NIST Special Publication 1108R2 NIST Framework and Roadmap for Smart Grid Interoperability Standards. </w:t>
      </w:r>
      <w:r w:rsidRPr="003A38CA">
        <w:rPr>
          <w:i/>
          <w:iCs/>
          <w:noProof/>
        </w:rPr>
        <w:t>Nist Special Publication</w:t>
      </w:r>
      <w:r w:rsidRPr="003A38CA">
        <w:rPr>
          <w:noProof/>
        </w:rPr>
        <w:t>, 1–90.</w:t>
      </w:r>
    </w:p>
    <w:p w14:paraId="55DDC9AD" w14:textId="77777777" w:rsidR="00213D22" w:rsidRDefault="00213D22" w:rsidP="00A12A4D">
      <w:pPr>
        <w:widowControl w:val="0"/>
        <w:autoSpaceDE w:val="0"/>
        <w:autoSpaceDN w:val="0"/>
        <w:adjustRightInd w:val="0"/>
        <w:spacing w:after="160" w:line="276" w:lineRule="auto"/>
        <w:ind w:left="480" w:hanging="480"/>
        <w:rPr>
          <w:noProof/>
        </w:rPr>
      </w:pPr>
      <w:r w:rsidRPr="003A38CA">
        <w:rPr>
          <w:noProof/>
        </w:rPr>
        <w:t xml:space="preserve">NIST: Improving Critical Infrastructure Cybersecurity. (2014). Framework for improving critical infrastructure cybersecurity: Version 1.0. </w:t>
      </w:r>
      <w:r w:rsidRPr="003A38CA">
        <w:rPr>
          <w:i/>
          <w:iCs/>
          <w:noProof/>
        </w:rPr>
        <w:t>Cybersecurity: Executive Order 13636 and the Critical Infrastructure Framework</w:t>
      </w:r>
      <w:r w:rsidRPr="003A38CA">
        <w:rPr>
          <w:noProof/>
        </w:rPr>
        <w:t>, 55–98.</w:t>
      </w:r>
    </w:p>
    <w:p w14:paraId="388EC924" w14:textId="5EDA2EF6" w:rsidR="00A11854" w:rsidRDefault="00534825" w:rsidP="00A12A4D">
      <w:pPr>
        <w:widowControl w:val="0"/>
        <w:autoSpaceDE w:val="0"/>
        <w:autoSpaceDN w:val="0"/>
        <w:adjustRightInd w:val="0"/>
        <w:spacing w:after="160" w:line="276" w:lineRule="auto"/>
        <w:ind w:left="480" w:hanging="480"/>
        <w:rPr>
          <w:noProof/>
        </w:rPr>
      </w:pPr>
      <w:r>
        <w:rPr>
          <w:noProof/>
        </w:rPr>
        <w:t>Yang T, Liu Y &amp;</w:t>
      </w:r>
      <w:r w:rsidR="000A32DA">
        <w:rPr>
          <w:noProof/>
        </w:rPr>
        <w:t xml:space="preserve"> Li W. (2022). Attack and defence methods in cyber-physical power system. IET Energy Systems Integration , 4 (2):159–70. https://doi.org/10.1049/esi2.12068.</w:t>
      </w:r>
    </w:p>
    <w:p w14:paraId="58C73501" w14:textId="758210CE" w:rsidR="00A11854" w:rsidRDefault="00534825" w:rsidP="00A12A4D">
      <w:pPr>
        <w:widowControl w:val="0"/>
        <w:autoSpaceDE w:val="0"/>
        <w:autoSpaceDN w:val="0"/>
        <w:adjustRightInd w:val="0"/>
        <w:spacing w:after="160" w:line="276" w:lineRule="auto"/>
        <w:ind w:left="480" w:hanging="480"/>
        <w:rPr>
          <w:noProof/>
        </w:rPr>
      </w:pPr>
      <w:r>
        <w:rPr>
          <w:noProof/>
        </w:rPr>
        <w:t>Suprabhath K, S.; Machina, V.S.P &amp;</w:t>
      </w:r>
      <w:r w:rsidR="00A11854" w:rsidRPr="00D4795A">
        <w:rPr>
          <w:noProof/>
        </w:rPr>
        <w:t xml:space="preserve"> Madichetty, S. </w:t>
      </w:r>
      <w:r w:rsidR="00A11854">
        <w:rPr>
          <w:noProof/>
        </w:rPr>
        <w:t>(</w:t>
      </w:r>
      <w:r w:rsidR="00A11854" w:rsidRPr="00EA7725">
        <w:rPr>
          <w:noProof/>
        </w:rPr>
        <w:t>2023</w:t>
      </w:r>
      <w:r w:rsidR="00A11854">
        <w:rPr>
          <w:noProof/>
        </w:rPr>
        <w:t xml:space="preserve">) </w:t>
      </w:r>
      <w:r w:rsidR="00A11854" w:rsidRPr="00D4795A">
        <w:rPr>
          <w:noProof/>
        </w:rPr>
        <w:t>Cyber-attacks in Cyber-Physical Microgrid Systems: A Comprehensive Review. Preprints.org 2023, 2023040691. https://doi.org/10.20944/preprints</w:t>
      </w:r>
      <w:r w:rsidR="00A11854">
        <w:rPr>
          <w:noProof/>
        </w:rPr>
        <w:t xml:space="preserve">, </w:t>
      </w:r>
      <w:r w:rsidR="00A11854" w:rsidRPr="00D4795A">
        <w:rPr>
          <w:noProof/>
        </w:rPr>
        <w:t>04.0691.v1.</w:t>
      </w:r>
    </w:p>
    <w:p w14:paraId="6D4959C7" w14:textId="31D3D4C0" w:rsidR="005F0473" w:rsidRDefault="005F0473" w:rsidP="00A12A4D">
      <w:pPr>
        <w:widowControl w:val="0"/>
        <w:autoSpaceDE w:val="0"/>
        <w:autoSpaceDN w:val="0"/>
        <w:adjustRightInd w:val="0"/>
        <w:spacing w:after="160" w:line="276" w:lineRule="auto"/>
        <w:ind w:left="480" w:hanging="480"/>
        <w:rPr>
          <w:noProof/>
        </w:rPr>
      </w:pPr>
      <w:r w:rsidRPr="00D4795A">
        <w:rPr>
          <w:noProof/>
        </w:rPr>
        <w:t>Larouche, JB., Roy, S., M</w:t>
      </w:r>
      <w:r w:rsidR="00534825">
        <w:rPr>
          <w:noProof/>
        </w:rPr>
        <w:t xml:space="preserve">ailhot, F., Tardif, PM &amp; </w:t>
      </w:r>
      <w:r w:rsidRPr="00D4795A">
        <w:rPr>
          <w:noProof/>
        </w:rPr>
        <w:t>Frappier, M. (2023). SCADA Radio Blackbox Reverse Engineering. In: Jourdan, GV., Mounier, L., Adams, C., Sèdes, F., Garcia-Alfaro, J. (eds) Foundations and Practice of Security. FPS 2022. Lecture Notes in Computer Science, vol 13877. Springer, Cham. https://doi.org/10.1007/978-3-031-30122-3_18</w:t>
      </w:r>
      <w:r w:rsidR="003F13A4">
        <w:rPr>
          <w:noProof/>
        </w:rPr>
        <w:t>.</w:t>
      </w:r>
    </w:p>
    <w:p w14:paraId="32060F25" w14:textId="51EEB4DA" w:rsidR="003F13A4" w:rsidRDefault="00534825" w:rsidP="00A12A4D">
      <w:pPr>
        <w:widowControl w:val="0"/>
        <w:autoSpaceDE w:val="0"/>
        <w:autoSpaceDN w:val="0"/>
        <w:adjustRightInd w:val="0"/>
        <w:spacing w:after="160" w:line="276" w:lineRule="auto"/>
        <w:ind w:left="480" w:hanging="480"/>
        <w:rPr>
          <w:noProof/>
        </w:rPr>
      </w:pPr>
      <w:r>
        <w:t>ALmutairy, F., Scekic, L., &amp;</w:t>
      </w:r>
      <w:r w:rsidR="003F13A4">
        <w:t xml:space="preserve"> Wshah, S.. (2022). Detection and Mitigation of GPS Spoofing Attacks against Phasor Measurement Units using Deep Learning. IEEE Transaction on Smart Grids.</w:t>
      </w:r>
    </w:p>
    <w:p w14:paraId="2D7FCEFE" w14:textId="77777777" w:rsidR="000A32DA" w:rsidRPr="003A38CA" w:rsidRDefault="000A32DA" w:rsidP="00A12A4D">
      <w:pPr>
        <w:widowControl w:val="0"/>
        <w:autoSpaceDE w:val="0"/>
        <w:autoSpaceDN w:val="0"/>
        <w:adjustRightInd w:val="0"/>
        <w:spacing w:after="160" w:line="276" w:lineRule="auto"/>
        <w:ind w:left="480" w:hanging="480"/>
        <w:rPr>
          <w:noProof/>
        </w:rPr>
      </w:pPr>
    </w:p>
    <w:p w14:paraId="1B34A3DE" w14:textId="77777777" w:rsidR="005F7F8B" w:rsidRDefault="001975D9" w:rsidP="00A12A4D">
      <w:pPr>
        <w:spacing w:line="276" w:lineRule="auto"/>
        <w:rPr>
          <w:b/>
        </w:rPr>
      </w:pPr>
      <w:r w:rsidRPr="005736D6">
        <w:fldChar w:fldCharType="end"/>
      </w:r>
    </w:p>
    <w:p w14:paraId="4D7F3AF6" w14:textId="77777777" w:rsidR="005F7F8B" w:rsidRDefault="005F7F8B" w:rsidP="00A12A4D">
      <w:pPr>
        <w:spacing w:line="276" w:lineRule="auto"/>
        <w:rPr>
          <w:b/>
        </w:rPr>
      </w:pPr>
    </w:p>
    <w:p w14:paraId="2505DBDE" w14:textId="77777777" w:rsidR="005F7F8B" w:rsidRDefault="005F7F8B" w:rsidP="00A12A4D">
      <w:pPr>
        <w:spacing w:line="276" w:lineRule="auto"/>
        <w:jc w:val="center"/>
        <w:rPr>
          <w:b/>
        </w:rPr>
      </w:pPr>
    </w:p>
    <w:p w14:paraId="6CD087B9" w14:textId="77777777" w:rsidR="000733EB" w:rsidRPr="0083671F" w:rsidRDefault="000733EB" w:rsidP="00A12A4D">
      <w:pPr>
        <w:widowControl w:val="0"/>
        <w:autoSpaceDE w:val="0"/>
        <w:autoSpaceDN w:val="0"/>
        <w:adjustRightInd w:val="0"/>
        <w:spacing w:after="160" w:line="276" w:lineRule="auto"/>
        <w:jc w:val="both"/>
      </w:pPr>
    </w:p>
    <w:sectPr w:rsidR="000733EB" w:rsidRPr="0083671F" w:rsidSect="00E37854">
      <w:footerReference w:type="even" r:id="rId19"/>
      <w:footerReference w:type="default" r:id="rId2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A1671D2" w14:textId="77777777" w:rsidR="00AF72B7" w:rsidRDefault="00AF72B7" w:rsidP="00FF646E">
      <w:r>
        <w:separator/>
      </w:r>
    </w:p>
  </w:endnote>
  <w:endnote w:type="continuationSeparator" w:id="0">
    <w:p w14:paraId="3ECA13F7" w14:textId="77777777" w:rsidR="00AF72B7" w:rsidRDefault="00AF72B7" w:rsidP="00FF64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MBX10">
    <w:altName w:val="Cambria"/>
    <w:charset w:val="00"/>
    <w:family w:val="roman"/>
    <w:pitch w:val="default"/>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Segoe UI">
    <w:altName w:val="Calibri"/>
    <w:charset w:val="00"/>
    <w:family w:val="swiss"/>
    <w:pitch w:val="variable"/>
    <w:sig w:usb0="E4002EFF" w:usb1="C000E47F" w:usb2="00000009" w:usb3="00000000" w:csb0="000001FF" w:csb1="00000000"/>
  </w:font>
  <w:font w:name="Tahoma">
    <w:panose1 w:val="020B0604030504040204"/>
    <w:charset w:val="00"/>
    <w:family w:val="auto"/>
    <w:pitch w:val="variable"/>
    <w:sig w:usb0="E1002E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699345052"/>
      <w:docPartObj>
        <w:docPartGallery w:val="Page Numbers (Bottom of Page)"/>
        <w:docPartUnique/>
      </w:docPartObj>
    </w:sdtPr>
    <w:sdtEndPr>
      <w:rPr>
        <w:rStyle w:val="PageNumber"/>
      </w:rPr>
    </w:sdtEndPr>
    <w:sdtContent>
      <w:p w14:paraId="5FBD0DCD" w14:textId="77777777" w:rsidR="00A56AAE" w:rsidRDefault="00A56AAE" w:rsidP="00437863">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2C74D42" w14:textId="77777777" w:rsidR="00A56AAE" w:rsidRDefault="00A56AAE" w:rsidP="00437863">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2061204184"/>
      <w:docPartObj>
        <w:docPartGallery w:val="Page Numbers (Bottom of Page)"/>
        <w:docPartUnique/>
      </w:docPartObj>
    </w:sdtPr>
    <w:sdtEndPr>
      <w:rPr>
        <w:rStyle w:val="PageNumber"/>
      </w:rPr>
    </w:sdtEndPr>
    <w:sdtContent>
      <w:p w14:paraId="0ABF7FD9" w14:textId="77777777" w:rsidR="00A56AAE" w:rsidRDefault="00A56AAE" w:rsidP="00437863">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AF72B7">
          <w:rPr>
            <w:rStyle w:val="PageNumber"/>
            <w:noProof/>
          </w:rPr>
          <w:t>1</w:t>
        </w:r>
        <w:r>
          <w:rPr>
            <w:rStyle w:val="PageNumber"/>
          </w:rPr>
          <w:fldChar w:fldCharType="end"/>
        </w:r>
      </w:p>
    </w:sdtContent>
  </w:sdt>
  <w:p w14:paraId="6F98596F" w14:textId="77777777" w:rsidR="00A56AAE" w:rsidRDefault="00A56AAE" w:rsidP="00437863">
    <w:pPr>
      <w:pStyle w:val="Footer"/>
      <w:ind w:right="360"/>
      <w:jc w:val="center"/>
    </w:pPr>
  </w:p>
  <w:p w14:paraId="42ABDA9B" w14:textId="77777777" w:rsidR="00A56AAE" w:rsidRDefault="00A56AAE">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146C4EF" w14:textId="77777777" w:rsidR="00AF72B7" w:rsidRDefault="00AF72B7" w:rsidP="00FF646E">
      <w:r>
        <w:separator/>
      </w:r>
    </w:p>
  </w:footnote>
  <w:footnote w:type="continuationSeparator" w:id="0">
    <w:p w14:paraId="4D7F9205" w14:textId="77777777" w:rsidR="00AF72B7" w:rsidRDefault="00AF72B7" w:rsidP="00FF646E">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347FEE"/>
    <w:multiLevelType w:val="hybridMultilevel"/>
    <w:tmpl w:val="C5B66B26"/>
    <w:lvl w:ilvl="0" w:tplc="E54AE3A2">
      <w:start w:val="1"/>
      <w:numFmt w:val="lowerRoman"/>
      <w:lvlText w:val="%1."/>
      <w:lvlJc w:val="righ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05A07D6D"/>
    <w:multiLevelType w:val="hybridMultilevel"/>
    <w:tmpl w:val="62167CDE"/>
    <w:lvl w:ilvl="0" w:tplc="E54AE3A2">
      <w:start w:val="1"/>
      <w:numFmt w:val="lowerRoman"/>
      <w:lvlText w:val="%1."/>
      <w:lvlJc w:val="righ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07F87712"/>
    <w:multiLevelType w:val="hybridMultilevel"/>
    <w:tmpl w:val="62167CDE"/>
    <w:lvl w:ilvl="0" w:tplc="E54AE3A2">
      <w:start w:val="1"/>
      <w:numFmt w:val="lowerRoman"/>
      <w:lvlText w:val="%1."/>
      <w:lvlJc w:val="righ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0CB64EA9"/>
    <w:multiLevelType w:val="multilevel"/>
    <w:tmpl w:val="65028A62"/>
    <w:lvl w:ilvl="0">
      <w:start w:val="1"/>
      <w:numFmt w:val="lowerLetter"/>
      <w:lvlText w:val="%1."/>
      <w:lvlJc w:val="left"/>
      <w:pPr>
        <w:ind w:left="720" w:hanging="360"/>
      </w:pPr>
      <w:rPr>
        <w:rFonts w:hint="default"/>
        <w:sz w:val="24"/>
        <w:szCs w:val="36"/>
      </w:rPr>
    </w:lvl>
    <w:lvl w:ilvl="1">
      <w:start w:val="1"/>
      <w:numFmt w:val="bullet"/>
      <w:lvlText w:val="o"/>
      <w:lvlJc w:val="left"/>
      <w:pPr>
        <w:tabs>
          <w:tab w:val="num" w:pos="1440"/>
        </w:tabs>
        <w:ind w:left="1440" w:hanging="360"/>
      </w:pPr>
      <w:rPr>
        <w:rFonts w:ascii="Courier New" w:hAnsi="Courier New" w:hint="default"/>
        <w:sz w:val="20"/>
      </w:rPr>
    </w:lvl>
    <w:lvl w:ilvl="2">
      <w:start w:val="1"/>
      <w:numFmt w:val="lowerLetter"/>
      <w:lvlText w:val="%3."/>
      <w:lvlJc w:val="left"/>
      <w:pPr>
        <w:ind w:left="2160" w:hanging="360"/>
      </w:pPr>
      <w:rPr>
        <w:rFonts w:hint="default"/>
      </w:rPr>
    </w:lvl>
    <w:lvl w:ilvl="3">
      <w:start w:val="1"/>
      <w:numFmt w:val="upperLetter"/>
      <w:lvlText w:val="%4."/>
      <w:lvlJc w:val="left"/>
      <w:pPr>
        <w:ind w:left="2880" w:hanging="360"/>
      </w:pPr>
      <w:rPr>
        <w:rFonts w:hint="default"/>
      </w:rPr>
    </w:lvl>
    <w:lvl w:ilvl="4">
      <w:start w:val="5"/>
      <w:numFmt w:val="decimal"/>
      <w:lvlText w:val="%5"/>
      <w:lvlJc w:val="left"/>
      <w:pPr>
        <w:ind w:left="3600" w:hanging="360"/>
      </w:pPr>
      <w:rPr>
        <w:rFonts w:hint="default"/>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0EDF26BA"/>
    <w:multiLevelType w:val="multilevel"/>
    <w:tmpl w:val="01F090B8"/>
    <w:lvl w:ilvl="0">
      <w:start w:val="1"/>
      <w:numFmt w:val="decimal"/>
      <w:lvlText w:val="%1."/>
      <w:lvlJc w:val="left"/>
      <w:pPr>
        <w:ind w:left="720" w:hanging="360"/>
      </w:pPr>
      <w:rPr>
        <w:rFonts w:hint="default"/>
        <w:sz w:val="20"/>
      </w:rPr>
    </w:lvl>
    <w:lvl w:ilvl="1">
      <w:start w:val="1"/>
      <w:numFmt w:val="lowerRoman"/>
      <w:lvlText w:val="%2."/>
      <w:lvlJc w:val="right"/>
      <w:pPr>
        <w:ind w:left="1440" w:hanging="360"/>
      </w:pPr>
      <w:rPr>
        <w:rFonts w:hint="default"/>
        <w:sz w:val="24"/>
        <w:szCs w:val="24"/>
      </w:rPr>
    </w:lvl>
    <w:lvl w:ilvl="2">
      <w:start w:val="1"/>
      <w:numFmt w:val="lowerLetter"/>
      <w:lvlText w:val="%3."/>
      <w:lvlJc w:val="left"/>
      <w:pPr>
        <w:ind w:left="2160" w:hanging="360"/>
      </w:pPr>
      <w:rPr>
        <w:rFonts w:hint="default"/>
      </w:rPr>
    </w:lvl>
    <w:lvl w:ilvl="3">
      <w:start w:val="1"/>
      <w:numFmt w:val="lowerRoman"/>
      <w:lvlText w:val="%4."/>
      <w:lvlJc w:val="right"/>
      <w:pPr>
        <w:ind w:left="2880" w:hanging="360"/>
      </w:pPr>
      <w:rPr>
        <w:rFonts w:hint="default"/>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0FE74D1E"/>
    <w:multiLevelType w:val="multilevel"/>
    <w:tmpl w:val="51C44716"/>
    <w:lvl w:ilvl="0">
      <w:start w:val="1"/>
      <w:numFmt w:val="lowerLetter"/>
      <w:lvlText w:val="%1."/>
      <w:lvlJc w:val="left"/>
      <w:pPr>
        <w:ind w:left="720" w:hanging="360"/>
      </w:pPr>
      <w:rPr>
        <w:rFonts w:hint="default"/>
        <w:b w:val="0"/>
        <w:bCs w:val="0"/>
        <w:sz w:val="24"/>
        <w:szCs w:val="24"/>
      </w:rPr>
    </w:lvl>
    <w:lvl w:ilvl="1">
      <w:start w:val="1"/>
      <w:numFmt w:val="bullet"/>
      <w:lvlText w:val="o"/>
      <w:lvlJc w:val="left"/>
      <w:pPr>
        <w:tabs>
          <w:tab w:val="num" w:pos="1440"/>
        </w:tabs>
        <w:ind w:left="1440" w:hanging="360"/>
      </w:pPr>
      <w:rPr>
        <w:rFonts w:ascii="Courier New" w:hAnsi="Courier New" w:hint="default"/>
        <w:sz w:val="20"/>
      </w:rPr>
    </w:lvl>
    <w:lvl w:ilvl="2">
      <w:start w:val="1"/>
      <w:numFmt w:val="lowerLetter"/>
      <w:lvlText w:val="%3."/>
      <w:lvlJc w:val="left"/>
      <w:pPr>
        <w:ind w:left="2160" w:hanging="360"/>
      </w:pPr>
      <w:rPr>
        <w:rFonts w:hint="default"/>
      </w:rPr>
    </w:lvl>
    <w:lvl w:ilvl="3">
      <w:start w:val="1"/>
      <w:numFmt w:val="upperLetter"/>
      <w:lvlText w:val="%4."/>
      <w:lvlJc w:val="left"/>
      <w:pPr>
        <w:ind w:left="2880" w:hanging="360"/>
      </w:pPr>
      <w:rPr>
        <w:rFonts w:hint="default"/>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13333D76"/>
    <w:multiLevelType w:val="hybridMultilevel"/>
    <w:tmpl w:val="8E56FD6E"/>
    <w:lvl w:ilvl="0" w:tplc="E54AE3A2">
      <w:start w:val="1"/>
      <w:numFmt w:val="lowerRoman"/>
      <w:lvlText w:val="%1."/>
      <w:lvlJc w:val="righ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167F2C30"/>
    <w:multiLevelType w:val="multilevel"/>
    <w:tmpl w:val="D08629D6"/>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nsid w:val="173750D6"/>
    <w:multiLevelType w:val="multilevel"/>
    <w:tmpl w:val="CE981D0C"/>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1739238D"/>
    <w:multiLevelType w:val="multilevel"/>
    <w:tmpl w:val="A580C5B4"/>
    <w:lvl w:ilvl="0">
      <w:start w:val="1"/>
      <w:numFmt w:val="lowerRoman"/>
      <w:lvlText w:val="%1."/>
      <w:lvlJc w:val="right"/>
      <w:pPr>
        <w:ind w:left="720" w:hanging="360"/>
      </w:pPr>
      <w:rPr>
        <w:rFonts w:hint="default"/>
        <w:sz w:val="24"/>
        <w:szCs w:val="24"/>
      </w:rPr>
    </w:lvl>
    <w:lvl w:ilvl="1">
      <w:start w:val="1"/>
      <w:numFmt w:val="bullet"/>
      <w:lvlText w:val="o"/>
      <w:lvlJc w:val="left"/>
      <w:pPr>
        <w:tabs>
          <w:tab w:val="num" w:pos="1440"/>
        </w:tabs>
        <w:ind w:left="1440" w:hanging="360"/>
      </w:pPr>
      <w:rPr>
        <w:rFonts w:ascii="Courier New" w:hAnsi="Courier New" w:hint="default"/>
        <w:sz w:val="20"/>
      </w:rPr>
    </w:lvl>
    <w:lvl w:ilvl="2">
      <w:start w:val="1"/>
      <w:numFmt w:val="lowerLetter"/>
      <w:lvlText w:val="%3."/>
      <w:lvlJc w:val="left"/>
      <w:pPr>
        <w:ind w:left="2160" w:hanging="360"/>
      </w:pPr>
      <w:rPr>
        <w:rFonts w:hint="default"/>
      </w:rPr>
    </w:lvl>
    <w:lvl w:ilvl="3">
      <w:start w:val="1"/>
      <w:numFmt w:val="upperLetter"/>
      <w:lvlText w:val="%4."/>
      <w:lvlJc w:val="left"/>
      <w:pPr>
        <w:ind w:left="2880" w:hanging="360"/>
      </w:pPr>
      <w:rPr>
        <w:rFonts w:hint="default"/>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1B484E8A"/>
    <w:multiLevelType w:val="hybridMultilevel"/>
    <w:tmpl w:val="C12C4262"/>
    <w:lvl w:ilvl="0" w:tplc="E54AE3A2">
      <w:start w:val="1"/>
      <w:numFmt w:val="lowerRoman"/>
      <w:lvlText w:val="%1."/>
      <w:lvlJc w:val="righ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227A57C6"/>
    <w:multiLevelType w:val="hybridMultilevel"/>
    <w:tmpl w:val="F6048EB4"/>
    <w:lvl w:ilvl="0" w:tplc="0409001B">
      <w:start w:val="1"/>
      <w:numFmt w:val="lowerRoman"/>
      <w:lvlText w:val="%1."/>
      <w:lvlJc w:val="righ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25F72E76"/>
    <w:multiLevelType w:val="hybridMultilevel"/>
    <w:tmpl w:val="8E56FD6E"/>
    <w:lvl w:ilvl="0" w:tplc="E54AE3A2">
      <w:start w:val="1"/>
      <w:numFmt w:val="lowerRoman"/>
      <w:lvlText w:val="%1."/>
      <w:lvlJc w:val="righ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2C183E7A"/>
    <w:multiLevelType w:val="multilevel"/>
    <w:tmpl w:val="03A8AB3C"/>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4">
    <w:nsid w:val="2CBF4826"/>
    <w:multiLevelType w:val="multilevel"/>
    <w:tmpl w:val="865AB964"/>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lowerRoman"/>
      <w:lvlText w:val="%3."/>
      <w:lvlJc w:val="left"/>
      <w:pPr>
        <w:ind w:left="2160" w:hanging="720"/>
      </w:pPr>
      <w:rPr>
        <w:rFonts w:ascii="CMBX10" w:eastAsia="Times New Roman" w:hAnsi="CMBX10" w:cs="Times New Roman"/>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5">
    <w:nsid w:val="2F284D84"/>
    <w:multiLevelType w:val="hybridMultilevel"/>
    <w:tmpl w:val="7062D50A"/>
    <w:lvl w:ilvl="0" w:tplc="E54AE3A2">
      <w:start w:val="1"/>
      <w:numFmt w:val="lowerRoman"/>
      <w:lvlText w:val="%1."/>
      <w:lvlJc w:val="righ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34235E77"/>
    <w:multiLevelType w:val="hybridMultilevel"/>
    <w:tmpl w:val="1FCC4B1E"/>
    <w:lvl w:ilvl="0" w:tplc="42EEF326">
      <w:start w:val="1"/>
      <w:numFmt w:val="lowerLetter"/>
      <w:lvlText w:val="%1."/>
      <w:lvlJc w:val="left"/>
      <w:pPr>
        <w:ind w:left="720" w:hanging="360"/>
      </w:pPr>
      <w:rPr>
        <w:rFonts w:ascii="Times New Roman" w:eastAsia="Times New Roman"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7">
    <w:nsid w:val="361E5C3A"/>
    <w:multiLevelType w:val="hybridMultilevel"/>
    <w:tmpl w:val="19E4AF40"/>
    <w:lvl w:ilvl="0" w:tplc="E54AE3A2">
      <w:start w:val="1"/>
      <w:numFmt w:val="lowerRoman"/>
      <w:lvlText w:val="%1."/>
      <w:lvlJc w:val="righ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36755BB3"/>
    <w:multiLevelType w:val="multilevel"/>
    <w:tmpl w:val="865AB964"/>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lowerRoman"/>
      <w:lvlText w:val="%3."/>
      <w:lvlJc w:val="left"/>
      <w:pPr>
        <w:ind w:left="2160" w:hanging="720"/>
      </w:pPr>
      <w:rPr>
        <w:rFonts w:ascii="CMBX10" w:eastAsia="Times New Roman" w:hAnsi="CMBX10" w:cs="Times New Roman"/>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9">
    <w:nsid w:val="39B8116D"/>
    <w:multiLevelType w:val="hybridMultilevel"/>
    <w:tmpl w:val="A120CF46"/>
    <w:lvl w:ilvl="0" w:tplc="E54AE3A2">
      <w:start w:val="1"/>
      <w:numFmt w:val="low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CC16756"/>
    <w:multiLevelType w:val="multilevel"/>
    <w:tmpl w:val="5498BCA6"/>
    <w:lvl w:ilvl="0">
      <w:start w:val="1"/>
      <w:numFmt w:val="decimal"/>
      <w:lvlText w:val="%1"/>
      <w:lvlJc w:val="left"/>
      <w:pPr>
        <w:ind w:left="480" w:hanging="480"/>
      </w:pPr>
      <w:rPr>
        <w:rFonts w:hint="default"/>
      </w:rPr>
    </w:lvl>
    <w:lvl w:ilvl="1">
      <w:start w:val="3"/>
      <w:numFmt w:val="decimal"/>
      <w:lvlText w:val="%1.%2"/>
      <w:lvlJc w:val="left"/>
      <w:pPr>
        <w:ind w:left="1560" w:hanging="48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21">
    <w:nsid w:val="40914CE9"/>
    <w:multiLevelType w:val="multilevel"/>
    <w:tmpl w:val="65028A62"/>
    <w:lvl w:ilvl="0">
      <w:start w:val="1"/>
      <w:numFmt w:val="lowerLetter"/>
      <w:lvlText w:val="%1."/>
      <w:lvlJc w:val="left"/>
      <w:pPr>
        <w:ind w:left="720" w:hanging="360"/>
      </w:pPr>
      <w:rPr>
        <w:rFonts w:hint="default"/>
        <w:sz w:val="24"/>
        <w:szCs w:val="36"/>
      </w:rPr>
    </w:lvl>
    <w:lvl w:ilvl="1">
      <w:start w:val="1"/>
      <w:numFmt w:val="bullet"/>
      <w:lvlText w:val="o"/>
      <w:lvlJc w:val="left"/>
      <w:pPr>
        <w:tabs>
          <w:tab w:val="num" w:pos="1440"/>
        </w:tabs>
        <w:ind w:left="1440" w:hanging="360"/>
      </w:pPr>
      <w:rPr>
        <w:rFonts w:ascii="Courier New" w:hAnsi="Courier New" w:hint="default"/>
        <w:sz w:val="20"/>
      </w:rPr>
    </w:lvl>
    <w:lvl w:ilvl="2">
      <w:start w:val="1"/>
      <w:numFmt w:val="lowerLetter"/>
      <w:lvlText w:val="%3."/>
      <w:lvlJc w:val="left"/>
      <w:pPr>
        <w:ind w:left="2160" w:hanging="360"/>
      </w:pPr>
      <w:rPr>
        <w:rFonts w:hint="default"/>
      </w:rPr>
    </w:lvl>
    <w:lvl w:ilvl="3">
      <w:start w:val="1"/>
      <w:numFmt w:val="upperLetter"/>
      <w:lvlText w:val="%4."/>
      <w:lvlJc w:val="left"/>
      <w:pPr>
        <w:ind w:left="2880" w:hanging="360"/>
      </w:pPr>
      <w:rPr>
        <w:rFonts w:hint="default"/>
      </w:rPr>
    </w:lvl>
    <w:lvl w:ilvl="4">
      <w:start w:val="5"/>
      <w:numFmt w:val="decimal"/>
      <w:lvlText w:val="%5"/>
      <w:lvlJc w:val="left"/>
      <w:pPr>
        <w:ind w:left="3600" w:hanging="360"/>
      </w:pPr>
      <w:rPr>
        <w:rFonts w:hint="default"/>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40BB03D5"/>
    <w:multiLevelType w:val="hybridMultilevel"/>
    <w:tmpl w:val="623E53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17D0850"/>
    <w:multiLevelType w:val="multilevel"/>
    <w:tmpl w:val="4ABC7068"/>
    <w:lvl w:ilvl="0">
      <w:start w:val="1"/>
      <w:numFmt w:val="decimal"/>
      <w:lvlText w:val="%1.0"/>
      <w:lvlJc w:val="left"/>
      <w:pPr>
        <w:ind w:left="3600" w:hanging="3600"/>
      </w:pPr>
      <w:rPr>
        <w:rFonts w:hint="default"/>
      </w:rPr>
    </w:lvl>
    <w:lvl w:ilvl="1">
      <w:start w:val="1"/>
      <w:numFmt w:val="decimal"/>
      <w:lvlText w:val="%1.%2"/>
      <w:lvlJc w:val="left"/>
      <w:pPr>
        <w:ind w:left="4320" w:hanging="3600"/>
      </w:pPr>
      <w:rPr>
        <w:rFonts w:hint="default"/>
      </w:rPr>
    </w:lvl>
    <w:lvl w:ilvl="2">
      <w:start w:val="1"/>
      <w:numFmt w:val="decimal"/>
      <w:lvlText w:val="%1.%2.%3"/>
      <w:lvlJc w:val="left"/>
      <w:pPr>
        <w:ind w:left="5040" w:hanging="3600"/>
      </w:pPr>
      <w:rPr>
        <w:rFonts w:hint="default"/>
      </w:rPr>
    </w:lvl>
    <w:lvl w:ilvl="3">
      <w:start w:val="1"/>
      <w:numFmt w:val="decimal"/>
      <w:lvlText w:val="%1.%2.%3.%4"/>
      <w:lvlJc w:val="left"/>
      <w:pPr>
        <w:ind w:left="5760" w:hanging="3600"/>
      </w:pPr>
      <w:rPr>
        <w:rFonts w:hint="default"/>
      </w:rPr>
    </w:lvl>
    <w:lvl w:ilvl="4">
      <w:start w:val="1"/>
      <w:numFmt w:val="decimal"/>
      <w:lvlText w:val="%1.%2.%3.%4.%5"/>
      <w:lvlJc w:val="left"/>
      <w:pPr>
        <w:ind w:left="6480" w:hanging="3600"/>
      </w:pPr>
      <w:rPr>
        <w:rFonts w:hint="default"/>
      </w:rPr>
    </w:lvl>
    <w:lvl w:ilvl="5">
      <w:start w:val="1"/>
      <w:numFmt w:val="decimal"/>
      <w:lvlText w:val="%1.%2.%3.%4.%5.%6"/>
      <w:lvlJc w:val="left"/>
      <w:pPr>
        <w:ind w:left="7200" w:hanging="3600"/>
      </w:pPr>
      <w:rPr>
        <w:rFonts w:hint="default"/>
      </w:rPr>
    </w:lvl>
    <w:lvl w:ilvl="6">
      <w:start w:val="1"/>
      <w:numFmt w:val="decimal"/>
      <w:lvlText w:val="%1.%2.%3.%4.%5.%6.%7"/>
      <w:lvlJc w:val="left"/>
      <w:pPr>
        <w:ind w:left="7920" w:hanging="3600"/>
      </w:pPr>
      <w:rPr>
        <w:rFonts w:hint="default"/>
      </w:rPr>
    </w:lvl>
    <w:lvl w:ilvl="7">
      <w:start w:val="1"/>
      <w:numFmt w:val="decimal"/>
      <w:lvlText w:val="%1.%2.%3.%4.%5.%6.%7.%8"/>
      <w:lvlJc w:val="left"/>
      <w:pPr>
        <w:ind w:left="8640" w:hanging="3600"/>
      </w:pPr>
      <w:rPr>
        <w:rFonts w:hint="default"/>
      </w:rPr>
    </w:lvl>
    <w:lvl w:ilvl="8">
      <w:start w:val="1"/>
      <w:numFmt w:val="decimal"/>
      <w:lvlText w:val="%1.%2.%3.%4.%5.%6.%7.%8.%9"/>
      <w:lvlJc w:val="left"/>
      <w:pPr>
        <w:ind w:left="9360" w:hanging="3600"/>
      </w:pPr>
      <w:rPr>
        <w:rFonts w:hint="default"/>
      </w:rPr>
    </w:lvl>
  </w:abstractNum>
  <w:abstractNum w:abstractNumId="24">
    <w:nsid w:val="43D916F3"/>
    <w:multiLevelType w:val="hybridMultilevel"/>
    <w:tmpl w:val="17C665D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47D3CF8"/>
    <w:multiLevelType w:val="multilevel"/>
    <w:tmpl w:val="48766404"/>
    <w:lvl w:ilvl="0">
      <w:start w:val="1"/>
      <w:numFmt w:val="decimal"/>
      <w:lvlText w:val="%1."/>
      <w:lvlJc w:val="left"/>
      <w:pPr>
        <w:ind w:left="720" w:hanging="360"/>
      </w:pPr>
      <w:rPr>
        <w:rFonts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lowerLetter"/>
      <w:lvlText w:val="%3."/>
      <w:lvlJc w:val="left"/>
      <w:pPr>
        <w:ind w:left="2160" w:hanging="360"/>
      </w:pPr>
      <w:rPr>
        <w:rFonts w:hint="default"/>
      </w:rPr>
    </w:lvl>
    <w:lvl w:ilvl="3">
      <w:start w:val="1"/>
      <w:numFmt w:val="upperLetter"/>
      <w:lvlText w:val="%4."/>
      <w:lvlJc w:val="left"/>
      <w:pPr>
        <w:ind w:left="2880" w:hanging="360"/>
      </w:pPr>
      <w:rPr>
        <w:rFonts w:hint="default"/>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44897D97"/>
    <w:multiLevelType w:val="hybridMultilevel"/>
    <w:tmpl w:val="E304C276"/>
    <w:lvl w:ilvl="0" w:tplc="8E302F0A">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7">
    <w:nsid w:val="44AC2EC3"/>
    <w:multiLevelType w:val="multilevel"/>
    <w:tmpl w:val="3266DE92"/>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nsid w:val="45382859"/>
    <w:multiLevelType w:val="hybridMultilevel"/>
    <w:tmpl w:val="C12C4262"/>
    <w:lvl w:ilvl="0" w:tplc="E54AE3A2">
      <w:start w:val="1"/>
      <w:numFmt w:val="lowerRoman"/>
      <w:lvlText w:val="%1."/>
      <w:lvlJc w:val="righ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nsid w:val="46433D29"/>
    <w:multiLevelType w:val="hybridMultilevel"/>
    <w:tmpl w:val="7AF0AEAC"/>
    <w:lvl w:ilvl="0" w:tplc="E54AE3A2">
      <w:start w:val="1"/>
      <w:numFmt w:val="lowerRoman"/>
      <w:lvlText w:val="%1."/>
      <w:lvlJc w:val="righ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nsid w:val="46B14852"/>
    <w:multiLevelType w:val="multilevel"/>
    <w:tmpl w:val="67E05DAC"/>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nsid w:val="48D602E0"/>
    <w:multiLevelType w:val="multilevel"/>
    <w:tmpl w:val="D318CE78"/>
    <w:lvl w:ilvl="0">
      <w:start w:val="1"/>
      <w:numFmt w:val="decimal"/>
      <w:lvlText w:val="%1.0"/>
      <w:lvlJc w:val="left"/>
      <w:pPr>
        <w:ind w:left="3600" w:hanging="3600"/>
      </w:pPr>
      <w:rPr>
        <w:rFonts w:hint="default"/>
      </w:rPr>
    </w:lvl>
    <w:lvl w:ilvl="1">
      <w:start w:val="1"/>
      <w:numFmt w:val="decimal"/>
      <w:lvlText w:val="%1.%2"/>
      <w:lvlJc w:val="left"/>
      <w:pPr>
        <w:ind w:left="4320" w:hanging="3600"/>
      </w:pPr>
      <w:rPr>
        <w:rFonts w:hint="default"/>
      </w:rPr>
    </w:lvl>
    <w:lvl w:ilvl="2">
      <w:start w:val="1"/>
      <w:numFmt w:val="lowerRoman"/>
      <w:lvlText w:val="%3."/>
      <w:lvlJc w:val="right"/>
      <w:pPr>
        <w:ind w:left="1800" w:hanging="360"/>
      </w:pPr>
      <w:rPr>
        <w:rFonts w:hint="default"/>
      </w:rPr>
    </w:lvl>
    <w:lvl w:ilvl="3">
      <w:start w:val="1"/>
      <w:numFmt w:val="decimal"/>
      <w:lvlText w:val="%1.%2.%3.%4"/>
      <w:lvlJc w:val="left"/>
      <w:pPr>
        <w:ind w:left="5760" w:hanging="3600"/>
      </w:pPr>
      <w:rPr>
        <w:rFonts w:hint="default"/>
      </w:rPr>
    </w:lvl>
    <w:lvl w:ilvl="4">
      <w:start w:val="1"/>
      <w:numFmt w:val="decimal"/>
      <w:lvlText w:val="%1.%2.%3.%4.%5"/>
      <w:lvlJc w:val="left"/>
      <w:pPr>
        <w:ind w:left="6480" w:hanging="3600"/>
      </w:pPr>
      <w:rPr>
        <w:rFonts w:hint="default"/>
      </w:rPr>
    </w:lvl>
    <w:lvl w:ilvl="5">
      <w:start w:val="1"/>
      <w:numFmt w:val="decimal"/>
      <w:lvlText w:val="%1.%2.%3.%4.%5.%6"/>
      <w:lvlJc w:val="left"/>
      <w:pPr>
        <w:ind w:left="7200" w:hanging="3600"/>
      </w:pPr>
      <w:rPr>
        <w:rFonts w:hint="default"/>
      </w:rPr>
    </w:lvl>
    <w:lvl w:ilvl="6">
      <w:start w:val="1"/>
      <w:numFmt w:val="decimal"/>
      <w:lvlText w:val="%1.%2.%3.%4.%5.%6.%7"/>
      <w:lvlJc w:val="left"/>
      <w:pPr>
        <w:ind w:left="7920" w:hanging="3600"/>
      </w:pPr>
      <w:rPr>
        <w:rFonts w:hint="default"/>
      </w:rPr>
    </w:lvl>
    <w:lvl w:ilvl="7">
      <w:start w:val="1"/>
      <w:numFmt w:val="decimal"/>
      <w:lvlText w:val="%1.%2.%3.%4.%5.%6.%7.%8"/>
      <w:lvlJc w:val="left"/>
      <w:pPr>
        <w:ind w:left="8640" w:hanging="3600"/>
      </w:pPr>
      <w:rPr>
        <w:rFonts w:hint="default"/>
      </w:rPr>
    </w:lvl>
    <w:lvl w:ilvl="8">
      <w:start w:val="1"/>
      <w:numFmt w:val="decimal"/>
      <w:lvlText w:val="%1.%2.%3.%4.%5.%6.%7.%8.%9"/>
      <w:lvlJc w:val="left"/>
      <w:pPr>
        <w:ind w:left="9360" w:hanging="3600"/>
      </w:pPr>
      <w:rPr>
        <w:rFonts w:hint="default"/>
      </w:rPr>
    </w:lvl>
  </w:abstractNum>
  <w:abstractNum w:abstractNumId="32">
    <w:nsid w:val="4D82436F"/>
    <w:multiLevelType w:val="hybridMultilevel"/>
    <w:tmpl w:val="A120CF46"/>
    <w:lvl w:ilvl="0" w:tplc="E54AE3A2">
      <w:start w:val="1"/>
      <w:numFmt w:val="lowerRoman"/>
      <w:lvlText w:val="%1."/>
      <w:lvlJc w:val="righ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nsid w:val="524B42E7"/>
    <w:multiLevelType w:val="multilevel"/>
    <w:tmpl w:val="B8DA18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nsid w:val="5AA0722A"/>
    <w:multiLevelType w:val="hybridMultilevel"/>
    <w:tmpl w:val="560EE754"/>
    <w:lvl w:ilvl="0" w:tplc="E54AE3A2">
      <w:start w:val="1"/>
      <w:numFmt w:val="lowerRoman"/>
      <w:lvlText w:val="%1."/>
      <w:lvlJc w:val="righ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nsid w:val="5AB65051"/>
    <w:multiLevelType w:val="hybridMultilevel"/>
    <w:tmpl w:val="04126B06"/>
    <w:lvl w:ilvl="0" w:tplc="0409001B">
      <w:start w:val="1"/>
      <w:numFmt w:val="lowerRoman"/>
      <w:lvlText w:val="%1."/>
      <w:lvlJc w:val="right"/>
      <w:pPr>
        <w:ind w:left="2160" w:hanging="360"/>
      </w:pPr>
    </w:lvl>
    <w:lvl w:ilvl="1" w:tplc="04090019" w:tentative="1">
      <w:start w:val="1"/>
      <w:numFmt w:val="lowerLetter"/>
      <w:lvlText w:val="%2."/>
      <w:lvlJc w:val="left"/>
      <w:pPr>
        <w:ind w:left="2880" w:hanging="360"/>
      </w:pPr>
    </w:lvl>
    <w:lvl w:ilvl="2" w:tplc="0409001B">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6">
    <w:nsid w:val="5CC81D18"/>
    <w:multiLevelType w:val="hybridMultilevel"/>
    <w:tmpl w:val="F6048EB4"/>
    <w:lvl w:ilvl="0" w:tplc="0409001B">
      <w:start w:val="1"/>
      <w:numFmt w:val="lowerRoman"/>
      <w:lvlText w:val="%1."/>
      <w:lvlJc w:val="righ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nsid w:val="5CD36320"/>
    <w:multiLevelType w:val="hybridMultilevel"/>
    <w:tmpl w:val="19E4AF40"/>
    <w:lvl w:ilvl="0" w:tplc="E54AE3A2">
      <w:start w:val="1"/>
      <w:numFmt w:val="lowerRoman"/>
      <w:lvlText w:val="%1."/>
      <w:lvlJc w:val="righ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8">
    <w:nsid w:val="5E775581"/>
    <w:multiLevelType w:val="multilevel"/>
    <w:tmpl w:val="865AB964"/>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lowerRoman"/>
      <w:lvlText w:val="%3."/>
      <w:lvlJc w:val="left"/>
      <w:pPr>
        <w:ind w:left="2160" w:hanging="720"/>
      </w:pPr>
      <w:rPr>
        <w:rFonts w:ascii="CMBX10" w:eastAsia="Times New Roman" w:hAnsi="CMBX10" w:cs="Times New Roman"/>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9">
    <w:nsid w:val="5EC32280"/>
    <w:multiLevelType w:val="multilevel"/>
    <w:tmpl w:val="75246944"/>
    <w:lvl w:ilvl="0">
      <w:start w:val="3"/>
      <w:numFmt w:val="decimal"/>
      <w:lvlText w:val="%1"/>
      <w:lvlJc w:val="left"/>
      <w:pPr>
        <w:ind w:left="480" w:hanging="480"/>
      </w:pPr>
      <w:rPr>
        <w:rFonts w:hint="default"/>
        <w:b/>
      </w:rPr>
    </w:lvl>
    <w:lvl w:ilvl="1">
      <w:start w:val="5"/>
      <w:numFmt w:val="decimal"/>
      <w:lvlText w:val="%1.%2"/>
      <w:lvlJc w:val="left"/>
      <w:pPr>
        <w:ind w:left="660" w:hanging="480"/>
      </w:pPr>
      <w:rPr>
        <w:rFonts w:hint="default"/>
        <w:b/>
      </w:rPr>
    </w:lvl>
    <w:lvl w:ilvl="2">
      <w:start w:val="3"/>
      <w:numFmt w:val="decimal"/>
      <w:lvlText w:val="%1.%2.%3"/>
      <w:lvlJc w:val="left"/>
      <w:pPr>
        <w:ind w:left="1080" w:hanging="720"/>
      </w:pPr>
      <w:rPr>
        <w:rFonts w:hint="default"/>
        <w:b/>
      </w:rPr>
    </w:lvl>
    <w:lvl w:ilvl="3">
      <w:start w:val="1"/>
      <w:numFmt w:val="decimal"/>
      <w:lvlText w:val="%1.%2.%3.%4"/>
      <w:lvlJc w:val="left"/>
      <w:pPr>
        <w:ind w:left="1260" w:hanging="720"/>
      </w:pPr>
      <w:rPr>
        <w:rFonts w:hint="default"/>
        <w:b/>
      </w:rPr>
    </w:lvl>
    <w:lvl w:ilvl="4">
      <w:start w:val="1"/>
      <w:numFmt w:val="decimal"/>
      <w:lvlText w:val="%1.%2.%3.%4.%5"/>
      <w:lvlJc w:val="left"/>
      <w:pPr>
        <w:ind w:left="1800" w:hanging="1080"/>
      </w:pPr>
      <w:rPr>
        <w:rFonts w:hint="default"/>
        <w:b/>
      </w:rPr>
    </w:lvl>
    <w:lvl w:ilvl="5">
      <w:start w:val="1"/>
      <w:numFmt w:val="decimal"/>
      <w:lvlText w:val="%1.%2.%3.%4.%5.%6"/>
      <w:lvlJc w:val="left"/>
      <w:pPr>
        <w:ind w:left="1980" w:hanging="1080"/>
      </w:pPr>
      <w:rPr>
        <w:rFonts w:hint="default"/>
        <w:b/>
      </w:rPr>
    </w:lvl>
    <w:lvl w:ilvl="6">
      <w:start w:val="1"/>
      <w:numFmt w:val="decimal"/>
      <w:lvlText w:val="%1.%2.%3.%4.%5.%6.%7"/>
      <w:lvlJc w:val="left"/>
      <w:pPr>
        <w:ind w:left="2520" w:hanging="1440"/>
      </w:pPr>
      <w:rPr>
        <w:rFonts w:hint="default"/>
        <w:b/>
      </w:rPr>
    </w:lvl>
    <w:lvl w:ilvl="7">
      <w:start w:val="1"/>
      <w:numFmt w:val="decimal"/>
      <w:lvlText w:val="%1.%2.%3.%4.%5.%6.%7.%8"/>
      <w:lvlJc w:val="left"/>
      <w:pPr>
        <w:ind w:left="2700" w:hanging="1440"/>
      </w:pPr>
      <w:rPr>
        <w:rFonts w:hint="default"/>
        <w:b/>
      </w:rPr>
    </w:lvl>
    <w:lvl w:ilvl="8">
      <w:start w:val="1"/>
      <w:numFmt w:val="decimal"/>
      <w:lvlText w:val="%1.%2.%3.%4.%5.%6.%7.%8.%9"/>
      <w:lvlJc w:val="left"/>
      <w:pPr>
        <w:ind w:left="3240" w:hanging="1800"/>
      </w:pPr>
      <w:rPr>
        <w:rFonts w:hint="default"/>
        <w:b/>
      </w:rPr>
    </w:lvl>
  </w:abstractNum>
  <w:abstractNum w:abstractNumId="40">
    <w:nsid w:val="613E4007"/>
    <w:multiLevelType w:val="multilevel"/>
    <w:tmpl w:val="1786E40A"/>
    <w:lvl w:ilvl="0">
      <w:start w:val="1"/>
      <w:numFmt w:val="lowerLetter"/>
      <w:lvlText w:val="%1."/>
      <w:lvlJc w:val="left"/>
      <w:pPr>
        <w:ind w:left="720" w:hanging="360"/>
      </w:pPr>
      <w:rPr>
        <w:rFonts w:hint="default"/>
        <w:sz w:val="24"/>
        <w:szCs w:val="36"/>
      </w:rPr>
    </w:lvl>
    <w:lvl w:ilvl="1">
      <w:start w:val="1"/>
      <w:numFmt w:val="bullet"/>
      <w:lvlText w:val="o"/>
      <w:lvlJc w:val="left"/>
      <w:pPr>
        <w:tabs>
          <w:tab w:val="num" w:pos="1440"/>
        </w:tabs>
        <w:ind w:left="1440" w:hanging="360"/>
      </w:pPr>
      <w:rPr>
        <w:rFonts w:ascii="Courier New" w:hAnsi="Courier New" w:hint="default"/>
        <w:sz w:val="20"/>
      </w:rPr>
    </w:lvl>
    <w:lvl w:ilvl="2">
      <w:start w:val="1"/>
      <w:numFmt w:val="lowerLetter"/>
      <w:lvlText w:val="%3."/>
      <w:lvlJc w:val="left"/>
      <w:pPr>
        <w:ind w:left="2160" w:hanging="360"/>
      </w:pPr>
      <w:rPr>
        <w:rFonts w:hint="default"/>
      </w:rPr>
    </w:lvl>
    <w:lvl w:ilvl="3">
      <w:start w:val="1"/>
      <w:numFmt w:val="upperLetter"/>
      <w:lvlText w:val="%4."/>
      <w:lvlJc w:val="left"/>
      <w:pPr>
        <w:ind w:left="2880" w:hanging="360"/>
      </w:pPr>
      <w:rPr>
        <w:rFonts w:hint="default"/>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nsid w:val="64641D88"/>
    <w:multiLevelType w:val="hybridMultilevel"/>
    <w:tmpl w:val="C5B66B26"/>
    <w:lvl w:ilvl="0" w:tplc="E54AE3A2">
      <w:start w:val="1"/>
      <w:numFmt w:val="lowerRoman"/>
      <w:lvlText w:val="%1."/>
      <w:lvlJc w:val="righ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2">
    <w:nsid w:val="68A55E50"/>
    <w:multiLevelType w:val="hybridMultilevel"/>
    <w:tmpl w:val="2D2C49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281185B"/>
    <w:multiLevelType w:val="hybridMultilevel"/>
    <w:tmpl w:val="425661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7A9F6F62"/>
    <w:multiLevelType w:val="multilevel"/>
    <w:tmpl w:val="A000AEDC"/>
    <w:lvl w:ilvl="0">
      <w:start w:val="3"/>
      <w:numFmt w:val="decimal"/>
      <w:lvlText w:val="%1"/>
      <w:lvlJc w:val="left"/>
      <w:pPr>
        <w:ind w:left="480" w:hanging="480"/>
      </w:pPr>
      <w:rPr>
        <w:rFonts w:hint="default"/>
      </w:rPr>
    </w:lvl>
    <w:lvl w:ilvl="1">
      <w:start w:val="5"/>
      <w:numFmt w:val="decimal"/>
      <w:lvlText w:val="%1.%2"/>
      <w:lvlJc w:val="left"/>
      <w:pPr>
        <w:ind w:left="840" w:hanging="480"/>
      </w:pPr>
      <w:rPr>
        <w:rFonts w:hint="default"/>
      </w:rPr>
    </w:lvl>
    <w:lvl w:ilvl="2">
      <w:start w:val="4"/>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5">
    <w:nsid w:val="7C546D70"/>
    <w:multiLevelType w:val="hybridMultilevel"/>
    <w:tmpl w:val="47ECA270"/>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6">
    <w:nsid w:val="7FED77AD"/>
    <w:multiLevelType w:val="hybridMultilevel"/>
    <w:tmpl w:val="7062D50A"/>
    <w:lvl w:ilvl="0" w:tplc="E54AE3A2">
      <w:start w:val="1"/>
      <w:numFmt w:val="lowerRoman"/>
      <w:lvlText w:val="%1."/>
      <w:lvlJc w:val="righ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6"/>
  </w:num>
  <w:num w:numId="2">
    <w:abstractNumId w:val="38"/>
  </w:num>
  <w:num w:numId="3">
    <w:abstractNumId w:val="27"/>
  </w:num>
  <w:num w:numId="4">
    <w:abstractNumId w:val="5"/>
  </w:num>
  <w:num w:numId="5">
    <w:abstractNumId w:val="24"/>
  </w:num>
  <w:num w:numId="6">
    <w:abstractNumId w:val="40"/>
  </w:num>
  <w:num w:numId="7">
    <w:abstractNumId w:val="25"/>
  </w:num>
  <w:num w:numId="8">
    <w:abstractNumId w:val="26"/>
  </w:num>
  <w:num w:numId="9">
    <w:abstractNumId w:val="4"/>
  </w:num>
  <w:num w:numId="10">
    <w:abstractNumId w:val="21"/>
  </w:num>
  <w:num w:numId="11">
    <w:abstractNumId w:val="23"/>
  </w:num>
  <w:num w:numId="12">
    <w:abstractNumId w:val="9"/>
  </w:num>
  <w:num w:numId="13">
    <w:abstractNumId w:val="14"/>
  </w:num>
  <w:num w:numId="14">
    <w:abstractNumId w:val="18"/>
  </w:num>
  <w:num w:numId="15">
    <w:abstractNumId w:val="35"/>
  </w:num>
  <w:num w:numId="16">
    <w:abstractNumId w:val="39"/>
  </w:num>
  <w:num w:numId="17">
    <w:abstractNumId w:val="11"/>
  </w:num>
  <w:num w:numId="18">
    <w:abstractNumId w:val="1"/>
  </w:num>
  <w:num w:numId="19">
    <w:abstractNumId w:val="34"/>
  </w:num>
  <w:num w:numId="20">
    <w:abstractNumId w:val="19"/>
  </w:num>
  <w:num w:numId="21">
    <w:abstractNumId w:val="46"/>
  </w:num>
  <w:num w:numId="22">
    <w:abstractNumId w:val="41"/>
  </w:num>
  <w:num w:numId="23">
    <w:abstractNumId w:val="28"/>
  </w:num>
  <w:num w:numId="24">
    <w:abstractNumId w:val="6"/>
  </w:num>
  <w:num w:numId="25">
    <w:abstractNumId w:val="17"/>
  </w:num>
  <w:num w:numId="26">
    <w:abstractNumId w:val="2"/>
  </w:num>
  <w:num w:numId="27">
    <w:abstractNumId w:val="36"/>
  </w:num>
  <w:num w:numId="28">
    <w:abstractNumId w:val="29"/>
  </w:num>
  <w:num w:numId="29">
    <w:abstractNumId w:val="32"/>
  </w:num>
  <w:num w:numId="30">
    <w:abstractNumId w:val="15"/>
  </w:num>
  <w:num w:numId="31">
    <w:abstractNumId w:val="0"/>
  </w:num>
  <w:num w:numId="32">
    <w:abstractNumId w:val="10"/>
  </w:num>
  <w:num w:numId="33">
    <w:abstractNumId w:val="12"/>
  </w:num>
  <w:num w:numId="34">
    <w:abstractNumId w:val="37"/>
  </w:num>
  <w:num w:numId="35">
    <w:abstractNumId w:val="20"/>
  </w:num>
  <w:num w:numId="36">
    <w:abstractNumId w:val="8"/>
  </w:num>
  <w:num w:numId="37">
    <w:abstractNumId w:val="31"/>
  </w:num>
  <w:num w:numId="38">
    <w:abstractNumId w:val="44"/>
  </w:num>
  <w:num w:numId="39">
    <w:abstractNumId w:val="7"/>
  </w:num>
  <w:num w:numId="40">
    <w:abstractNumId w:val="43"/>
  </w:num>
  <w:num w:numId="41">
    <w:abstractNumId w:val="22"/>
  </w:num>
  <w:num w:numId="42">
    <w:abstractNumId w:val="45"/>
  </w:num>
  <w:num w:numId="43">
    <w:abstractNumId w:val="13"/>
  </w:num>
  <w:num w:numId="44">
    <w:abstractNumId w:val="3"/>
  </w:num>
  <w:num w:numId="45">
    <w:abstractNumId w:val="42"/>
  </w:num>
  <w:num w:numId="46">
    <w:abstractNumId w:val="30"/>
  </w:num>
  <w:num w:numId="47">
    <w:abstractNumId w:val="33"/>
  </w:num>
  <w:numIdMacAtCleanup w:val="3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1059D"/>
    <w:rsid w:val="00000A45"/>
    <w:rsid w:val="0000103B"/>
    <w:rsid w:val="00001A26"/>
    <w:rsid w:val="00001F38"/>
    <w:rsid w:val="00004DFB"/>
    <w:rsid w:val="0000648F"/>
    <w:rsid w:val="00007C52"/>
    <w:rsid w:val="0001270E"/>
    <w:rsid w:val="000129E5"/>
    <w:rsid w:val="0001361B"/>
    <w:rsid w:val="000142C2"/>
    <w:rsid w:val="000211EE"/>
    <w:rsid w:val="00021C96"/>
    <w:rsid w:val="00026024"/>
    <w:rsid w:val="00026634"/>
    <w:rsid w:val="0003094F"/>
    <w:rsid w:val="00030B0B"/>
    <w:rsid w:val="00031E8F"/>
    <w:rsid w:val="00032A82"/>
    <w:rsid w:val="000338E6"/>
    <w:rsid w:val="00034296"/>
    <w:rsid w:val="0003506F"/>
    <w:rsid w:val="00035325"/>
    <w:rsid w:val="00036240"/>
    <w:rsid w:val="000403E1"/>
    <w:rsid w:val="00041C5C"/>
    <w:rsid w:val="000423E8"/>
    <w:rsid w:val="000450A5"/>
    <w:rsid w:val="000503A8"/>
    <w:rsid w:val="00050C57"/>
    <w:rsid w:val="000510CB"/>
    <w:rsid w:val="00053363"/>
    <w:rsid w:val="00055B66"/>
    <w:rsid w:val="00057580"/>
    <w:rsid w:val="00060648"/>
    <w:rsid w:val="0006273E"/>
    <w:rsid w:val="00063D18"/>
    <w:rsid w:val="00066A45"/>
    <w:rsid w:val="0007306A"/>
    <w:rsid w:val="000733EB"/>
    <w:rsid w:val="00074D1D"/>
    <w:rsid w:val="00074E6D"/>
    <w:rsid w:val="000756FB"/>
    <w:rsid w:val="00075F24"/>
    <w:rsid w:val="00080479"/>
    <w:rsid w:val="00080E54"/>
    <w:rsid w:val="00080F04"/>
    <w:rsid w:val="0008200B"/>
    <w:rsid w:val="00082A9F"/>
    <w:rsid w:val="000837B6"/>
    <w:rsid w:val="00084F66"/>
    <w:rsid w:val="00087C30"/>
    <w:rsid w:val="0009135D"/>
    <w:rsid w:val="00092C3B"/>
    <w:rsid w:val="00094299"/>
    <w:rsid w:val="0009682F"/>
    <w:rsid w:val="00096E2E"/>
    <w:rsid w:val="000970BD"/>
    <w:rsid w:val="000A024F"/>
    <w:rsid w:val="000A0F33"/>
    <w:rsid w:val="000A1E49"/>
    <w:rsid w:val="000A32DA"/>
    <w:rsid w:val="000A4F0F"/>
    <w:rsid w:val="000A4FDB"/>
    <w:rsid w:val="000A5D03"/>
    <w:rsid w:val="000A5E4B"/>
    <w:rsid w:val="000A692D"/>
    <w:rsid w:val="000B1564"/>
    <w:rsid w:val="000B2D68"/>
    <w:rsid w:val="000B3537"/>
    <w:rsid w:val="000B3E61"/>
    <w:rsid w:val="000B4D80"/>
    <w:rsid w:val="000B58FF"/>
    <w:rsid w:val="000C30D9"/>
    <w:rsid w:val="000C5822"/>
    <w:rsid w:val="000C65F1"/>
    <w:rsid w:val="000C7655"/>
    <w:rsid w:val="000D1F31"/>
    <w:rsid w:val="000E3247"/>
    <w:rsid w:val="000E4999"/>
    <w:rsid w:val="000F774A"/>
    <w:rsid w:val="00100366"/>
    <w:rsid w:val="00101F43"/>
    <w:rsid w:val="001028CD"/>
    <w:rsid w:val="0010312A"/>
    <w:rsid w:val="00103579"/>
    <w:rsid w:val="001042CF"/>
    <w:rsid w:val="00107A5F"/>
    <w:rsid w:val="0011059D"/>
    <w:rsid w:val="001115E1"/>
    <w:rsid w:val="00112CA5"/>
    <w:rsid w:val="001132B4"/>
    <w:rsid w:val="001141F1"/>
    <w:rsid w:val="00115317"/>
    <w:rsid w:val="00115670"/>
    <w:rsid w:val="001169C3"/>
    <w:rsid w:val="00121CB0"/>
    <w:rsid w:val="00126125"/>
    <w:rsid w:val="001263DB"/>
    <w:rsid w:val="00130955"/>
    <w:rsid w:val="00130FBC"/>
    <w:rsid w:val="00131DF5"/>
    <w:rsid w:val="00132048"/>
    <w:rsid w:val="0013221D"/>
    <w:rsid w:val="001333BE"/>
    <w:rsid w:val="00140C48"/>
    <w:rsid w:val="001421DC"/>
    <w:rsid w:val="00142CBC"/>
    <w:rsid w:val="00142DFC"/>
    <w:rsid w:val="00143577"/>
    <w:rsid w:val="001452A3"/>
    <w:rsid w:val="00145F9D"/>
    <w:rsid w:val="001471C4"/>
    <w:rsid w:val="00150CB7"/>
    <w:rsid w:val="00152807"/>
    <w:rsid w:val="00152933"/>
    <w:rsid w:val="00154388"/>
    <w:rsid w:val="00155D24"/>
    <w:rsid w:val="00156D47"/>
    <w:rsid w:val="001578C1"/>
    <w:rsid w:val="00160509"/>
    <w:rsid w:val="0016528F"/>
    <w:rsid w:val="00165380"/>
    <w:rsid w:val="00165FE6"/>
    <w:rsid w:val="001679D6"/>
    <w:rsid w:val="00172572"/>
    <w:rsid w:val="00175AA1"/>
    <w:rsid w:val="0018028A"/>
    <w:rsid w:val="00180736"/>
    <w:rsid w:val="001814EC"/>
    <w:rsid w:val="00181C81"/>
    <w:rsid w:val="001822BA"/>
    <w:rsid w:val="00183C39"/>
    <w:rsid w:val="0018449B"/>
    <w:rsid w:val="00187862"/>
    <w:rsid w:val="00187C61"/>
    <w:rsid w:val="001905EC"/>
    <w:rsid w:val="00190BE0"/>
    <w:rsid w:val="00194897"/>
    <w:rsid w:val="00194C7F"/>
    <w:rsid w:val="00194E6E"/>
    <w:rsid w:val="001952C2"/>
    <w:rsid w:val="0019573B"/>
    <w:rsid w:val="0019735E"/>
    <w:rsid w:val="001975D9"/>
    <w:rsid w:val="001A2F44"/>
    <w:rsid w:val="001A5125"/>
    <w:rsid w:val="001B0B12"/>
    <w:rsid w:val="001B23BE"/>
    <w:rsid w:val="001B2F58"/>
    <w:rsid w:val="001B47C3"/>
    <w:rsid w:val="001B63ED"/>
    <w:rsid w:val="001B6561"/>
    <w:rsid w:val="001B6CA4"/>
    <w:rsid w:val="001C16AF"/>
    <w:rsid w:val="001C1E06"/>
    <w:rsid w:val="001C3106"/>
    <w:rsid w:val="001C31F9"/>
    <w:rsid w:val="001C355C"/>
    <w:rsid w:val="001C538D"/>
    <w:rsid w:val="001C60E9"/>
    <w:rsid w:val="001D0A1E"/>
    <w:rsid w:val="001D11DA"/>
    <w:rsid w:val="001D32C2"/>
    <w:rsid w:val="001D42E1"/>
    <w:rsid w:val="001D50D7"/>
    <w:rsid w:val="001D60EC"/>
    <w:rsid w:val="001D759D"/>
    <w:rsid w:val="001E0D06"/>
    <w:rsid w:val="001E1BE9"/>
    <w:rsid w:val="001E2C42"/>
    <w:rsid w:val="001E35E5"/>
    <w:rsid w:val="001E37E4"/>
    <w:rsid w:val="001E5457"/>
    <w:rsid w:val="001E7B34"/>
    <w:rsid w:val="001F11D8"/>
    <w:rsid w:val="001F2AB8"/>
    <w:rsid w:val="001F48F8"/>
    <w:rsid w:val="001F5C9C"/>
    <w:rsid w:val="00203715"/>
    <w:rsid w:val="00203F65"/>
    <w:rsid w:val="00205FED"/>
    <w:rsid w:val="00206E5B"/>
    <w:rsid w:val="0021004C"/>
    <w:rsid w:val="0021079B"/>
    <w:rsid w:val="00211865"/>
    <w:rsid w:val="00211B3C"/>
    <w:rsid w:val="00212029"/>
    <w:rsid w:val="00213D22"/>
    <w:rsid w:val="002155C4"/>
    <w:rsid w:val="00220F7A"/>
    <w:rsid w:val="00222779"/>
    <w:rsid w:val="002231C4"/>
    <w:rsid w:val="0022364E"/>
    <w:rsid w:val="00223C35"/>
    <w:rsid w:val="00227B81"/>
    <w:rsid w:val="00231098"/>
    <w:rsid w:val="002322C5"/>
    <w:rsid w:val="00234469"/>
    <w:rsid w:val="00234481"/>
    <w:rsid w:val="00241855"/>
    <w:rsid w:val="00241A38"/>
    <w:rsid w:val="00243B43"/>
    <w:rsid w:val="00245675"/>
    <w:rsid w:val="00250800"/>
    <w:rsid w:val="00251D60"/>
    <w:rsid w:val="00252591"/>
    <w:rsid w:val="00255117"/>
    <w:rsid w:val="002556C0"/>
    <w:rsid w:val="00255C4B"/>
    <w:rsid w:val="00257D96"/>
    <w:rsid w:val="00261531"/>
    <w:rsid w:val="00261CD6"/>
    <w:rsid w:val="002637E5"/>
    <w:rsid w:val="002659D0"/>
    <w:rsid w:val="002659F0"/>
    <w:rsid w:val="00265D04"/>
    <w:rsid w:val="002716BB"/>
    <w:rsid w:val="00272576"/>
    <w:rsid w:val="00273147"/>
    <w:rsid w:val="002738C0"/>
    <w:rsid w:val="0027396C"/>
    <w:rsid w:val="00273B77"/>
    <w:rsid w:val="002760FF"/>
    <w:rsid w:val="00277CD7"/>
    <w:rsid w:val="002816CB"/>
    <w:rsid w:val="0028201E"/>
    <w:rsid w:val="002823E5"/>
    <w:rsid w:val="00283781"/>
    <w:rsid w:val="00284454"/>
    <w:rsid w:val="002852AC"/>
    <w:rsid w:val="002857AD"/>
    <w:rsid w:val="00285D13"/>
    <w:rsid w:val="00286EC4"/>
    <w:rsid w:val="002870F1"/>
    <w:rsid w:val="00287AB1"/>
    <w:rsid w:val="002907B6"/>
    <w:rsid w:val="00290CDA"/>
    <w:rsid w:val="00292B4A"/>
    <w:rsid w:val="00293451"/>
    <w:rsid w:val="002936DF"/>
    <w:rsid w:val="0029544D"/>
    <w:rsid w:val="0029712B"/>
    <w:rsid w:val="00297A5A"/>
    <w:rsid w:val="002A0BD8"/>
    <w:rsid w:val="002A368A"/>
    <w:rsid w:val="002A42AE"/>
    <w:rsid w:val="002A5192"/>
    <w:rsid w:val="002A574E"/>
    <w:rsid w:val="002B2B8C"/>
    <w:rsid w:val="002B3306"/>
    <w:rsid w:val="002B3C0A"/>
    <w:rsid w:val="002B6A92"/>
    <w:rsid w:val="002B6BF5"/>
    <w:rsid w:val="002C2B9C"/>
    <w:rsid w:val="002C2F96"/>
    <w:rsid w:val="002C3455"/>
    <w:rsid w:val="002C3F90"/>
    <w:rsid w:val="002C4476"/>
    <w:rsid w:val="002C622B"/>
    <w:rsid w:val="002D02E7"/>
    <w:rsid w:val="002D05E0"/>
    <w:rsid w:val="002D0759"/>
    <w:rsid w:val="002D1358"/>
    <w:rsid w:val="002D1DF9"/>
    <w:rsid w:val="002D297E"/>
    <w:rsid w:val="002D40B2"/>
    <w:rsid w:val="002D442B"/>
    <w:rsid w:val="002D569A"/>
    <w:rsid w:val="002D5EF4"/>
    <w:rsid w:val="002E04C5"/>
    <w:rsid w:val="002E4BAA"/>
    <w:rsid w:val="002F19E9"/>
    <w:rsid w:val="002F449E"/>
    <w:rsid w:val="002F5DFF"/>
    <w:rsid w:val="00300032"/>
    <w:rsid w:val="0030187B"/>
    <w:rsid w:val="00302F0B"/>
    <w:rsid w:val="0030347F"/>
    <w:rsid w:val="003042D6"/>
    <w:rsid w:val="00306D9B"/>
    <w:rsid w:val="003071D5"/>
    <w:rsid w:val="00307A9F"/>
    <w:rsid w:val="0031111B"/>
    <w:rsid w:val="003133C5"/>
    <w:rsid w:val="00313A0A"/>
    <w:rsid w:val="003141F7"/>
    <w:rsid w:val="003142EC"/>
    <w:rsid w:val="003145CB"/>
    <w:rsid w:val="003161A4"/>
    <w:rsid w:val="003173F3"/>
    <w:rsid w:val="0032071D"/>
    <w:rsid w:val="003212E2"/>
    <w:rsid w:val="003218FE"/>
    <w:rsid w:val="00323213"/>
    <w:rsid w:val="00324B0B"/>
    <w:rsid w:val="00324B82"/>
    <w:rsid w:val="00325000"/>
    <w:rsid w:val="003253C9"/>
    <w:rsid w:val="00327992"/>
    <w:rsid w:val="00327D25"/>
    <w:rsid w:val="00330BA2"/>
    <w:rsid w:val="003351DF"/>
    <w:rsid w:val="003447BF"/>
    <w:rsid w:val="003454C1"/>
    <w:rsid w:val="003462AE"/>
    <w:rsid w:val="00346895"/>
    <w:rsid w:val="00347408"/>
    <w:rsid w:val="003513A0"/>
    <w:rsid w:val="0035289A"/>
    <w:rsid w:val="00352A1C"/>
    <w:rsid w:val="00352AD8"/>
    <w:rsid w:val="00354354"/>
    <w:rsid w:val="00356315"/>
    <w:rsid w:val="003654B5"/>
    <w:rsid w:val="003655D7"/>
    <w:rsid w:val="00370671"/>
    <w:rsid w:val="00370BD2"/>
    <w:rsid w:val="00374B03"/>
    <w:rsid w:val="00375A43"/>
    <w:rsid w:val="003800E9"/>
    <w:rsid w:val="00382D1B"/>
    <w:rsid w:val="003836B1"/>
    <w:rsid w:val="0038592F"/>
    <w:rsid w:val="00393437"/>
    <w:rsid w:val="003938D6"/>
    <w:rsid w:val="00394C67"/>
    <w:rsid w:val="00396058"/>
    <w:rsid w:val="00396200"/>
    <w:rsid w:val="00396E31"/>
    <w:rsid w:val="00397742"/>
    <w:rsid w:val="003A0A28"/>
    <w:rsid w:val="003A0B56"/>
    <w:rsid w:val="003A38CA"/>
    <w:rsid w:val="003A40F9"/>
    <w:rsid w:val="003A4C57"/>
    <w:rsid w:val="003A7863"/>
    <w:rsid w:val="003B04D7"/>
    <w:rsid w:val="003B0616"/>
    <w:rsid w:val="003B26E1"/>
    <w:rsid w:val="003B2D7D"/>
    <w:rsid w:val="003B441F"/>
    <w:rsid w:val="003B5006"/>
    <w:rsid w:val="003B50A3"/>
    <w:rsid w:val="003B5BF2"/>
    <w:rsid w:val="003B696C"/>
    <w:rsid w:val="003B73F5"/>
    <w:rsid w:val="003C285E"/>
    <w:rsid w:val="003C2964"/>
    <w:rsid w:val="003C2A07"/>
    <w:rsid w:val="003C3282"/>
    <w:rsid w:val="003C3D0A"/>
    <w:rsid w:val="003C5E15"/>
    <w:rsid w:val="003C6703"/>
    <w:rsid w:val="003C6F91"/>
    <w:rsid w:val="003D00A7"/>
    <w:rsid w:val="003D0DD2"/>
    <w:rsid w:val="003D0EC7"/>
    <w:rsid w:val="003D2E0C"/>
    <w:rsid w:val="003D3C10"/>
    <w:rsid w:val="003D5686"/>
    <w:rsid w:val="003D6BC1"/>
    <w:rsid w:val="003D70E5"/>
    <w:rsid w:val="003D76C3"/>
    <w:rsid w:val="003E090C"/>
    <w:rsid w:val="003E1968"/>
    <w:rsid w:val="003E1E46"/>
    <w:rsid w:val="003E2000"/>
    <w:rsid w:val="003E4EB8"/>
    <w:rsid w:val="003E52C4"/>
    <w:rsid w:val="003E56EE"/>
    <w:rsid w:val="003E627D"/>
    <w:rsid w:val="003E63CD"/>
    <w:rsid w:val="003E703D"/>
    <w:rsid w:val="003F13A4"/>
    <w:rsid w:val="003F187A"/>
    <w:rsid w:val="003F1DF9"/>
    <w:rsid w:val="003F2D23"/>
    <w:rsid w:val="003F39EE"/>
    <w:rsid w:val="003F409A"/>
    <w:rsid w:val="003F4F16"/>
    <w:rsid w:val="003F7507"/>
    <w:rsid w:val="00402B6B"/>
    <w:rsid w:val="00403094"/>
    <w:rsid w:val="004046AC"/>
    <w:rsid w:val="0040478F"/>
    <w:rsid w:val="004052EB"/>
    <w:rsid w:val="00405A4B"/>
    <w:rsid w:val="00406B83"/>
    <w:rsid w:val="00413C26"/>
    <w:rsid w:val="004146BD"/>
    <w:rsid w:val="00414C64"/>
    <w:rsid w:val="00421E4A"/>
    <w:rsid w:val="00423016"/>
    <w:rsid w:val="004237B1"/>
    <w:rsid w:val="00426966"/>
    <w:rsid w:val="00427621"/>
    <w:rsid w:val="00427E97"/>
    <w:rsid w:val="00430F92"/>
    <w:rsid w:val="00432721"/>
    <w:rsid w:val="00432AC3"/>
    <w:rsid w:val="00433CE8"/>
    <w:rsid w:val="0043443E"/>
    <w:rsid w:val="0043517A"/>
    <w:rsid w:val="00436617"/>
    <w:rsid w:val="00437863"/>
    <w:rsid w:val="00440280"/>
    <w:rsid w:val="00444A4C"/>
    <w:rsid w:val="004529A9"/>
    <w:rsid w:val="00453243"/>
    <w:rsid w:val="0045390D"/>
    <w:rsid w:val="0045449D"/>
    <w:rsid w:val="00454671"/>
    <w:rsid w:val="00454F9C"/>
    <w:rsid w:val="004552EE"/>
    <w:rsid w:val="00456513"/>
    <w:rsid w:val="004566AC"/>
    <w:rsid w:val="0045689A"/>
    <w:rsid w:val="00457B05"/>
    <w:rsid w:val="004634D6"/>
    <w:rsid w:val="004635F6"/>
    <w:rsid w:val="0046492D"/>
    <w:rsid w:val="00465292"/>
    <w:rsid w:val="0047192E"/>
    <w:rsid w:val="00472EC8"/>
    <w:rsid w:val="004745F1"/>
    <w:rsid w:val="00474E90"/>
    <w:rsid w:val="00476591"/>
    <w:rsid w:val="00476B5F"/>
    <w:rsid w:val="00476C15"/>
    <w:rsid w:val="00477670"/>
    <w:rsid w:val="00477CB7"/>
    <w:rsid w:val="00484665"/>
    <w:rsid w:val="004909AB"/>
    <w:rsid w:val="00492AE3"/>
    <w:rsid w:val="004930E1"/>
    <w:rsid w:val="00495C68"/>
    <w:rsid w:val="004A1BB6"/>
    <w:rsid w:val="004A6200"/>
    <w:rsid w:val="004B27C2"/>
    <w:rsid w:val="004B3C6C"/>
    <w:rsid w:val="004B5E0F"/>
    <w:rsid w:val="004B61D6"/>
    <w:rsid w:val="004B69D1"/>
    <w:rsid w:val="004B7E72"/>
    <w:rsid w:val="004C1B52"/>
    <w:rsid w:val="004C1C87"/>
    <w:rsid w:val="004C3A68"/>
    <w:rsid w:val="004C419A"/>
    <w:rsid w:val="004C52A9"/>
    <w:rsid w:val="004C57E3"/>
    <w:rsid w:val="004C5DD0"/>
    <w:rsid w:val="004C7ACE"/>
    <w:rsid w:val="004D061C"/>
    <w:rsid w:val="004D126A"/>
    <w:rsid w:val="004E2060"/>
    <w:rsid w:val="004E3DBA"/>
    <w:rsid w:val="004E494E"/>
    <w:rsid w:val="004E6DD8"/>
    <w:rsid w:val="004F2C77"/>
    <w:rsid w:val="004F32D2"/>
    <w:rsid w:val="004F4CA8"/>
    <w:rsid w:val="004F500C"/>
    <w:rsid w:val="004F5601"/>
    <w:rsid w:val="004F69A0"/>
    <w:rsid w:val="004F70A4"/>
    <w:rsid w:val="004F73C7"/>
    <w:rsid w:val="004F7D6C"/>
    <w:rsid w:val="00504D04"/>
    <w:rsid w:val="005073E3"/>
    <w:rsid w:val="005112B8"/>
    <w:rsid w:val="00511F65"/>
    <w:rsid w:val="005127CB"/>
    <w:rsid w:val="00514AFF"/>
    <w:rsid w:val="005155C6"/>
    <w:rsid w:val="005169CE"/>
    <w:rsid w:val="00517227"/>
    <w:rsid w:val="00517933"/>
    <w:rsid w:val="0052491F"/>
    <w:rsid w:val="00525969"/>
    <w:rsid w:val="00527685"/>
    <w:rsid w:val="00530746"/>
    <w:rsid w:val="00531BAC"/>
    <w:rsid w:val="0053261E"/>
    <w:rsid w:val="00533DEA"/>
    <w:rsid w:val="00534825"/>
    <w:rsid w:val="005362D8"/>
    <w:rsid w:val="005367C1"/>
    <w:rsid w:val="00536DAA"/>
    <w:rsid w:val="00537D59"/>
    <w:rsid w:val="00542713"/>
    <w:rsid w:val="0054538F"/>
    <w:rsid w:val="00547003"/>
    <w:rsid w:val="0055091D"/>
    <w:rsid w:val="00553C2F"/>
    <w:rsid w:val="00553E0C"/>
    <w:rsid w:val="005540F7"/>
    <w:rsid w:val="00554709"/>
    <w:rsid w:val="00554BE1"/>
    <w:rsid w:val="00557353"/>
    <w:rsid w:val="00557790"/>
    <w:rsid w:val="00560E73"/>
    <w:rsid w:val="005653A7"/>
    <w:rsid w:val="00565829"/>
    <w:rsid w:val="005667F6"/>
    <w:rsid w:val="0056764F"/>
    <w:rsid w:val="005712BB"/>
    <w:rsid w:val="00572945"/>
    <w:rsid w:val="00572D32"/>
    <w:rsid w:val="0057310B"/>
    <w:rsid w:val="005736D6"/>
    <w:rsid w:val="0057575C"/>
    <w:rsid w:val="005757F9"/>
    <w:rsid w:val="005760DD"/>
    <w:rsid w:val="005764E6"/>
    <w:rsid w:val="00576696"/>
    <w:rsid w:val="005777C8"/>
    <w:rsid w:val="00580057"/>
    <w:rsid w:val="00580133"/>
    <w:rsid w:val="005831BD"/>
    <w:rsid w:val="0058511E"/>
    <w:rsid w:val="00585229"/>
    <w:rsid w:val="00586D39"/>
    <w:rsid w:val="00591B7D"/>
    <w:rsid w:val="00592492"/>
    <w:rsid w:val="005945AA"/>
    <w:rsid w:val="00596867"/>
    <w:rsid w:val="00597653"/>
    <w:rsid w:val="005A1056"/>
    <w:rsid w:val="005A1509"/>
    <w:rsid w:val="005A7421"/>
    <w:rsid w:val="005A7B5E"/>
    <w:rsid w:val="005B06C0"/>
    <w:rsid w:val="005B250A"/>
    <w:rsid w:val="005B3456"/>
    <w:rsid w:val="005B4310"/>
    <w:rsid w:val="005B4AD4"/>
    <w:rsid w:val="005B4D4E"/>
    <w:rsid w:val="005B5C8D"/>
    <w:rsid w:val="005B6696"/>
    <w:rsid w:val="005B6FCC"/>
    <w:rsid w:val="005C023F"/>
    <w:rsid w:val="005C115D"/>
    <w:rsid w:val="005C14DC"/>
    <w:rsid w:val="005C1FA6"/>
    <w:rsid w:val="005C4899"/>
    <w:rsid w:val="005C4ABB"/>
    <w:rsid w:val="005C7301"/>
    <w:rsid w:val="005C752F"/>
    <w:rsid w:val="005D099E"/>
    <w:rsid w:val="005D0AAF"/>
    <w:rsid w:val="005D0F6D"/>
    <w:rsid w:val="005D1CE0"/>
    <w:rsid w:val="005D2A4C"/>
    <w:rsid w:val="005D4763"/>
    <w:rsid w:val="005D664E"/>
    <w:rsid w:val="005E2307"/>
    <w:rsid w:val="005E2B68"/>
    <w:rsid w:val="005E5DE3"/>
    <w:rsid w:val="005E659A"/>
    <w:rsid w:val="005F001E"/>
    <w:rsid w:val="005F0473"/>
    <w:rsid w:val="005F27B5"/>
    <w:rsid w:val="005F41DC"/>
    <w:rsid w:val="005F486A"/>
    <w:rsid w:val="005F4AA8"/>
    <w:rsid w:val="005F6F0A"/>
    <w:rsid w:val="005F7C37"/>
    <w:rsid w:val="005F7F8B"/>
    <w:rsid w:val="0060075B"/>
    <w:rsid w:val="0060411D"/>
    <w:rsid w:val="00604714"/>
    <w:rsid w:val="00605D3D"/>
    <w:rsid w:val="00606AE4"/>
    <w:rsid w:val="006079AC"/>
    <w:rsid w:val="00607D80"/>
    <w:rsid w:val="006125B7"/>
    <w:rsid w:val="00612E50"/>
    <w:rsid w:val="00612EEC"/>
    <w:rsid w:val="00613B90"/>
    <w:rsid w:val="00614418"/>
    <w:rsid w:val="006163A2"/>
    <w:rsid w:val="006230F9"/>
    <w:rsid w:val="00623415"/>
    <w:rsid w:val="00625238"/>
    <w:rsid w:val="006255E8"/>
    <w:rsid w:val="006264FB"/>
    <w:rsid w:val="0063181F"/>
    <w:rsid w:val="0063237B"/>
    <w:rsid w:val="00632551"/>
    <w:rsid w:val="006348DA"/>
    <w:rsid w:val="006351F7"/>
    <w:rsid w:val="00636A79"/>
    <w:rsid w:val="00640A6F"/>
    <w:rsid w:val="00640DDE"/>
    <w:rsid w:val="00642288"/>
    <w:rsid w:val="00642F6E"/>
    <w:rsid w:val="00643FD8"/>
    <w:rsid w:val="00645516"/>
    <w:rsid w:val="00646018"/>
    <w:rsid w:val="006464B8"/>
    <w:rsid w:val="0064688A"/>
    <w:rsid w:val="00647089"/>
    <w:rsid w:val="00650A94"/>
    <w:rsid w:val="0065419D"/>
    <w:rsid w:val="00656822"/>
    <w:rsid w:val="00662E66"/>
    <w:rsid w:val="006664BE"/>
    <w:rsid w:val="00670B71"/>
    <w:rsid w:val="00671C16"/>
    <w:rsid w:val="00673A36"/>
    <w:rsid w:val="00680406"/>
    <w:rsid w:val="00680CBD"/>
    <w:rsid w:val="00681515"/>
    <w:rsid w:val="00683399"/>
    <w:rsid w:val="0068481A"/>
    <w:rsid w:val="0068502D"/>
    <w:rsid w:val="006921B1"/>
    <w:rsid w:val="00692DB9"/>
    <w:rsid w:val="006939CA"/>
    <w:rsid w:val="006A0377"/>
    <w:rsid w:val="006A1234"/>
    <w:rsid w:val="006A2E07"/>
    <w:rsid w:val="006A3551"/>
    <w:rsid w:val="006B0635"/>
    <w:rsid w:val="006B0A51"/>
    <w:rsid w:val="006B13F9"/>
    <w:rsid w:val="006B47E9"/>
    <w:rsid w:val="006B4A9F"/>
    <w:rsid w:val="006B4E19"/>
    <w:rsid w:val="006B68BC"/>
    <w:rsid w:val="006B6C1E"/>
    <w:rsid w:val="006B7D70"/>
    <w:rsid w:val="006C26A6"/>
    <w:rsid w:val="006C3C0B"/>
    <w:rsid w:val="006C430E"/>
    <w:rsid w:val="006C5827"/>
    <w:rsid w:val="006D0E49"/>
    <w:rsid w:val="006D19D6"/>
    <w:rsid w:val="006D1A6A"/>
    <w:rsid w:val="006D4BF5"/>
    <w:rsid w:val="006D50B9"/>
    <w:rsid w:val="006D7461"/>
    <w:rsid w:val="006D7BF3"/>
    <w:rsid w:val="006E0987"/>
    <w:rsid w:val="006E0A74"/>
    <w:rsid w:val="006E53E3"/>
    <w:rsid w:val="006E61C0"/>
    <w:rsid w:val="006E6B54"/>
    <w:rsid w:val="006F13EB"/>
    <w:rsid w:val="006F3636"/>
    <w:rsid w:val="006F4210"/>
    <w:rsid w:val="006F42F5"/>
    <w:rsid w:val="006F557D"/>
    <w:rsid w:val="006F7BE5"/>
    <w:rsid w:val="00704ED3"/>
    <w:rsid w:val="00707E1A"/>
    <w:rsid w:val="00712410"/>
    <w:rsid w:val="007133B8"/>
    <w:rsid w:val="00713F78"/>
    <w:rsid w:val="0071429A"/>
    <w:rsid w:val="00716B08"/>
    <w:rsid w:val="007176AE"/>
    <w:rsid w:val="00723EE0"/>
    <w:rsid w:val="00724A55"/>
    <w:rsid w:val="007250E3"/>
    <w:rsid w:val="00725923"/>
    <w:rsid w:val="00725B63"/>
    <w:rsid w:val="0072620D"/>
    <w:rsid w:val="007265F4"/>
    <w:rsid w:val="00730526"/>
    <w:rsid w:val="0073330F"/>
    <w:rsid w:val="00733956"/>
    <w:rsid w:val="00733E2A"/>
    <w:rsid w:val="00734B31"/>
    <w:rsid w:val="00742331"/>
    <w:rsid w:val="0074695F"/>
    <w:rsid w:val="007506B0"/>
    <w:rsid w:val="007507E9"/>
    <w:rsid w:val="00751432"/>
    <w:rsid w:val="007531F9"/>
    <w:rsid w:val="007538F6"/>
    <w:rsid w:val="007538FE"/>
    <w:rsid w:val="0075416D"/>
    <w:rsid w:val="00757C4A"/>
    <w:rsid w:val="007607E5"/>
    <w:rsid w:val="00761873"/>
    <w:rsid w:val="00765B24"/>
    <w:rsid w:val="00766881"/>
    <w:rsid w:val="00767702"/>
    <w:rsid w:val="007677D2"/>
    <w:rsid w:val="007720A9"/>
    <w:rsid w:val="00772203"/>
    <w:rsid w:val="00776A97"/>
    <w:rsid w:val="00777C59"/>
    <w:rsid w:val="0078016F"/>
    <w:rsid w:val="007831A9"/>
    <w:rsid w:val="007838A6"/>
    <w:rsid w:val="0079053A"/>
    <w:rsid w:val="00792A33"/>
    <w:rsid w:val="0079325A"/>
    <w:rsid w:val="00793D44"/>
    <w:rsid w:val="00795E73"/>
    <w:rsid w:val="0079624E"/>
    <w:rsid w:val="007A0E02"/>
    <w:rsid w:val="007A27AF"/>
    <w:rsid w:val="007A6C87"/>
    <w:rsid w:val="007A779B"/>
    <w:rsid w:val="007B02DA"/>
    <w:rsid w:val="007B209C"/>
    <w:rsid w:val="007B321F"/>
    <w:rsid w:val="007B5214"/>
    <w:rsid w:val="007B5E48"/>
    <w:rsid w:val="007C028A"/>
    <w:rsid w:val="007C0F42"/>
    <w:rsid w:val="007C27AD"/>
    <w:rsid w:val="007C3420"/>
    <w:rsid w:val="007C608A"/>
    <w:rsid w:val="007C6392"/>
    <w:rsid w:val="007D0D51"/>
    <w:rsid w:val="007D0DAE"/>
    <w:rsid w:val="007D10D9"/>
    <w:rsid w:val="007D2206"/>
    <w:rsid w:val="007D334C"/>
    <w:rsid w:val="007D4DC5"/>
    <w:rsid w:val="007D6B6B"/>
    <w:rsid w:val="007D72D0"/>
    <w:rsid w:val="007D7C9C"/>
    <w:rsid w:val="007E03CF"/>
    <w:rsid w:val="007E05D8"/>
    <w:rsid w:val="007E0949"/>
    <w:rsid w:val="007E512D"/>
    <w:rsid w:val="007E7AA2"/>
    <w:rsid w:val="007F0631"/>
    <w:rsid w:val="007F25C0"/>
    <w:rsid w:val="007F26AD"/>
    <w:rsid w:val="007F36C2"/>
    <w:rsid w:val="007F3CD1"/>
    <w:rsid w:val="007F5750"/>
    <w:rsid w:val="007F659D"/>
    <w:rsid w:val="007F663B"/>
    <w:rsid w:val="007F6B43"/>
    <w:rsid w:val="007F7859"/>
    <w:rsid w:val="00801290"/>
    <w:rsid w:val="008015AF"/>
    <w:rsid w:val="0080250B"/>
    <w:rsid w:val="00803870"/>
    <w:rsid w:val="0080413B"/>
    <w:rsid w:val="008048BC"/>
    <w:rsid w:val="00804E79"/>
    <w:rsid w:val="008122A0"/>
    <w:rsid w:val="00812D3E"/>
    <w:rsid w:val="00812E9B"/>
    <w:rsid w:val="008139A6"/>
    <w:rsid w:val="00813C29"/>
    <w:rsid w:val="00815365"/>
    <w:rsid w:val="00815AEE"/>
    <w:rsid w:val="00816CB6"/>
    <w:rsid w:val="008171CF"/>
    <w:rsid w:val="00817B6A"/>
    <w:rsid w:val="0082038A"/>
    <w:rsid w:val="00821AC6"/>
    <w:rsid w:val="00825782"/>
    <w:rsid w:val="0083187F"/>
    <w:rsid w:val="00833586"/>
    <w:rsid w:val="008345F1"/>
    <w:rsid w:val="0083517F"/>
    <w:rsid w:val="0083671F"/>
    <w:rsid w:val="00837F89"/>
    <w:rsid w:val="00840D64"/>
    <w:rsid w:val="00841DDB"/>
    <w:rsid w:val="008430AC"/>
    <w:rsid w:val="00843B03"/>
    <w:rsid w:val="00850534"/>
    <w:rsid w:val="008509BF"/>
    <w:rsid w:val="0085201F"/>
    <w:rsid w:val="0085343A"/>
    <w:rsid w:val="008577A5"/>
    <w:rsid w:val="00860077"/>
    <w:rsid w:val="00860C0A"/>
    <w:rsid w:val="00862849"/>
    <w:rsid w:val="00866558"/>
    <w:rsid w:val="00866CB7"/>
    <w:rsid w:val="00866E14"/>
    <w:rsid w:val="008679C4"/>
    <w:rsid w:val="008704DE"/>
    <w:rsid w:val="008705B2"/>
    <w:rsid w:val="008724B6"/>
    <w:rsid w:val="0087323C"/>
    <w:rsid w:val="00875B74"/>
    <w:rsid w:val="00876D8A"/>
    <w:rsid w:val="00881757"/>
    <w:rsid w:val="00882DC5"/>
    <w:rsid w:val="00891F5E"/>
    <w:rsid w:val="008937D2"/>
    <w:rsid w:val="00894C91"/>
    <w:rsid w:val="00895949"/>
    <w:rsid w:val="00896960"/>
    <w:rsid w:val="008A0A80"/>
    <w:rsid w:val="008A4C81"/>
    <w:rsid w:val="008A5DCD"/>
    <w:rsid w:val="008A6983"/>
    <w:rsid w:val="008A7848"/>
    <w:rsid w:val="008B31E9"/>
    <w:rsid w:val="008B59B9"/>
    <w:rsid w:val="008B63B4"/>
    <w:rsid w:val="008C1309"/>
    <w:rsid w:val="008C2A89"/>
    <w:rsid w:val="008C424E"/>
    <w:rsid w:val="008C4FF0"/>
    <w:rsid w:val="008C50DA"/>
    <w:rsid w:val="008C590E"/>
    <w:rsid w:val="008C69F3"/>
    <w:rsid w:val="008C7BF0"/>
    <w:rsid w:val="008D2622"/>
    <w:rsid w:val="008D27DB"/>
    <w:rsid w:val="008D2E25"/>
    <w:rsid w:val="008D4D69"/>
    <w:rsid w:val="008D5364"/>
    <w:rsid w:val="008E1363"/>
    <w:rsid w:val="008E1635"/>
    <w:rsid w:val="008E2CDD"/>
    <w:rsid w:val="008E5264"/>
    <w:rsid w:val="008E5D3A"/>
    <w:rsid w:val="008E5D59"/>
    <w:rsid w:val="008E755D"/>
    <w:rsid w:val="008E7768"/>
    <w:rsid w:val="008E7CA9"/>
    <w:rsid w:val="008F0987"/>
    <w:rsid w:val="008F2345"/>
    <w:rsid w:val="008F3138"/>
    <w:rsid w:val="008F7F30"/>
    <w:rsid w:val="00900898"/>
    <w:rsid w:val="0090221D"/>
    <w:rsid w:val="00905EC0"/>
    <w:rsid w:val="00910ECD"/>
    <w:rsid w:val="009136BC"/>
    <w:rsid w:val="00913825"/>
    <w:rsid w:val="00913A91"/>
    <w:rsid w:val="009166C7"/>
    <w:rsid w:val="00921873"/>
    <w:rsid w:val="00921AB9"/>
    <w:rsid w:val="00924F17"/>
    <w:rsid w:val="0092619F"/>
    <w:rsid w:val="009261BF"/>
    <w:rsid w:val="00926C60"/>
    <w:rsid w:val="00930A63"/>
    <w:rsid w:val="0093201D"/>
    <w:rsid w:val="00933A62"/>
    <w:rsid w:val="00935E2F"/>
    <w:rsid w:val="009376FF"/>
    <w:rsid w:val="00940D83"/>
    <w:rsid w:val="0094207E"/>
    <w:rsid w:val="00942682"/>
    <w:rsid w:val="009429E0"/>
    <w:rsid w:val="00942D2E"/>
    <w:rsid w:val="00943276"/>
    <w:rsid w:val="00944B15"/>
    <w:rsid w:val="00946D09"/>
    <w:rsid w:val="00947256"/>
    <w:rsid w:val="009500E2"/>
    <w:rsid w:val="00951C22"/>
    <w:rsid w:val="0095310C"/>
    <w:rsid w:val="0095692C"/>
    <w:rsid w:val="0096327E"/>
    <w:rsid w:val="00963387"/>
    <w:rsid w:val="00964507"/>
    <w:rsid w:val="0096501B"/>
    <w:rsid w:val="0096515F"/>
    <w:rsid w:val="00965880"/>
    <w:rsid w:val="00966740"/>
    <w:rsid w:val="00967145"/>
    <w:rsid w:val="00967D0B"/>
    <w:rsid w:val="0097033F"/>
    <w:rsid w:val="00971667"/>
    <w:rsid w:val="00980AF1"/>
    <w:rsid w:val="00981904"/>
    <w:rsid w:val="00981FCE"/>
    <w:rsid w:val="0098204C"/>
    <w:rsid w:val="00982CCA"/>
    <w:rsid w:val="009833FE"/>
    <w:rsid w:val="00984231"/>
    <w:rsid w:val="00984972"/>
    <w:rsid w:val="00985E10"/>
    <w:rsid w:val="00987CE8"/>
    <w:rsid w:val="009920C4"/>
    <w:rsid w:val="00994351"/>
    <w:rsid w:val="00994C3E"/>
    <w:rsid w:val="0099509E"/>
    <w:rsid w:val="00997486"/>
    <w:rsid w:val="009A05FE"/>
    <w:rsid w:val="009A2874"/>
    <w:rsid w:val="009A3E59"/>
    <w:rsid w:val="009A3FC4"/>
    <w:rsid w:val="009A436D"/>
    <w:rsid w:val="009A57BD"/>
    <w:rsid w:val="009A5A5E"/>
    <w:rsid w:val="009A5AED"/>
    <w:rsid w:val="009B0CE1"/>
    <w:rsid w:val="009B1A49"/>
    <w:rsid w:val="009B2286"/>
    <w:rsid w:val="009B3883"/>
    <w:rsid w:val="009B3AF9"/>
    <w:rsid w:val="009B404D"/>
    <w:rsid w:val="009B587B"/>
    <w:rsid w:val="009B5D65"/>
    <w:rsid w:val="009C3999"/>
    <w:rsid w:val="009C3BCC"/>
    <w:rsid w:val="009C463B"/>
    <w:rsid w:val="009C4A8B"/>
    <w:rsid w:val="009C5053"/>
    <w:rsid w:val="009C5822"/>
    <w:rsid w:val="009D2D64"/>
    <w:rsid w:val="009D559C"/>
    <w:rsid w:val="009D5FBA"/>
    <w:rsid w:val="009D7323"/>
    <w:rsid w:val="009D7528"/>
    <w:rsid w:val="009E116C"/>
    <w:rsid w:val="009E5FE7"/>
    <w:rsid w:val="009E653C"/>
    <w:rsid w:val="009F208E"/>
    <w:rsid w:val="009F30F7"/>
    <w:rsid w:val="009F3545"/>
    <w:rsid w:val="009F37B1"/>
    <w:rsid w:val="009F3A0C"/>
    <w:rsid w:val="009F42C4"/>
    <w:rsid w:val="00A01816"/>
    <w:rsid w:val="00A019AC"/>
    <w:rsid w:val="00A0564F"/>
    <w:rsid w:val="00A06E76"/>
    <w:rsid w:val="00A1016F"/>
    <w:rsid w:val="00A10A2D"/>
    <w:rsid w:val="00A11854"/>
    <w:rsid w:val="00A12A4D"/>
    <w:rsid w:val="00A13352"/>
    <w:rsid w:val="00A14932"/>
    <w:rsid w:val="00A16C38"/>
    <w:rsid w:val="00A1706A"/>
    <w:rsid w:val="00A17D80"/>
    <w:rsid w:val="00A2016C"/>
    <w:rsid w:val="00A210AA"/>
    <w:rsid w:val="00A22226"/>
    <w:rsid w:val="00A267DD"/>
    <w:rsid w:val="00A26E62"/>
    <w:rsid w:val="00A271EE"/>
    <w:rsid w:val="00A275C6"/>
    <w:rsid w:val="00A333EC"/>
    <w:rsid w:val="00A34C82"/>
    <w:rsid w:val="00A34EDD"/>
    <w:rsid w:val="00A35216"/>
    <w:rsid w:val="00A35606"/>
    <w:rsid w:val="00A36000"/>
    <w:rsid w:val="00A372D0"/>
    <w:rsid w:val="00A429B1"/>
    <w:rsid w:val="00A43050"/>
    <w:rsid w:val="00A43607"/>
    <w:rsid w:val="00A43ED5"/>
    <w:rsid w:val="00A44AAC"/>
    <w:rsid w:val="00A45FAC"/>
    <w:rsid w:val="00A460BE"/>
    <w:rsid w:val="00A50B29"/>
    <w:rsid w:val="00A5150E"/>
    <w:rsid w:val="00A5233B"/>
    <w:rsid w:val="00A523A9"/>
    <w:rsid w:val="00A54FB6"/>
    <w:rsid w:val="00A55000"/>
    <w:rsid w:val="00A56AAE"/>
    <w:rsid w:val="00A6073A"/>
    <w:rsid w:val="00A60CF0"/>
    <w:rsid w:val="00A62B48"/>
    <w:rsid w:val="00A661AB"/>
    <w:rsid w:val="00A71F08"/>
    <w:rsid w:val="00A72F2B"/>
    <w:rsid w:val="00A74594"/>
    <w:rsid w:val="00A74A77"/>
    <w:rsid w:val="00A76119"/>
    <w:rsid w:val="00A76594"/>
    <w:rsid w:val="00A7701F"/>
    <w:rsid w:val="00A7791E"/>
    <w:rsid w:val="00A81041"/>
    <w:rsid w:val="00A81ECB"/>
    <w:rsid w:val="00A81F78"/>
    <w:rsid w:val="00A824B2"/>
    <w:rsid w:val="00A86229"/>
    <w:rsid w:val="00A8708A"/>
    <w:rsid w:val="00A87906"/>
    <w:rsid w:val="00A951A2"/>
    <w:rsid w:val="00A9535B"/>
    <w:rsid w:val="00A97BE7"/>
    <w:rsid w:val="00AA2DAF"/>
    <w:rsid w:val="00AA3457"/>
    <w:rsid w:val="00AA472E"/>
    <w:rsid w:val="00AA5498"/>
    <w:rsid w:val="00AA56D1"/>
    <w:rsid w:val="00AA5783"/>
    <w:rsid w:val="00AA5EE2"/>
    <w:rsid w:val="00AA6C99"/>
    <w:rsid w:val="00AA6F6D"/>
    <w:rsid w:val="00AA7D65"/>
    <w:rsid w:val="00AA7E50"/>
    <w:rsid w:val="00AB0663"/>
    <w:rsid w:val="00AB18B3"/>
    <w:rsid w:val="00AB1C43"/>
    <w:rsid w:val="00AB20BF"/>
    <w:rsid w:val="00AB21C5"/>
    <w:rsid w:val="00AB2B3D"/>
    <w:rsid w:val="00AB2C56"/>
    <w:rsid w:val="00AB534C"/>
    <w:rsid w:val="00AB54CD"/>
    <w:rsid w:val="00AB574E"/>
    <w:rsid w:val="00AB78AF"/>
    <w:rsid w:val="00AC053D"/>
    <w:rsid w:val="00AC1D28"/>
    <w:rsid w:val="00AC2748"/>
    <w:rsid w:val="00AC4F85"/>
    <w:rsid w:val="00AC665B"/>
    <w:rsid w:val="00AC7840"/>
    <w:rsid w:val="00AC7F8E"/>
    <w:rsid w:val="00AD2411"/>
    <w:rsid w:val="00AE3F0D"/>
    <w:rsid w:val="00AE4E49"/>
    <w:rsid w:val="00AE528B"/>
    <w:rsid w:val="00AE5D9F"/>
    <w:rsid w:val="00AF1B4E"/>
    <w:rsid w:val="00AF2AC6"/>
    <w:rsid w:val="00AF2CE9"/>
    <w:rsid w:val="00AF59EE"/>
    <w:rsid w:val="00AF64B8"/>
    <w:rsid w:val="00AF72B7"/>
    <w:rsid w:val="00AF7585"/>
    <w:rsid w:val="00B01B83"/>
    <w:rsid w:val="00B0258A"/>
    <w:rsid w:val="00B025A7"/>
    <w:rsid w:val="00B026EC"/>
    <w:rsid w:val="00B03829"/>
    <w:rsid w:val="00B05373"/>
    <w:rsid w:val="00B05597"/>
    <w:rsid w:val="00B05A37"/>
    <w:rsid w:val="00B0646A"/>
    <w:rsid w:val="00B06639"/>
    <w:rsid w:val="00B06C5D"/>
    <w:rsid w:val="00B10475"/>
    <w:rsid w:val="00B10D80"/>
    <w:rsid w:val="00B11BD0"/>
    <w:rsid w:val="00B12D53"/>
    <w:rsid w:val="00B13082"/>
    <w:rsid w:val="00B13D21"/>
    <w:rsid w:val="00B154DC"/>
    <w:rsid w:val="00B17967"/>
    <w:rsid w:val="00B20D13"/>
    <w:rsid w:val="00B214CE"/>
    <w:rsid w:val="00B215CE"/>
    <w:rsid w:val="00B217DF"/>
    <w:rsid w:val="00B21D4C"/>
    <w:rsid w:val="00B21F1B"/>
    <w:rsid w:val="00B22A27"/>
    <w:rsid w:val="00B2506C"/>
    <w:rsid w:val="00B35A7F"/>
    <w:rsid w:val="00B36BC7"/>
    <w:rsid w:val="00B37B8B"/>
    <w:rsid w:val="00B416D9"/>
    <w:rsid w:val="00B42220"/>
    <w:rsid w:val="00B427E2"/>
    <w:rsid w:val="00B4568F"/>
    <w:rsid w:val="00B45AD1"/>
    <w:rsid w:val="00B45F64"/>
    <w:rsid w:val="00B46172"/>
    <w:rsid w:val="00B4640D"/>
    <w:rsid w:val="00B46436"/>
    <w:rsid w:val="00B50548"/>
    <w:rsid w:val="00B51080"/>
    <w:rsid w:val="00B51F88"/>
    <w:rsid w:val="00B5308F"/>
    <w:rsid w:val="00B530D0"/>
    <w:rsid w:val="00B53EF5"/>
    <w:rsid w:val="00B548F7"/>
    <w:rsid w:val="00B55900"/>
    <w:rsid w:val="00B55D66"/>
    <w:rsid w:val="00B63F0D"/>
    <w:rsid w:val="00B6460C"/>
    <w:rsid w:val="00B66C27"/>
    <w:rsid w:val="00B66D70"/>
    <w:rsid w:val="00B67139"/>
    <w:rsid w:val="00B721A5"/>
    <w:rsid w:val="00B7345C"/>
    <w:rsid w:val="00B747FA"/>
    <w:rsid w:val="00B7614F"/>
    <w:rsid w:val="00B80DA3"/>
    <w:rsid w:val="00B80DD3"/>
    <w:rsid w:val="00B853F0"/>
    <w:rsid w:val="00B8621D"/>
    <w:rsid w:val="00B866D7"/>
    <w:rsid w:val="00B94130"/>
    <w:rsid w:val="00B947A8"/>
    <w:rsid w:val="00B95D0F"/>
    <w:rsid w:val="00B97E79"/>
    <w:rsid w:val="00BA374D"/>
    <w:rsid w:val="00BA6CF0"/>
    <w:rsid w:val="00BA7982"/>
    <w:rsid w:val="00BB0AC3"/>
    <w:rsid w:val="00BB1162"/>
    <w:rsid w:val="00BB26EB"/>
    <w:rsid w:val="00BB2C93"/>
    <w:rsid w:val="00BB3620"/>
    <w:rsid w:val="00BB43A4"/>
    <w:rsid w:val="00BB558F"/>
    <w:rsid w:val="00BB5994"/>
    <w:rsid w:val="00BB61B6"/>
    <w:rsid w:val="00BB627E"/>
    <w:rsid w:val="00BB64C3"/>
    <w:rsid w:val="00BB71DD"/>
    <w:rsid w:val="00BB7643"/>
    <w:rsid w:val="00BC0F81"/>
    <w:rsid w:val="00BC4798"/>
    <w:rsid w:val="00BD0A44"/>
    <w:rsid w:val="00BD1760"/>
    <w:rsid w:val="00BD3A3E"/>
    <w:rsid w:val="00BD409A"/>
    <w:rsid w:val="00BD4633"/>
    <w:rsid w:val="00BD4AEB"/>
    <w:rsid w:val="00BD6E18"/>
    <w:rsid w:val="00BD7D8F"/>
    <w:rsid w:val="00BE07A4"/>
    <w:rsid w:val="00BE1793"/>
    <w:rsid w:val="00BE1F73"/>
    <w:rsid w:val="00BE2BC8"/>
    <w:rsid w:val="00BE6761"/>
    <w:rsid w:val="00BF1BE8"/>
    <w:rsid w:val="00BF303A"/>
    <w:rsid w:val="00BF6FB5"/>
    <w:rsid w:val="00BF74D7"/>
    <w:rsid w:val="00BF7E4C"/>
    <w:rsid w:val="00C00F87"/>
    <w:rsid w:val="00C01312"/>
    <w:rsid w:val="00C022CF"/>
    <w:rsid w:val="00C02A4F"/>
    <w:rsid w:val="00C02E9F"/>
    <w:rsid w:val="00C03214"/>
    <w:rsid w:val="00C0517B"/>
    <w:rsid w:val="00C05BD6"/>
    <w:rsid w:val="00C10F0F"/>
    <w:rsid w:val="00C11BE8"/>
    <w:rsid w:val="00C12BE9"/>
    <w:rsid w:val="00C1345E"/>
    <w:rsid w:val="00C166F3"/>
    <w:rsid w:val="00C169FE"/>
    <w:rsid w:val="00C17AA4"/>
    <w:rsid w:val="00C231CE"/>
    <w:rsid w:val="00C2532D"/>
    <w:rsid w:val="00C2565B"/>
    <w:rsid w:val="00C263E4"/>
    <w:rsid w:val="00C26960"/>
    <w:rsid w:val="00C26DCE"/>
    <w:rsid w:val="00C2722B"/>
    <w:rsid w:val="00C27F4F"/>
    <w:rsid w:val="00C31F99"/>
    <w:rsid w:val="00C3220B"/>
    <w:rsid w:val="00C32321"/>
    <w:rsid w:val="00C3544C"/>
    <w:rsid w:val="00C36479"/>
    <w:rsid w:val="00C4004C"/>
    <w:rsid w:val="00C41B56"/>
    <w:rsid w:val="00C44B82"/>
    <w:rsid w:val="00C46BE3"/>
    <w:rsid w:val="00C46CBA"/>
    <w:rsid w:val="00C46D59"/>
    <w:rsid w:val="00C5007A"/>
    <w:rsid w:val="00C50098"/>
    <w:rsid w:val="00C50725"/>
    <w:rsid w:val="00C50804"/>
    <w:rsid w:val="00C51188"/>
    <w:rsid w:val="00C51F51"/>
    <w:rsid w:val="00C53656"/>
    <w:rsid w:val="00C5494E"/>
    <w:rsid w:val="00C54CB8"/>
    <w:rsid w:val="00C55BC1"/>
    <w:rsid w:val="00C604DB"/>
    <w:rsid w:val="00C605B6"/>
    <w:rsid w:val="00C62044"/>
    <w:rsid w:val="00C7066C"/>
    <w:rsid w:val="00C722A5"/>
    <w:rsid w:val="00C729D1"/>
    <w:rsid w:val="00C737D4"/>
    <w:rsid w:val="00C77F23"/>
    <w:rsid w:val="00C8236A"/>
    <w:rsid w:val="00C824C5"/>
    <w:rsid w:val="00C82F12"/>
    <w:rsid w:val="00C83710"/>
    <w:rsid w:val="00C8393B"/>
    <w:rsid w:val="00C854C8"/>
    <w:rsid w:val="00C85814"/>
    <w:rsid w:val="00C85E06"/>
    <w:rsid w:val="00C87CDB"/>
    <w:rsid w:val="00C87DE9"/>
    <w:rsid w:val="00C920A3"/>
    <w:rsid w:val="00C94888"/>
    <w:rsid w:val="00C95E6B"/>
    <w:rsid w:val="00C97028"/>
    <w:rsid w:val="00CA0354"/>
    <w:rsid w:val="00CA34F9"/>
    <w:rsid w:val="00CA4393"/>
    <w:rsid w:val="00CA5814"/>
    <w:rsid w:val="00CB070A"/>
    <w:rsid w:val="00CB10CC"/>
    <w:rsid w:val="00CB272F"/>
    <w:rsid w:val="00CB44B0"/>
    <w:rsid w:val="00CB5516"/>
    <w:rsid w:val="00CC0DD7"/>
    <w:rsid w:val="00CC1685"/>
    <w:rsid w:val="00CC22CC"/>
    <w:rsid w:val="00CC2CEC"/>
    <w:rsid w:val="00CC33A9"/>
    <w:rsid w:val="00CC3653"/>
    <w:rsid w:val="00CC6E5F"/>
    <w:rsid w:val="00CD1CDE"/>
    <w:rsid w:val="00CD213E"/>
    <w:rsid w:val="00CD2831"/>
    <w:rsid w:val="00CD2CFD"/>
    <w:rsid w:val="00CD33C6"/>
    <w:rsid w:val="00CD5E4C"/>
    <w:rsid w:val="00CD7D20"/>
    <w:rsid w:val="00CE1D29"/>
    <w:rsid w:val="00CE20C7"/>
    <w:rsid w:val="00CE4E13"/>
    <w:rsid w:val="00CF030A"/>
    <w:rsid w:val="00CF33F0"/>
    <w:rsid w:val="00CF5754"/>
    <w:rsid w:val="00CF5E95"/>
    <w:rsid w:val="00CF7AB6"/>
    <w:rsid w:val="00D01940"/>
    <w:rsid w:val="00D0232F"/>
    <w:rsid w:val="00D0536F"/>
    <w:rsid w:val="00D064B4"/>
    <w:rsid w:val="00D065ED"/>
    <w:rsid w:val="00D073A7"/>
    <w:rsid w:val="00D116B5"/>
    <w:rsid w:val="00D14E75"/>
    <w:rsid w:val="00D15426"/>
    <w:rsid w:val="00D15B52"/>
    <w:rsid w:val="00D16E64"/>
    <w:rsid w:val="00D21E3B"/>
    <w:rsid w:val="00D22829"/>
    <w:rsid w:val="00D22DA0"/>
    <w:rsid w:val="00D25D69"/>
    <w:rsid w:val="00D2644B"/>
    <w:rsid w:val="00D27557"/>
    <w:rsid w:val="00D27F0A"/>
    <w:rsid w:val="00D334AF"/>
    <w:rsid w:val="00D33CE8"/>
    <w:rsid w:val="00D34526"/>
    <w:rsid w:val="00D348A5"/>
    <w:rsid w:val="00D36049"/>
    <w:rsid w:val="00D415B2"/>
    <w:rsid w:val="00D428A6"/>
    <w:rsid w:val="00D44D94"/>
    <w:rsid w:val="00D44F01"/>
    <w:rsid w:val="00D46AAD"/>
    <w:rsid w:val="00D4795A"/>
    <w:rsid w:val="00D47FA2"/>
    <w:rsid w:val="00D550CB"/>
    <w:rsid w:val="00D55164"/>
    <w:rsid w:val="00D55408"/>
    <w:rsid w:val="00D55F41"/>
    <w:rsid w:val="00D57FF0"/>
    <w:rsid w:val="00D602C9"/>
    <w:rsid w:val="00D60EFB"/>
    <w:rsid w:val="00D62A37"/>
    <w:rsid w:val="00D649AD"/>
    <w:rsid w:val="00D650A7"/>
    <w:rsid w:val="00D65FBD"/>
    <w:rsid w:val="00D660DE"/>
    <w:rsid w:val="00D7140D"/>
    <w:rsid w:val="00D71B25"/>
    <w:rsid w:val="00D71E4F"/>
    <w:rsid w:val="00D74ED9"/>
    <w:rsid w:val="00D76624"/>
    <w:rsid w:val="00D7675E"/>
    <w:rsid w:val="00D76FE4"/>
    <w:rsid w:val="00D8021A"/>
    <w:rsid w:val="00D80855"/>
    <w:rsid w:val="00D80981"/>
    <w:rsid w:val="00D80F75"/>
    <w:rsid w:val="00D81102"/>
    <w:rsid w:val="00D81B43"/>
    <w:rsid w:val="00D82FED"/>
    <w:rsid w:val="00D84CFE"/>
    <w:rsid w:val="00D85ABD"/>
    <w:rsid w:val="00D868A5"/>
    <w:rsid w:val="00D86C8E"/>
    <w:rsid w:val="00D87167"/>
    <w:rsid w:val="00D909F1"/>
    <w:rsid w:val="00D93A0A"/>
    <w:rsid w:val="00D95521"/>
    <w:rsid w:val="00D9598B"/>
    <w:rsid w:val="00D95E5B"/>
    <w:rsid w:val="00D96A71"/>
    <w:rsid w:val="00D97208"/>
    <w:rsid w:val="00D97322"/>
    <w:rsid w:val="00D97875"/>
    <w:rsid w:val="00DA3056"/>
    <w:rsid w:val="00DA5B61"/>
    <w:rsid w:val="00DA680F"/>
    <w:rsid w:val="00DA795B"/>
    <w:rsid w:val="00DA7C30"/>
    <w:rsid w:val="00DB2590"/>
    <w:rsid w:val="00DB2B6B"/>
    <w:rsid w:val="00DB4C7E"/>
    <w:rsid w:val="00DB5805"/>
    <w:rsid w:val="00DC1429"/>
    <w:rsid w:val="00DC6A27"/>
    <w:rsid w:val="00DD0B86"/>
    <w:rsid w:val="00DD29AD"/>
    <w:rsid w:val="00DD3081"/>
    <w:rsid w:val="00DD766D"/>
    <w:rsid w:val="00DD7DB3"/>
    <w:rsid w:val="00DE051B"/>
    <w:rsid w:val="00DE084A"/>
    <w:rsid w:val="00DE22A5"/>
    <w:rsid w:val="00DE2EE2"/>
    <w:rsid w:val="00DE45D7"/>
    <w:rsid w:val="00DE57AB"/>
    <w:rsid w:val="00DF00A5"/>
    <w:rsid w:val="00DF18D6"/>
    <w:rsid w:val="00DF2A00"/>
    <w:rsid w:val="00DF415F"/>
    <w:rsid w:val="00E0054B"/>
    <w:rsid w:val="00E00935"/>
    <w:rsid w:val="00E00E58"/>
    <w:rsid w:val="00E013A9"/>
    <w:rsid w:val="00E04EC4"/>
    <w:rsid w:val="00E0797B"/>
    <w:rsid w:val="00E07ABD"/>
    <w:rsid w:val="00E10BBA"/>
    <w:rsid w:val="00E11422"/>
    <w:rsid w:val="00E11441"/>
    <w:rsid w:val="00E118CC"/>
    <w:rsid w:val="00E12C1C"/>
    <w:rsid w:val="00E13278"/>
    <w:rsid w:val="00E13F81"/>
    <w:rsid w:val="00E16433"/>
    <w:rsid w:val="00E168A6"/>
    <w:rsid w:val="00E203D8"/>
    <w:rsid w:val="00E20865"/>
    <w:rsid w:val="00E26330"/>
    <w:rsid w:val="00E27BEA"/>
    <w:rsid w:val="00E30CD4"/>
    <w:rsid w:val="00E319C8"/>
    <w:rsid w:val="00E31FB8"/>
    <w:rsid w:val="00E321A7"/>
    <w:rsid w:val="00E321DA"/>
    <w:rsid w:val="00E324A0"/>
    <w:rsid w:val="00E32EF0"/>
    <w:rsid w:val="00E34211"/>
    <w:rsid w:val="00E34E2D"/>
    <w:rsid w:val="00E37854"/>
    <w:rsid w:val="00E463D4"/>
    <w:rsid w:val="00E500CA"/>
    <w:rsid w:val="00E50E63"/>
    <w:rsid w:val="00E50F81"/>
    <w:rsid w:val="00E51008"/>
    <w:rsid w:val="00E51DBB"/>
    <w:rsid w:val="00E52DEF"/>
    <w:rsid w:val="00E54FE3"/>
    <w:rsid w:val="00E570C2"/>
    <w:rsid w:val="00E5754C"/>
    <w:rsid w:val="00E624B2"/>
    <w:rsid w:val="00E643C8"/>
    <w:rsid w:val="00E64F04"/>
    <w:rsid w:val="00E7241C"/>
    <w:rsid w:val="00E7484A"/>
    <w:rsid w:val="00E7501B"/>
    <w:rsid w:val="00E7503F"/>
    <w:rsid w:val="00E764E8"/>
    <w:rsid w:val="00E779CC"/>
    <w:rsid w:val="00E82E30"/>
    <w:rsid w:val="00E83CC5"/>
    <w:rsid w:val="00E857D9"/>
    <w:rsid w:val="00E85C00"/>
    <w:rsid w:val="00E87B07"/>
    <w:rsid w:val="00E91091"/>
    <w:rsid w:val="00E938E1"/>
    <w:rsid w:val="00E9639A"/>
    <w:rsid w:val="00EA1331"/>
    <w:rsid w:val="00EA1812"/>
    <w:rsid w:val="00EA1B23"/>
    <w:rsid w:val="00EA24E3"/>
    <w:rsid w:val="00EA29E9"/>
    <w:rsid w:val="00EA3808"/>
    <w:rsid w:val="00EA55EF"/>
    <w:rsid w:val="00EA7DCF"/>
    <w:rsid w:val="00EB0662"/>
    <w:rsid w:val="00EB0B49"/>
    <w:rsid w:val="00EB2A5A"/>
    <w:rsid w:val="00EB3EA1"/>
    <w:rsid w:val="00EB5086"/>
    <w:rsid w:val="00EB5239"/>
    <w:rsid w:val="00EB5E1C"/>
    <w:rsid w:val="00EC127B"/>
    <w:rsid w:val="00EC25C2"/>
    <w:rsid w:val="00EC3C2E"/>
    <w:rsid w:val="00ED14EC"/>
    <w:rsid w:val="00ED2F71"/>
    <w:rsid w:val="00ED32F4"/>
    <w:rsid w:val="00ED38FE"/>
    <w:rsid w:val="00ED406B"/>
    <w:rsid w:val="00ED4085"/>
    <w:rsid w:val="00ED4DB3"/>
    <w:rsid w:val="00ED5261"/>
    <w:rsid w:val="00ED6F91"/>
    <w:rsid w:val="00EE0A96"/>
    <w:rsid w:val="00EE1ADE"/>
    <w:rsid w:val="00EE4D09"/>
    <w:rsid w:val="00EE65C0"/>
    <w:rsid w:val="00EE6B53"/>
    <w:rsid w:val="00EF06C1"/>
    <w:rsid w:val="00EF17E2"/>
    <w:rsid w:val="00EF2F7C"/>
    <w:rsid w:val="00EF422E"/>
    <w:rsid w:val="00EF469B"/>
    <w:rsid w:val="00F040EB"/>
    <w:rsid w:val="00F05119"/>
    <w:rsid w:val="00F057CE"/>
    <w:rsid w:val="00F07019"/>
    <w:rsid w:val="00F0777A"/>
    <w:rsid w:val="00F12C8E"/>
    <w:rsid w:val="00F14429"/>
    <w:rsid w:val="00F14843"/>
    <w:rsid w:val="00F16097"/>
    <w:rsid w:val="00F16126"/>
    <w:rsid w:val="00F17116"/>
    <w:rsid w:val="00F17828"/>
    <w:rsid w:val="00F3101B"/>
    <w:rsid w:val="00F336B0"/>
    <w:rsid w:val="00F34290"/>
    <w:rsid w:val="00F40457"/>
    <w:rsid w:val="00F40C73"/>
    <w:rsid w:val="00F410B5"/>
    <w:rsid w:val="00F417B5"/>
    <w:rsid w:val="00F417F2"/>
    <w:rsid w:val="00F44DD6"/>
    <w:rsid w:val="00F472EB"/>
    <w:rsid w:val="00F47CC7"/>
    <w:rsid w:val="00F5281D"/>
    <w:rsid w:val="00F52952"/>
    <w:rsid w:val="00F61116"/>
    <w:rsid w:val="00F61AB7"/>
    <w:rsid w:val="00F63E4B"/>
    <w:rsid w:val="00F644F2"/>
    <w:rsid w:val="00F66C54"/>
    <w:rsid w:val="00F708A2"/>
    <w:rsid w:val="00F71AED"/>
    <w:rsid w:val="00F73308"/>
    <w:rsid w:val="00F75637"/>
    <w:rsid w:val="00F760E4"/>
    <w:rsid w:val="00F77096"/>
    <w:rsid w:val="00F806D9"/>
    <w:rsid w:val="00F82D45"/>
    <w:rsid w:val="00F8498B"/>
    <w:rsid w:val="00F84E08"/>
    <w:rsid w:val="00F85F43"/>
    <w:rsid w:val="00F8674B"/>
    <w:rsid w:val="00F86D2D"/>
    <w:rsid w:val="00F92342"/>
    <w:rsid w:val="00F92D3C"/>
    <w:rsid w:val="00F92EB8"/>
    <w:rsid w:val="00F93B41"/>
    <w:rsid w:val="00F953C6"/>
    <w:rsid w:val="00F95A01"/>
    <w:rsid w:val="00FA0586"/>
    <w:rsid w:val="00FA0960"/>
    <w:rsid w:val="00FA0FFA"/>
    <w:rsid w:val="00FA41FC"/>
    <w:rsid w:val="00FA600A"/>
    <w:rsid w:val="00FA6916"/>
    <w:rsid w:val="00FA6C15"/>
    <w:rsid w:val="00FA6FB0"/>
    <w:rsid w:val="00FB1885"/>
    <w:rsid w:val="00FB3354"/>
    <w:rsid w:val="00FB33D2"/>
    <w:rsid w:val="00FB65BF"/>
    <w:rsid w:val="00FB7976"/>
    <w:rsid w:val="00FC2B85"/>
    <w:rsid w:val="00FC2FCE"/>
    <w:rsid w:val="00FC38C7"/>
    <w:rsid w:val="00FE2BE8"/>
    <w:rsid w:val="00FE310B"/>
    <w:rsid w:val="00FE53DB"/>
    <w:rsid w:val="00FE678E"/>
    <w:rsid w:val="00FE6C14"/>
    <w:rsid w:val="00FF083A"/>
    <w:rsid w:val="00FF646E"/>
    <w:rsid w:val="00FF6609"/>
    <w:rsid w:val="00FF6B6A"/>
    <w:rsid w:val="00FF6D03"/>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F86FD3"/>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46CBA"/>
    <w:pPr>
      <w:spacing w:after="0" w:line="240" w:lineRule="auto"/>
    </w:pPr>
    <w:rPr>
      <w:rFonts w:ascii="Times New Roman" w:eastAsia="Times New Roman" w:hAnsi="Times New Roman" w:cs="Times New Roman"/>
      <w:sz w:val="24"/>
      <w:szCs w:val="24"/>
      <w:lang w:val="en-GB"/>
    </w:rPr>
  </w:style>
  <w:style w:type="paragraph" w:styleId="Heading1">
    <w:name w:val="heading 1"/>
    <w:basedOn w:val="Normal"/>
    <w:next w:val="Normal"/>
    <w:link w:val="Heading1Char"/>
    <w:uiPriority w:val="9"/>
    <w:qFormat/>
    <w:rsid w:val="00B36BC7"/>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B36BC7"/>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B36BC7"/>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B7E72"/>
    <w:rPr>
      <w:color w:val="808080"/>
    </w:rPr>
  </w:style>
  <w:style w:type="paragraph" w:styleId="ListParagraph">
    <w:name w:val="List Paragraph"/>
    <w:basedOn w:val="Normal"/>
    <w:uiPriority w:val="34"/>
    <w:qFormat/>
    <w:rsid w:val="004B61D6"/>
    <w:pPr>
      <w:ind w:left="720"/>
      <w:contextualSpacing/>
    </w:pPr>
  </w:style>
  <w:style w:type="character" w:customStyle="1" w:styleId="Heading1Char">
    <w:name w:val="Heading 1 Char"/>
    <w:basedOn w:val="DefaultParagraphFont"/>
    <w:link w:val="Heading1"/>
    <w:uiPriority w:val="9"/>
    <w:rsid w:val="00B36BC7"/>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B36BC7"/>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B36BC7"/>
    <w:rPr>
      <w:rFonts w:asciiTheme="majorHAnsi" w:eastAsiaTheme="majorEastAsia" w:hAnsiTheme="majorHAnsi" w:cstheme="majorBidi"/>
      <w:color w:val="1F4D78" w:themeColor="accent1" w:themeShade="7F"/>
      <w:sz w:val="24"/>
      <w:szCs w:val="24"/>
    </w:rPr>
  </w:style>
  <w:style w:type="paragraph" w:styleId="Header">
    <w:name w:val="header"/>
    <w:basedOn w:val="Normal"/>
    <w:link w:val="HeaderChar"/>
    <w:uiPriority w:val="99"/>
    <w:unhideWhenUsed/>
    <w:rsid w:val="00FF646E"/>
    <w:pPr>
      <w:tabs>
        <w:tab w:val="center" w:pos="4680"/>
        <w:tab w:val="right" w:pos="9360"/>
      </w:tabs>
    </w:pPr>
  </w:style>
  <w:style w:type="character" w:customStyle="1" w:styleId="HeaderChar">
    <w:name w:val="Header Char"/>
    <w:basedOn w:val="DefaultParagraphFont"/>
    <w:link w:val="Header"/>
    <w:uiPriority w:val="99"/>
    <w:rsid w:val="00FF646E"/>
  </w:style>
  <w:style w:type="paragraph" w:styleId="Footer">
    <w:name w:val="footer"/>
    <w:basedOn w:val="Normal"/>
    <w:link w:val="FooterChar"/>
    <w:uiPriority w:val="99"/>
    <w:unhideWhenUsed/>
    <w:rsid w:val="00FF646E"/>
    <w:pPr>
      <w:tabs>
        <w:tab w:val="center" w:pos="4680"/>
        <w:tab w:val="right" w:pos="9360"/>
      </w:tabs>
    </w:pPr>
  </w:style>
  <w:style w:type="character" w:customStyle="1" w:styleId="FooterChar">
    <w:name w:val="Footer Char"/>
    <w:basedOn w:val="DefaultParagraphFont"/>
    <w:link w:val="Footer"/>
    <w:uiPriority w:val="99"/>
    <w:rsid w:val="00FF646E"/>
  </w:style>
  <w:style w:type="paragraph" w:styleId="Caption">
    <w:name w:val="caption"/>
    <w:basedOn w:val="Normal"/>
    <w:next w:val="Normal"/>
    <w:uiPriority w:val="35"/>
    <w:unhideWhenUsed/>
    <w:qFormat/>
    <w:rsid w:val="001452A3"/>
    <w:pPr>
      <w:spacing w:after="200"/>
    </w:pPr>
    <w:rPr>
      <w:i/>
      <w:iCs/>
      <w:color w:val="44546A" w:themeColor="text2"/>
      <w:sz w:val="18"/>
      <w:szCs w:val="18"/>
    </w:rPr>
  </w:style>
  <w:style w:type="table" w:styleId="TableGrid">
    <w:name w:val="Table Grid"/>
    <w:basedOn w:val="TableNormal"/>
    <w:uiPriority w:val="59"/>
    <w:rsid w:val="0085053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5653A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653A7"/>
    <w:rPr>
      <w:rFonts w:ascii="Segoe UI" w:hAnsi="Segoe UI" w:cs="Segoe UI"/>
      <w:sz w:val="18"/>
      <w:szCs w:val="18"/>
    </w:rPr>
  </w:style>
  <w:style w:type="table" w:customStyle="1" w:styleId="ListTable6Colorful1">
    <w:name w:val="List Table 6 Colorful1"/>
    <w:basedOn w:val="TableNormal"/>
    <w:uiPriority w:val="51"/>
    <w:rsid w:val="008A6983"/>
    <w:pPr>
      <w:spacing w:after="0" w:line="240" w:lineRule="auto"/>
    </w:pPr>
    <w:rPr>
      <w:color w:val="000000" w:themeColor="text1"/>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PlainTable21">
    <w:name w:val="Plain Table 21"/>
    <w:basedOn w:val="TableNormal"/>
    <w:uiPriority w:val="42"/>
    <w:rsid w:val="000B2D68"/>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ListTable6Colorful-Accent31">
    <w:name w:val="List Table 6 Colorful - Accent 31"/>
    <w:basedOn w:val="TableNormal"/>
    <w:uiPriority w:val="51"/>
    <w:rsid w:val="005B6FCC"/>
    <w:pPr>
      <w:spacing w:after="0" w:line="240" w:lineRule="auto"/>
    </w:pPr>
    <w:rPr>
      <w:color w:val="7B7B7B" w:themeColor="accent3" w:themeShade="BF"/>
    </w:rPr>
    <w:tblPr>
      <w:tblStyleRowBandSize w:val="1"/>
      <w:tblStyleColBandSize w:val="1"/>
      <w:tblInd w:w="0" w:type="dxa"/>
      <w:tblBorders>
        <w:top w:val="single" w:sz="4" w:space="0" w:color="A5A5A5" w:themeColor="accent3"/>
        <w:bottom w:val="single" w:sz="4" w:space="0" w:color="A5A5A5" w:themeColor="accent3"/>
      </w:tblBorders>
      <w:tblCellMar>
        <w:top w:w="0" w:type="dxa"/>
        <w:left w:w="108" w:type="dxa"/>
        <w:bottom w:w="0" w:type="dxa"/>
        <w:right w:w="108" w:type="dxa"/>
      </w:tblCellMar>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ListTable6Colorful-Accent61">
    <w:name w:val="List Table 6 Colorful - Accent 61"/>
    <w:basedOn w:val="TableNormal"/>
    <w:uiPriority w:val="51"/>
    <w:rsid w:val="00DD0B86"/>
    <w:pPr>
      <w:spacing w:after="0" w:line="240" w:lineRule="auto"/>
    </w:pPr>
    <w:rPr>
      <w:color w:val="538135" w:themeColor="accent6" w:themeShade="BF"/>
    </w:rPr>
    <w:tblPr>
      <w:tblStyleRowBandSize w:val="1"/>
      <w:tblStyleColBandSize w:val="1"/>
      <w:tblInd w:w="0" w:type="dxa"/>
      <w:tblBorders>
        <w:top w:val="single" w:sz="4" w:space="0" w:color="70AD47" w:themeColor="accent6"/>
        <w:bottom w:val="single" w:sz="4" w:space="0" w:color="70AD47" w:themeColor="accent6"/>
      </w:tblBorders>
      <w:tblCellMar>
        <w:top w:w="0" w:type="dxa"/>
        <w:left w:w="108" w:type="dxa"/>
        <w:bottom w:w="0" w:type="dxa"/>
        <w:right w:w="108" w:type="dxa"/>
      </w:tblCellMar>
    </w:tblPr>
    <w:tblStylePr w:type="firstRow">
      <w:rPr>
        <w:b/>
        <w:bCs/>
      </w:rPr>
      <w:tblPr/>
      <w:tcPr>
        <w:tcBorders>
          <w:bottom w:val="single" w:sz="4" w:space="0" w:color="70AD47" w:themeColor="accent6"/>
        </w:tcBorders>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ListTable3-Accent51">
    <w:name w:val="List Table 3 - Accent 51"/>
    <w:basedOn w:val="TableNormal"/>
    <w:uiPriority w:val="48"/>
    <w:rsid w:val="008509BF"/>
    <w:pPr>
      <w:spacing w:after="0" w:line="240" w:lineRule="auto"/>
    </w:pPr>
    <w:tblPr>
      <w:tblStyleRowBandSize w:val="1"/>
      <w:tblStyleColBandSize w:val="1"/>
      <w:tblInd w:w="0" w:type="dxa"/>
      <w:tblBorders>
        <w:top w:val="single" w:sz="4" w:space="0" w:color="4472C4" w:themeColor="accent5"/>
        <w:left w:val="single" w:sz="4" w:space="0" w:color="4472C4" w:themeColor="accent5"/>
        <w:bottom w:val="single" w:sz="4" w:space="0" w:color="4472C4" w:themeColor="accent5"/>
        <w:right w:val="single" w:sz="4" w:space="0" w:color="4472C4" w:themeColor="accent5"/>
      </w:tblBorders>
      <w:tblCellMar>
        <w:top w:w="0" w:type="dxa"/>
        <w:left w:w="108" w:type="dxa"/>
        <w:bottom w:w="0" w:type="dxa"/>
        <w:right w:w="108" w:type="dxa"/>
      </w:tblCellMar>
    </w:tblPr>
    <w:tblStylePr w:type="firstRow">
      <w:rPr>
        <w:b/>
        <w:bCs/>
        <w:color w:val="FFFFFF" w:themeColor="background1"/>
      </w:rPr>
      <w:tblPr/>
      <w:tcPr>
        <w:shd w:val="clear" w:color="auto" w:fill="4472C4" w:themeFill="accent5"/>
      </w:tcPr>
    </w:tblStylePr>
    <w:tblStylePr w:type="lastRow">
      <w:rPr>
        <w:b/>
        <w:bCs/>
      </w:rPr>
      <w:tblPr/>
      <w:tcPr>
        <w:tcBorders>
          <w:top w:val="double" w:sz="4" w:space="0" w:color="4472C4"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472C4" w:themeColor="accent5"/>
          <w:right w:val="single" w:sz="4" w:space="0" w:color="4472C4" w:themeColor="accent5"/>
        </w:tcBorders>
      </w:tcPr>
    </w:tblStylePr>
    <w:tblStylePr w:type="band1Horz">
      <w:tblPr/>
      <w:tcPr>
        <w:tcBorders>
          <w:top w:val="single" w:sz="4" w:space="0" w:color="4472C4" w:themeColor="accent5"/>
          <w:bottom w:val="single" w:sz="4" w:space="0" w:color="4472C4"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themeColor="accent5"/>
          <w:left w:val="nil"/>
        </w:tcBorders>
      </w:tcPr>
    </w:tblStylePr>
    <w:tblStylePr w:type="swCell">
      <w:tblPr/>
      <w:tcPr>
        <w:tcBorders>
          <w:top w:val="double" w:sz="4" w:space="0" w:color="4472C4" w:themeColor="accent5"/>
          <w:right w:val="nil"/>
        </w:tcBorders>
      </w:tcPr>
    </w:tblStylePr>
  </w:style>
  <w:style w:type="character" w:styleId="CommentReference">
    <w:name w:val="annotation reference"/>
    <w:basedOn w:val="DefaultParagraphFont"/>
    <w:uiPriority w:val="99"/>
    <w:semiHidden/>
    <w:unhideWhenUsed/>
    <w:rsid w:val="004B5E0F"/>
    <w:rPr>
      <w:sz w:val="16"/>
      <w:szCs w:val="16"/>
    </w:rPr>
  </w:style>
  <w:style w:type="paragraph" w:styleId="CommentText">
    <w:name w:val="annotation text"/>
    <w:basedOn w:val="Normal"/>
    <w:link w:val="CommentTextChar"/>
    <w:uiPriority w:val="99"/>
    <w:semiHidden/>
    <w:unhideWhenUsed/>
    <w:rsid w:val="004B5E0F"/>
    <w:rPr>
      <w:sz w:val="20"/>
      <w:szCs w:val="20"/>
    </w:rPr>
  </w:style>
  <w:style w:type="character" w:customStyle="1" w:styleId="CommentTextChar">
    <w:name w:val="Comment Text Char"/>
    <w:basedOn w:val="DefaultParagraphFont"/>
    <w:link w:val="CommentText"/>
    <w:uiPriority w:val="99"/>
    <w:semiHidden/>
    <w:rsid w:val="004B5E0F"/>
    <w:rPr>
      <w:sz w:val="20"/>
      <w:szCs w:val="20"/>
    </w:rPr>
  </w:style>
  <w:style w:type="paragraph" w:styleId="CommentSubject">
    <w:name w:val="annotation subject"/>
    <w:basedOn w:val="CommentText"/>
    <w:next w:val="CommentText"/>
    <w:link w:val="CommentSubjectChar"/>
    <w:uiPriority w:val="99"/>
    <w:semiHidden/>
    <w:unhideWhenUsed/>
    <w:rsid w:val="004B5E0F"/>
    <w:rPr>
      <w:b/>
      <w:bCs/>
    </w:rPr>
  </w:style>
  <w:style w:type="character" w:customStyle="1" w:styleId="CommentSubjectChar">
    <w:name w:val="Comment Subject Char"/>
    <w:basedOn w:val="CommentTextChar"/>
    <w:link w:val="CommentSubject"/>
    <w:uiPriority w:val="99"/>
    <w:semiHidden/>
    <w:rsid w:val="004B5E0F"/>
    <w:rPr>
      <w:b/>
      <w:bCs/>
      <w:sz w:val="20"/>
      <w:szCs w:val="20"/>
    </w:rPr>
  </w:style>
  <w:style w:type="paragraph" w:styleId="Revision">
    <w:name w:val="Revision"/>
    <w:hidden/>
    <w:uiPriority w:val="99"/>
    <w:semiHidden/>
    <w:rsid w:val="00A86229"/>
    <w:pPr>
      <w:spacing w:after="0" w:line="240" w:lineRule="auto"/>
    </w:pPr>
  </w:style>
  <w:style w:type="paragraph" w:styleId="NormalWeb">
    <w:name w:val="Normal (Web)"/>
    <w:basedOn w:val="Normal"/>
    <w:uiPriority w:val="99"/>
    <w:unhideWhenUsed/>
    <w:rsid w:val="004909AB"/>
    <w:pPr>
      <w:spacing w:before="100" w:beforeAutospacing="1" w:after="100" w:afterAutospacing="1"/>
    </w:pPr>
  </w:style>
  <w:style w:type="character" w:styleId="Hyperlink">
    <w:name w:val="Hyperlink"/>
    <w:basedOn w:val="DefaultParagraphFont"/>
    <w:uiPriority w:val="99"/>
    <w:semiHidden/>
    <w:unhideWhenUsed/>
    <w:rsid w:val="00C46CBA"/>
    <w:rPr>
      <w:color w:val="0000FF"/>
      <w:u w:val="single"/>
    </w:rPr>
  </w:style>
  <w:style w:type="table" w:customStyle="1" w:styleId="GridTable5Dark-Accent11">
    <w:name w:val="Grid Table 5 Dark - Accent 11"/>
    <w:basedOn w:val="TableNormal"/>
    <w:uiPriority w:val="50"/>
    <w:rsid w:val="008E5264"/>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GridTable4-Accent11">
    <w:name w:val="Grid Table 4 - Accent 11"/>
    <w:basedOn w:val="TableNormal"/>
    <w:uiPriority w:val="49"/>
    <w:rsid w:val="008E5264"/>
    <w:pPr>
      <w:spacing w:after="0" w:line="240" w:lineRule="auto"/>
    </w:pPr>
    <w:tblPr>
      <w:tblStyleRowBandSize w:val="1"/>
      <w:tblStyleColBandSize w:val="1"/>
      <w:tblInd w:w="0" w:type="dxa"/>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TableGridLight1">
    <w:name w:val="Table Grid Light1"/>
    <w:basedOn w:val="TableNormal"/>
    <w:uiPriority w:val="40"/>
    <w:rsid w:val="00D95521"/>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styleId="PageNumber">
    <w:name w:val="page number"/>
    <w:basedOn w:val="DefaultParagraphFont"/>
    <w:uiPriority w:val="99"/>
    <w:semiHidden/>
    <w:unhideWhenUsed/>
    <w:rsid w:val="00437863"/>
  </w:style>
  <w:style w:type="character" w:customStyle="1" w:styleId="copy-text">
    <w:name w:val="copy-text"/>
    <w:basedOn w:val="DefaultParagraphFont"/>
    <w:rsid w:val="00A11854"/>
  </w:style>
  <w:style w:type="character" w:customStyle="1" w:styleId="nova-legacy-v-person-inline-itemfullname">
    <w:name w:val="nova-legacy-v-person-inline-item__fullname"/>
    <w:basedOn w:val="DefaultParagraphFont"/>
    <w:rsid w:val="007838A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8965349">
      <w:bodyDiv w:val="1"/>
      <w:marLeft w:val="0"/>
      <w:marRight w:val="0"/>
      <w:marTop w:val="0"/>
      <w:marBottom w:val="0"/>
      <w:divBdr>
        <w:top w:val="none" w:sz="0" w:space="0" w:color="auto"/>
        <w:left w:val="none" w:sz="0" w:space="0" w:color="auto"/>
        <w:bottom w:val="none" w:sz="0" w:space="0" w:color="auto"/>
        <w:right w:val="none" w:sz="0" w:space="0" w:color="auto"/>
      </w:divBdr>
      <w:divsChild>
        <w:div w:id="256014218">
          <w:marLeft w:val="0"/>
          <w:marRight w:val="0"/>
          <w:marTop w:val="0"/>
          <w:marBottom w:val="0"/>
          <w:divBdr>
            <w:top w:val="none" w:sz="0" w:space="0" w:color="auto"/>
            <w:left w:val="none" w:sz="0" w:space="0" w:color="auto"/>
            <w:bottom w:val="none" w:sz="0" w:space="0" w:color="auto"/>
            <w:right w:val="none" w:sz="0" w:space="0" w:color="auto"/>
          </w:divBdr>
          <w:divsChild>
            <w:div w:id="143594264">
              <w:marLeft w:val="0"/>
              <w:marRight w:val="0"/>
              <w:marTop w:val="0"/>
              <w:marBottom w:val="0"/>
              <w:divBdr>
                <w:top w:val="none" w:sz="0" w:space="0" w:color="auto"/>
                <w:left w:val="none" w:sz="0" w:space="0" w:color="auto"/>
                <w:bottom w:val="none" w:sz="0" w:space="0" w:color="auto"/>
                <w:right w:val="none" w:sz="0" w:space="0" w:color="auto"/>
              </w:divBdr>
              <w:divsChild>
                <w:div w:id="201866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941808">
      <w:bodyDiv w:val="1"/>
      <w:marLeft w:val="0"/>
      <w:marRight w:val="0"/>
      <w:marTop w:val="0"/>
      <w:marBottom w:val="0"/>
      <w:divBdr>
        <w:top w:val="none" w:sz="0" w:space="0" w:color="auto"/>
        <w:left w:val="none" w:sz="0" w:space="0" w:color="auto"/>
        <w:bottom w:val="none" w:sz="0" w:space="0" w:color="auto"/>
        <w:right w:val="none" w:sz="0" w:space="0" w:color="auto"/>
      </w:divBdr>
      <w:divsChild>
        <w:div w:id="264074038">
          <w:marLeft w:val="0"/>
          <w:marRight w:val="0"/>
          <w:marTop w:val="0"/>
          <w:marBottom w:val="0"/>
          <w:divBdr>
            <w:top w:val="none" w:sz="0" w:space="0" w:color="auto"/>
            <w:left w:val="none" w:sz="0" w:space="0" w:color="auto"/>
            <w:bottom w:val="none" w:sz="0" w:space="0" w:color="auto"/>
            <w:right w:val="none" w:sz="0" w:space="0" w:color="auto"/>
          </w:divBdr>
        </w:div>
      </w:divsChild>
    </w:div>
    <w:div w:id="127600092">
      <w:bodyDiv w:val="1"/>
      <w:marLeft w:val="0"/>
      <w:marRight w:val="0"/>
      <w:marTop w:val="0"/>
      <w:marBottom w:val="0"/>
      <w:divBdr>
        <w:top w:val="none" w:sz="0" w:space="0" w:color="auto"/>
        <w:left w:val="none" w:sz="0" w:space="0" w:color="auto"/>
        <w:bottom w:val="none" w:sz="0" w:space="0" w:color="auto"/>
        <w:right w:val="none" w:sz="0" w:space="0" w:color="auto"/>
      </w:divBdr>
    </w:div>
    <w:div w:id="175314012">
      <w:bodyDiv w:val="1"/>
      <w:marLeft w:val="0"/>
      <w:marRight w:val="0"/>
      <w:marTop w:val="0"/>
      <w:marBottom w:val="0"/>
      <w:divBdr>
        <w:top w:val="none" w:sz="0" w:space="0" w:color="auto"/>
        <w:left w:val="none" w:sz="0" w:space="0" w:color="auto"/>
        <w:bottom w:val="none" w:sz="0" w:space="0" w:color="auto"/>
        <w:right w:val="none" w:sz="0" w:space="0" w:color="auto"/>
      </w:divBdr>
      <w:divsChild>
        <w:div w:id="1521895769">
          <w:marLeft w:val="0"/>
          <w:marRight w:val="0"/>
          <w:marTop w:val="0"/>
          <w:marBottom w:val="0"/>
          <w:divBdr>
            <w:top w:val="none" w:sz="0" w:space="0" w:color="auto"/>
            <w:left w:val="none" w:sz="0" w:space="0" w:color="auto"/>
            <w:bottom w:val="none" w:sz="0" w:space="0" w:color="auto"/>
            <w:right w:val="none" w:sz="0" w:space="0" w:color="auto"/>
          </w:divBdr>
        </w:div>
      </w:divsChild>
    </w:div>
    <w:div w:id="185826798">
      <w:bodyDiv w:val="1"/>
      <w:marLeft w:val="0"/>
      <w:marRight w:val="0"/>
      <w:marTop w:val="0"/>
      <w:marBottom w:val="0"/>
      <w:divBdr>
        <w:top w:val="none" w:sz="0" w:space="0" w:color="auto"/>
        <w:left w:val="none" w:sz="0" w:space="0" w:color="auto"/>
        <w:bottom w:val="none" w:sz="0" w:space="0" w:color="auto"/>
        <w:right w:val="none" w:sz="0" w:space="0" w:color="auto"/>
      </w:divBdr>
      <w:divsChild>
        <w:div w:id="701440469">
          <w:marLeft w:val="0"/>
          <w:marRight w:val="0"/>
          <w:marTop w:val="0"/>
          <w:marBottom w:val="0"/>
          <w:divBdr>
            <w:top w:val="none" w:sz="0" w:space="0" w:color="auto"/>
            <w:left w:val="none" w:sz="0" w:space="0" w:color="auto"/>
            <w:bottom w:val="none" w:sz="0" w:space="0" w:color="auto"/>
            <w:right w:val="none" w:sz="0" w:space="0" w:color="auto"/>
          </w:divBdr>
          <w:divsChild>
            <w:div w:id="237178695">
              <w:marLeft w:val="0"/>
              <w:marRight w:val="0"/>
              <w:marTop w:val="0"/>
              <w:marBottom w:val="0"/>
              <w:divBdr>
                <w:top w:val="none" w:sz="0" w:space="0" w:color="auto"/>
                <w:left w:val="none" w:sz="0" w:space="0" w:color="auto"/>
                <w:bottom w:val="none" w:sz="0" w:space="0" w:color="auto"/>
                <w:right w:val="none" w:sz="0" w:space="0" w:color="auto"/>
              </w:divBdr>
              <w:divsChild>
                <w:div w:id="429011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825416">
      <w:bodyDiv w:val="1"/>
      <w:marLeft w:val="0"/>
      <w:marRight w:val="0"/>
      <w:marTop w:val="0"/>
      <w:marBottom w:val="0"/>
      <w:divBdr>
        <w:top w:val="none" w:sz="0" w:space="0" w:color="auto"/>
        <w:left w:val="none" w:sz="0" w:space="0" w:color="auto"/>
        <w:bottom w:val="none" w:sz="0" w:space="0" w:color="auto"/>
        <w:right w:val="none" w:sz="0" w:space="0" w:color="auto"/>
      </w:divBdr>
      <w:divsChild>
        <w:div w:id="848524280">
          <w:marLeft w:val="0"/>
          <w:marRight w:val="0"/>
          <w:marTop w:val="0"/>
          <w:marBottom w:val="0"/>
          <w:divBdr>
            <w:top w:val="none" w:sz="0" w:space="0" w:color="auto"/>
            <w:left w:val="none" w:sz="0" w:space="0" w:color="auto"/>
            <w:bottom w:val="none" w:sz="0" w:space="0" w:color="auto"/>
            <w:right w:val="none" w:sz="0" w:space="0" w:color="auto"/>
          </w:divBdr>
          <w:divsChild>
            <w:div w:id="511724160">
              <w:marLeft w:val="0"/>
              <w:marRight w:val="0"/>
              <w:marTop w:val="0"/>
              <w:marBottom w:val="0"/>
              <w:divBdr>
                <w:top w:val="none" w:sz="0" w:space="0" w:color="auto"/>
                <w:left w:val="none" w:sz="0" w:space="0" w:color="auto"/>
                <w:bottom w:val="none" w:sz="0" w:space="0" w:color="auto"/>
                <w:right w:val="none" w:sz="0" w:space="0" w:color="auto"/>
              </w:divBdr>
              <w:divsChild>
                <w:div w:id="831988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6354837">
      <w:bodyDiv w:val="1"/>
      <w:marLeft w:val="0"/>
      <w:marRight w:val="0"/>
      <w:marTop w:val="0"/>
      <w:marBottom w:val="0"/>
      <w:divBdr>
        <w:top w:val="none" w:sz="0" w:space="0" w:color="auto"/>
        <w:left w:val="none" w:sz="0" w:space="0" w:color="auto"/>
        <w:bottom w:val="none" w:sz="0" w:space="0" w:color="auto"/>
        <w:right w:val="none" w:sz="0" w:space="0" w:color="auto"/>
      </w:divBdr>
      <w:divsChild>
        <w:div w:id="2116552882">
          <w:marLeft w:val="0"/>
          <w:marRight w:val="0"/>
          <w:marTop w:val="0"/>
          <w:marBottom w:val="0"/>
          <w:divBdr>
            <w:top w:val="none" w:sz="0" w:space="0" w:color="auto"/>
            <w:left w:val="none" w:sz="0" w:space="0" w:color="auto"/>
            <w:bottom w:val="none" w:sz="0" w:space="0" w:color="auto"/>
            <w:right w:val="none" w:sz="0" w:space="0" w:color="auto"/>
          </w:divBdr>
          <w:divsChild>
            <w:div w:id="1925190030">
              <w:marLeft w:val="0"/>
              <w:marRight w:val="0"/>
              <w:marTop w:val="0"/>
              <w:marBottom w:val="0"/>
              <w:divBdr>
                <w:top w:val="none" w:sz="0" w:space="0" w:color="auto"/>
                <w:left w:val="none" w:sz="0" w:space="0" w:color="auto"/>
                <w:bottom w:val="none" w:sz="0" w:space="0" w:color="auto"/>
                <w:right w:val="none" w:sz="0" w:space="0" w:color="auto"/>
              </w:divBdr>
              <w:divsChild>
                <w:div w:id="1489589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7442802">
      <w:bodyDiv w:val="1"/>
      <w:marLeft w:val="0"/>
      <w:marRight w:val="0"/>
      <w:marTop w:val="0"/>
      <w:marBottom w:val="0"/>
      <w:divBdr>
        <w:top w:val="none" w:sz="0" w:space="0" w:color="auto"/>
        <w:left w:val="none" w:sz="0" w:space="0" w:color="auto"/>
        <w:bottom w:val="none" w:sz="0" w:space="0" w:color="auto"/>
        <w:right w:val="none" w:sz="0" w:space="0" w:color="auto"/>
      </w:divBdr>
      <w:divsChild>
        <w:div w:id="1602376043">
          <w:marLeft w:val="0"/>
          <w:marRight w:val="0"/>
          <w:marTop w:val="0"/>
          <w:marBottom w:val="0"/>
          <w:divBdr>
            <w:top w:val="none" w:sz="0" w:space="0" w:color="auto"/>
            <w:left w:val="none" w:sz="0" w:space="0" w:color="auto"/>
            <w:bottom w:val="none" w:sz="0" w:space="0" w:color="auto"/>
            <w:right w:val="none" w:sz="0" w:space="0" w:color="auto"/>
          </w:divBdr>
          <w:divsChild>
            <w:div w:id="1377242786">
              <w:marLeft w:val="0"/>
              <w:marRight w:val="0"/>
              <w:marTop w:val="0"/>
              <w:marBottom w:val="0"/>
              <w:divBdr>
                <w:top w:val="none" w:sz="0" w:space="0" w:color="auto"/>
                <w:left w:val="none" w:sz="0" w:space="0" w:color="auto"/>
                <w:bottom w:val="none" w:sz="0" w:space="0" w:color="auto"/>
                <w:right w:val="none" w:sz="0" w:space="0" w:color="auto"/>
              </w:divBdr>
              <w:divsChild>
                <w:div w:id="1147089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7711291">
      <w:bodyDiv w:val="1"/>
      <w:marLeft w:val="0"/>
      <w:marRight w:val="0"/>
      <w:marTop w:val="0"/>
      <w:marBottom w:val="0"/>
      <w:divBdr>
        <w:top w:val="none" w:sz="0" w:space="0" w:color="auto"/>
        <w:left w:val="none" w:sz="0" w:space="0" w:color="auto"/>
        <w:bottom w:val="none" w:sz="0" w:space="0" w:color="auto"/>
        <w:right w:val="none" w:sz="0" w:space="0" w:color="auto"/>
      </w:divBdr>
      <w:divsChild>
        <w:div w:id="1660226908">
          <w:marLeft w:val="0"/>
          <w:marRight w:val="0"/>
          <w:marTop w:val="0"/>
          <w:marBottom w:val="0"/>
          <w:divBdr>
            <w:top w:val="none" w:sz="0" w:space="0" w:color="auto"/>
            <w:left w:val="none" w:sz="0" w:space="0" w:color="auto"/>
            <w:bottom w:val="none" w:sz="0" w:space="0" w:color="auto"/>
            <w:right w:val="none" w:sz="0" w:space="0" w:color="auto"/>
          </w:divBdr>
          <w:divsChild>
            <w:div w:id="1643730993">
              <w:marLeft w:val="0"/>
              <w:marRight w:val="0"/>
              <w:marTop w:val="0"/>
              <w:marBottom w:val="0"/>
              <w:divBdr>
                <w:top w:val="none" w:sz="0" w:space="0" w:color="auto"/>
                <w:left w:val="none" w:sz="0" w:space="0" w:color="auto"/>
                <w:bottom w:val="none" w:sz="0" w:space="0" w:color="auto"/>
                <w:right w:val="none" w:sz="0" w:space="0" w:color="auto"/>
              </w:divBdr>
              <w:divsChild>
                <w:div w:id="1225607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6427487">
      <w:bodyDiv w:val="1"/>
      <w:marLeft w:val="0"/>
      <w:marRight w:val="0"/>
      <w:marTop w:val="0"/>
      <w:marBottom w:val="0"/>
      <w:divBdr>
        <w:top w:val="none" w:sz="0" w:space="0" w:color="auto"/>
        <w:left w:val="none" w:sz="0" w:space="0" w:color="auto"/>
        <w:bottom w:val="none" w:sz="0" w:space="0" w:color="auto"/>
        <w:right w:val="none" w:sz="0" w:space="0" w:color="auto"/>
      </w:divBdr>
      <w:divsChild>
        <w:div w:id="1940598087">
          <w:marLeft w:val="0"/>
          <w:marRight w:val="0"/>
          <w:marTop w:val="0"/>
          <w:marBottom w:val="0"/>
          <w:divBdr>
            <w:top w:val="none" w:sz="0" w:space="0" w:color="auto"/>
            <w:left w:val="none" w:sz="0" w:space="0" w:color="auto"/>
            <w:bottom w:val="none" w:sz="0" w:space="0" w:color="auto"/>
            <w:right w:val="none" w:sz="0" w:space="0" w:color="auto"/>
          </w:divBdr>
        </w:div>
      </w:divsChild>
    </w:div>
    <w:div w:id="255136070">
      <w:bodyDiv w:val="1"/>
      <w:marLeft w:val="0"/>
      <w:marRight w:val="0"/>
      <w:marTop w:val="0"/>
      <w:marBottom w:val="0"/>
      <w:divBdr>
        <w:top w:val="none" w:sz="0" w:space="0" w:color="auto"/>
        <w:left w:val="none" w:sz="0" w:space="0" w:color="auto"/>
        <w:bottom w:val="none" w:sz="0" w:space="0" w:color="auto"/>
        <w:right w:val="none" w:sz="0" w:space="0" w:color="auto"/>
      </w:divBdr>
      <w:divsChild>
        <w:div w:id="520440994">
          <w:marLeft w:val="0"/>
          <w:marRight w:val="0"/>
          <w:marTop w:val="0"/>
          <w:marBottom w:val="0"/>
          <w:divBdr>
            <w:top w:val="none" w:sz="0" w:space="0" w:color="auto"/>
            <w:left w:val="none" w:sz="0" w:space="0" w:color="auto"/>
            <w:bottom w:val="none" w:sz="0" w:space="0" w:color="auto"/>
            <w:right w:val="none" w:sz="0" w:space="0" w:color="auto"/>
          </w:divBdr>
        </w:div>
      </w:divsChild>
    </w:div>
    <w:div w:id="259458771">
      <w:bodyDiv w:val="1"/>
      <w:marLeft w:val="0"/>
      <w:marRight w:val="0"/>
      <w:marTop w:val="0"/>
      <w:marBottom w:val="0"/>
      <w:divBdr>
        <w:top w:val="none" w:sz="0" w:space="0" w:color="auto"/>
        <w:left w:val="none" w:sz="0" w:space="0" w:color="auto"/>
        <w:bottom w:val="none" w:sz="0" w:space="0" w:color="auto"/>
        <w:right w:val="none" w:sz="0" w:space="0" w:color="auto"/>
      </w:divBdr>
      <w:divsChild>
        <w:div w:id="1623926377">
          <w:marLeft w:val="0"/>
          <w:marRight w:val="0"/>
          <w:marTop w:val="0"/>
          <w:marBottom w:val="0"/>
          <w:divBdr>
            <w:top w:val="none" w:sz="0" w:space="0" w:color="auto"/>
            <w:left w:val="none" w:sz="0" w:space="0" w:color="auto"/>
            <w:bottom w:val="none" w:sz="0" w:space="0" w:color="auto"/>
            <w:right w:val="none" w:sz="0" w:space="0" w:color="auto"/>
          </w:divBdr>
          <w:divsChild>
            <w:div w:id="313917602">
              <w:marLeft w:val="0"/>
              <w:marRight w:val="0"/>
              <w:marTop w:val="0"/>
              <w:marBottom w:val="0"/>
              <w:divBdr>
                <w:top w:val="none" w:sz="0" w:space="0" w:color="auto"/>
                <w:left w:val="none" w:sz="0" w:space="0" w:color="auto"/>
                <w:bottom w:val="none" w:sz="0" w:space="0" w:color="auto"/>
                <w:right w:val="none" w:sz="0" w:space="0" w:color="auto"/>
              </w:divBdr>
              <w:divsChild>
                <w:div w:id="627245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7154241">
      <w:bodyDiv w:val="1"/>
      <w:marLeft w:val="0"/>
      <w:marRight w:val="0"/>
      <w:marTop w:val="0"/>
      <w:marBottom w:val="0"/>
      <w:divBdr>
        <w:top w:val="none" w:sz="0" w:space="0" w:color="auto"/>
        <w:left w:val="none" w:sz="0" w:space="0" w:color="auto"/>
        <w:bottom w:val="none" w:sz="0" w:space="0" w:color="auto"/>
        <w:right w:val="none" w:sz="0" w:space="0" w:color="auto"/>
      </w:divBdr>
      <w:divsChild>
        <w:div w:id="760024854">
          <w:marLeft w:val="432"/>
          <w:marRight w:val="0"/>
          <w:marTop w:val="106"/>
          <w:marBottom w:val="0"/>
          <w:divBdr>
            <w:top w:val="none" w:sz="0" w:space="0" w:color="auto"/>
            <w:left w:val="none" w:sz="0" w:space="0" w:color="auto"/>
            <w:bottom w:val="none" w:sz="0" w:space="0" w:color="auto"/>
            <w:right w:val="none" w:sz="0" w:space="0" w:color="auto"/>
          </w:divBdr>
        </w:div>
        <w:div w:id="1662007121">
          <w:marLeft w:val="432"/>
          <w:marRight w:val="0"/>
          <w:marTop w:val="106"/>
          <w:marBottom w:val="0"/>
          <w:divBdr>
            <w:top w:val="none" w:sz="0" w:space="0" w:color="auto"/>
            <w:left w:val="none" w:sz="0" w:space="0" w:color="auto"/>
            <w:bottom w:val="none" w:sz="0" w:space="0" w:color="auto"/>
            <w:right w:val="none" w:sz="0" w:space="0" w:color="auto"/>
          </w:divBdr>
        </w:div>
        <w:div w:id="2008940905">
          <w:marLeft w:val="432"/>
          <w:marRight w:val="0"/>
          <w:marTop w:val="106"/>
          <w:marBottom w:val="0"/>
          <w:divBdr>
            <w:top w:val="none" w:sz="0" w:space="0" w:color="auto"/>
            <w:left w:val="none" w:sz="0" w:space="0" w:color="auto"/>
            <w:bottom w:val="none" w:sz="0" w:space="0" w:color="auto"/>
            <w:right w:val="none" w:sz="0" w:space="0" w:color="auto"/>
          </w:divBdr>
        </w:div>
      </w:divsChild>
    </w:div>
    <w:div w:id="278536280">
      <w:bodyDiv w:val="1"/>
      <w:marLeft w:val="0"/>
      <w:marRight w:val="0"/>
      <w:marTop w:val="0"/>
      <w:marBottom w:val="0"/>
      <w:divBdr>
        <w:top w:val="none" w:sz="0" w:space="0" w:color="auto"/>
        <w:left w:val="none" w:sz="0" w:space="0" w:color="auto"/>
        <w:bottom w:val="none" w:sz="0" w:space="0" w:color="auto"/>
        <w:right w:val="none" w:sz="0" w:space="0" w:color="auto"/>
      </w:divBdr>
      <w:divsChild>
        <w:div w:id="730813263">
          <w:marLeft w:val="0"/>
          <w:marRight w:val="0"/>
          <w:marTop w:val="0"/>
          <w:marBottom w:val="0"/>
          <w:divBdr>
            <w:top w:val="none" w:sz="0" w:space="0" w:color="auto"/>
            <w:left w:val="none" w:sz="0" w:space="0" w:color="auto"/>
            <w:bottom w:val="none" w:sz="0" w:space="0" w:color="auto"/>
            <w:right w:val="none" w:sz="0" w:space="0" w:color="auto"/>
          </w:divBdr>
          <w:divsChild>
            <w:div w:id="746880460">
              <w:marLeft w:val="0"/>
              <w:marRight w:val="0"/>
              <w:marTop w:val="0"/>
              <w:marBottom w:val="0"/>
              <w:divBdr>
                <w:top w:val="none" w:sz="0" w:space="0" w:color="auto"/>
                <w:left w:val="none" w:sz="0" w:space="0" w:color="auto"/>
                <w:bottom w:val="none" w:sz="0" w:space="0" w:color="auto"/>
                <w:right w:val="none" w:sz="0" w:space="0" w:color="auto"/>
              </w:divBdr>
              <w:divsChild>
                <w:div w:id="1332177415">
                  <w:marLeft w:val="0"/>
                  <w:marRight w:val="0"/>
                  <w:marTop w:val="0"/>
                  <w:marBottom w:val="0"/>
                  <w:divBdr>
                    <w:top w:val="none" w:sz="0" w:space="0" w:color="auto"/>
                    <w:left w:val="none" w:sz="0" w:space="0" w:color="auto"/>
                    <w:bottom w:val="none" w:sz="0" w:space="0" w:color="auto"/>
                    <w:right w:val="none" w:sz="0" w:space="0" w:color="auto"/>
                  </w:divBdr>
                  <w:divsChild>
                    <w:div w:id="705063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0458252">
      <w:bodyDiv w:val="1"/>
      <w:marLeft w:val="0"/>
      <w:marRight w:val="0"/>
      <w:marTop w:val="0"/>
      <w:marBottom w:val="0"/>
      <w:divBdr>
        <w:top w:val="none" w:sz="0" w:space="0" w:color="auto"/>
        <w:left w:val="none" w:sz="0" w:space="0" w:color="auto"/>
        <w:bottom w:val="none" w:sz="0" w:space="0" w:color="auto"/>
        <w:right w:val="none" w:sz="0" w:space="0" w:color="auto"/>
      </w:divBdr>
      <w:divsChild>
        <w:div w:id="1646157624">
          <w:marLeft w:val="0"/>
          <w:marRight w:val="0"/>
          <w:marTop w:val="0"/>
          <w:marBottom w:val="0"/>
          <w:divBdr>
            <w:top w:val="none" w:sz="0" w:space="0" w:color="auto"/>
            <w:left w:val="none" w:sz="0" w:space="0" w:color="auto"/>
            <w:bottom w:val="none" w:sz="0" w:space="0" w:color="auto"/>
            <w:right w:val="none" w:sz="0" w:space="0" w:color="auto"/>
          </w:divBdr>
          <w:divsChild>
            <w:div w:id="648366414">
              <w:marLeft w:val="0"/>
              <w:marRight w:val="0"/>
              <w:marTop w:val="0"/>
              <w:marBottom w:val="0"/>
              <w:divBdr>
                <w:top w:val="none" w:sz="0" w:space="0" w:color="auto"/>
                <w:left w:val="none" w:sz="0" w:space="0" w:color="auto"/>
                <w:bottom w:val="none" w:sz="0" w:space="0" w:color="auto"/>
                <w:right w:val="none" w:sz="0" w:space="0" w:color="auto"/>
              </w:divBdr>
              <w:divsChild>
                <w:div w:id="715399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6494600">
      <w:bodyDiv w:val="1"/>
      <w:marLeft w:val="0"/>
      <w:marRight w:val="0"/>
      <w:marTop w:val="0"/>
      <w:marBottom w:val="0"/>
      <w:divBdr>
        <w:top w:val="none" w:sz="0" w:space="0" w:color="auto"/>
        <w:left w:val="none" w:sz="0" w:space="0" w:color="auto"/>
        <w:bottom w:val="none" w:sz="0" w:space="0" w:color="auto"/>
        <w:right w:val="none" w:sz="0" w:space="0" w:color="auto"/>
      </w:divBdr>
      <w:divsChild>
        <w:div w:id="773474836">
          <w:marLeft w:val="0"/>
          <w:marRight w:val="0"/>
          <w:marTop w:val="0"/>
          <w:marBottom w:val="0"/>
          <w:divBdr>
            <w:top w:val="none" w:sz="0" w:space="0" w:color="auto"/>
            <w:left w:val="none" w:sz="0" w:space="0" w:color="auto"/>
            <w:bottom w:val="none" w:sz="0" w:space="0" w:color="auto"/>
            <w:right w:val="none" w:sz="0" w:space="0" w:color="auto"/>
          </w:divBdr>
          <w:divsChild>
            <w:div w:id="635914983">
              <w:marLeft w:val="0"/>
              <w:marRight w:val="0"/>
              <w:marTop w:val="0"/>
              <w:marBottom w:val="0"/>
              <w:divBdr>
                <w:top w:val="none" w:sz="0" w:space="0" w:color="auto"/>
                <w:left w:val="none" w:sz="0" w:space="0" w:color="auto"/>
                <w:bottom w:val="none" w:sz="0" w:space="0" w:color="auto"/>
                <w:right w:val="none" w:sz="0" w:space="0" w:color="auto"/>
              </w:divBdr>
              <w:divsChild>
                <w:div w:id="711729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2076394">
      <w:bodyDiv w:val="1"/>
      <w:marLeft w:val="0"/>
      <w:marRight w:val="0"/>
      <w:marTop w:val="0"/>
      <w:marBottom w:val="0"/>
      <w:divBdr>
        <w:top w:val="none" w:sz="0" w:space="0" w:color="auto"/>
        <w:left w:val="none" w:sz="0" w:space="0" w:color="auto"/>
        <w:bottom w:val="none" w:sz="0" w:space="0" w:color="auto"/>
        <w:right w:val="none" w:sz="0" w:space="0" w:color="auto"/>
      </w:divBdr>
      <w:divsChild>
        <w:div w:id="1928926230">
          <w:marLeft w:val="0"/>
          <w:marRight w:val="0"/>
          <w:marTop w:val="0"/>
          <w:marBottom w:val="0"/>
          <w:divBdr>
            <w:top w:val="none" w:sz="0" w:space="0" w:color="auto"/>
            <w:left w:val="none" w:sz="0" w:space="0" w:color="auto"/>
            <w:bottom w:val="none" w:sz="0" w:space="0" w:color="auto"/>
            <w:right w:val="none" w:sz="0" w:space="0" w:color="auto"/>
          </w:divBdr>
        </w:div>
      </w:divsChild>
    </w:div>
    <w:div w:id="332150133">
      <w:bodyDiv w:val="1"/>
      <w:marLeft w:val="0"/>
      <w:marRight w:val="0"/>
      <w:marTop w:val="0"/>
      <w:marBottom w:val="0"/>
      <w:divBdr>
        <w:top w:val="none" w:sz="0" w:space="0" w:color="auto"/>
        <w:left w:val="none" w:sz="0" w:space="0" w:color="auto"/>
        <w:bottom w:val="none" w:sz="0" w:space="0" w:color="auto"/>
        <w:right w:val="none" w:sz="0" w:space="0" w:color="auto"/>
      </w:divBdr>
      <w:divsChild>
        <w:div w:id="850681046">
          <w:marLeft w:val="0"/>
          <w:marRight w:val="0"/>
          <w:marTop w:val="0"/>
          <w:marBottom w:val="0"/>
          <w:divBdr>
            <w:top w:val="none" w:sz="0" w:space="0" w:color="auto"/>
            <w:left w:val="none" w:sz="0" w:space="0" w:color="auto"/>
            <w:bottom w:val="none" w:sz="0" w:space="0" w:color="auto"/>
            <w:right w:val="none" w:sz="0" w:space="0" w:color="auto"/>
          </w:divBdr>
          <w:divsChild>
            <w:div w:id="1758743111">
              <w:marLeft w:val="0"/>
              <w:marRight w:val="0"/>
              <w:marTop w:val="0"/>
              <w:marBottom w:val="0"/>
              <w:divBdr>
                <w:top w:val="none" w:sz="0" w:space="0" w:color="auto"/>
                <w:left w:val="none" w:sz="0" w:space="0" w:color="auto"/>
                <w:bottom w:val="none" w:sz="0" w:space="0" w:color="auto"/>
                <w:right w:val="none" w:sz="0" w:space="0" w:color="auto"/>
              </w:divBdr>
              <w:divsChild>
                <w:div w:id="13727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1321852">
      <w:bodyDiv w:val="1"/>
      <w:marLeft w:val="0"/>
      <w:marRight w:val="0"/>
      <w:marTop w:val="0"/>
      <w:marBottom w:val="0"/>
      <w:divBdr>
        <w:top w:val="none" w:sz="0" w:space="0" w:color="auto"/>
        <w:left w:val="none" w:sz="0" w:space="0" w:color="auto"/>
        <w:bottom w:val="none" w:sz="0" w:space="0" w:color="auto"/>
        <w:right w:val="none" w:sz="0" w:space="0" w:color="auto"/>
      </w:divBdr>
      <w:divsChild>
        <w:div w:id="492839205">
          <w:marLeft w:val="0"/>
          <w:marRight w:val="0"/>
          <w:marTop w:val="0"/>
          <w:marBottom w:val="0"/>
          <w:divBdr>
            <w:top w:val="none" w:sz="0" w:space="0" w:color="auto"/>
            <w:left w:val="none" w:sz="0" w:space="0" w:color="auto"/>
            <w:bottom w:val="none" w:sz="0" w:space="0" w:color="auto"/>
            <w:right w:val="none" w:sz="0" w:space="0" w:color="auto"/>
          </w:divBdr>
          <w:divsChild>
            <w:div w:id="2124380740">
              <w:marLeft w:val="0"/>
              <w:marRight w:val="0"/>
              <w:marTop w:val="0"/>
              <w:marBottom w:val="0"/>
              <w:divBdr>
                <w:top w:val="none" w:sz="0" w:space="0" w:color="auto"/>
                <w:left w:val="none" w:sz="0" w:space="0" w:color="auto"/>
                <w:bottom w:val="none" w:sz="0" w:space="0" w:color="auto"/>
                <w:right w:val="none" w:sz="0" w:space="0" w:color="auto"/>
              </w:divBdr>
              <w:divsChild>
                <w:div w:id="1558054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4304666">
      <w:bodyDiv w:val="1"/>
      <w:marLeft w:val="0"/>
      <w:marRight w:val="0"/>
      <w:marTop w:val="0"/>
      <w:marBottom w:val="0"/>
      <w:divBdr>
        <w:top w:val="none" w:sz="0" w:space="0" w:color="auto"/>
        <w:left w:val="none" w:sz="0" w:space="0" w:color="auto"/>
        <w:bottom w:val="none" w:sz="0" w:space="0" w:color="auto"/>
        <w:right w:val="none" w:sz="0" w:space="0" w:color="auto"/>
      </w:divBdr>
      <w:divsChild>
        <w:div w:id="1928267280">
          <w:marLeft w:val="0"/>
          <w:marRight w:val="0"/>
          <w:marTop w:val="0"/>
          <w:marBottom w:val="0"/>
          <w:divBdr>
            <w:top w:val="none" w:sz="0" w:space="0" w:color="auto"/>
            <w:left w:val="none" w:sz="0" w:space="0" w:color="auto"/>
            <w:bottom w:val="none" w:sz="0" w:space="0" w:color="auto"/>
            <w:right w:val="none" w:sz="0" w:space="0" w:color="auto"/>
          </w:divBdr>
          <w:divsChild>
            <w:div w:id="1399133892">
              <w:marLeft w:val="0"/>
              <w:marRight w:val="0"/>
              <w:marTop w:val="0"/>
              <w:marBottom w:val="0"/>
              <w:divBdr>
                <w:top w:val="none" w:sz="0" w:space="0" w:color="auto"/>
                <w:left w:val="none" w:sz="0" w:space="0" w:color="auto"/>
                <w:bottom w:val="none" w:sz="0" w:space="0" w:color="auto"/>
                <w:right w:val="none" w:sz="0" w:space="0" w:color="auto"/>
              </w:divBdr>
              <w:divsChild>
                <w:div w:id="346174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9615721">
      <w:bodyDiv w:val="1"/>
      <w:marLeft w:val="0"/>
      <w:marRight w:val="0"/>
      <w:marTop w:val="0"/>
      <w:marBottom w:val="0"/>
      <w:divBdr>
        <w:top w:val="none" w:sz="0" w:space="0" w:color="auto"/>
        <w:left w:val="none" w:sz="0" w:space="0" w:color="auto"/>
        <w:bottom w:val="none" w:sz="0" w:space="0" w:color="auto"/>
        <w:right w:val="none" w:sz="0" w:space="0" w:color="auto"/>
      </w:divBdr>
    </w:div>
    <w:div w:id="419913103">
      <w:bodyDiv w:val="1"/>
      <w:marLeft w:val="0"/>
      <w:marRight w:val="0"/>
      <w:marTop w:val="0"/>
      <w:marBottom w:val="0"/>
      <w:divBdr>
        <w:top w:val="none" w:sz="0" w:space="0" w:color="auto"/>
        <w:left w:val="none" w:sz="0" w:space="0" w:color="auto"/>
        <w:bottom w:val="none" w:sz="0" w:space="0" w:color="auto"/>
        <w:right w:val="none" w:sz="0" w:space="0" w:color="auto"/>
      </w:divBdr>
      <w:divsChild>
        <w:div w:id="13308800">
          <w:marLeft w:val="0"/>
          <w:marRight w:val="0"/>
          <w:marTop w:val="0"/>
          <w:marBottom w:val="0"/>
          <w:divBdr>
            <w:top w:val="none" w:sz="0" w:space="0" w:color="auto"/>
            <w:left w:val="none" w:sz="0" w:space="0" w:color="auto"/>
            <w:bottom w:val="none" w:sz="0" w:space="0" w:color="auto"/>
            <w:right w:val="none" w:sz="0" w:space="0" w:color="auto"/>
          </w:divBdr>
          <w:divsChild>
            <w:div w:id="655691409">
              <w:marLeft w:val="0"/>
              <w:marRight w:val="0"/>
              <w:marTop w:val="0"/>
              <w:marBottom w:val="0"/>
              <w:divBdr>
                <w:top w:val="none" w:sz="0" w:space="0" w:color="auto"/>
                <w:left w:val="none" w:sz="0" w:space="0" w:color="auto"/>
                <w:bottom w:val="none" w:sz="0" w:space="0" w:color="auto"/>
                <w:right w:val="none" w:sz="0" w:space="0" w:color="auto"/>
              </w:divBdr>
              <w:divsChild>
                <w:div w:id="1840732744">
                  <w:marLeft w:val="0"/>
                  <w:marRight w:val="0"/>
                  <w:marTop w:val="0"/>
                  <w:marBottom w:val="0"/>
                  <w:divBdr>
                    <w:top w:val="none" w:sz="0" w:space="0" w:color="auto"/>
                    <w:left w:val="none" w:sz="0" w:space="0" w:color="auto"/>
                    <w:bottom w:val="none" w:sz="0" w:space="0" w:color="auto"/>
                    <w:right w:val="none" w:sz="0" w:space="0" w:color="auto"/>
                  </w:divBdr>
                </w:div>
              </w:divsChild>
            </w:div>
            <w:div w:id="1198734962">
              <w:marLeft w:val="0"/>
              <w:marRight w:val="0"/>
              <w:marTop w:val="0"/>
              <w:marBottom w:val="0"/>
              <w:divBdr>
                <w:top w:val="none" w:sz="0" w:space="0" w:color="auto"/>
                <w:left w:val="none" w:sz="0" w:space="0" w:color="auto"/>
                <w:bottom w:val="none" w:sz="0" w:space="0" w:color="auto"/>
                <w:right w:val="none" w:sz="0" w:space="0" w:color="auto"/>
              </w:divBdr>
              <w:divsChild>
                <w:div w:id="1548833639">
                  <w:marLeft w:val="0"/>
                  <w:marRight w:val="0"/>
                  <w:marTop w:val="0"/>
                  <w:marBottom w:val="0"/>
                  <w:divBdr>
                    <w:top w:val="none" w:sz="0" w:space="0" w:color="auto"/>
                    <w:left w:val="none" w:sz="0" w:space="0" w:color="auto"/>
                    <w:bottom w:val="none" w:sz="0" w:space="0" w:color="auto"/>
                    <w:right w:val="none" w:sz="0" w:space="0" w:color="auto"/>
                  </w:divBdr>
                </w:div>
              </w:divsChild>
            </w:div>
            <w:div w:id="1794716112">
              <w:marLeft w:val="0"/>
              <w:marRight w:val="0"/>
              <w:marTop w:val="0"/>
              <w:marBottom w:val="0"/>
              <w:divBdr>
                <w:top w:val="none" w:sz="0" w:space="0" w:color="auto"/>
                <w:left w:val="none" w:sz="0" w:space="0" w:color="auto"/>
                <w:bottom w:val="none" w:sz="0" w:space="0" w:color="auto"/>
                <w:right w:val="none" w:sz="0" w:space="0" w:color="auto"/>
              </w:divBdr>
              <w:divsChild>
                <w:div w:id="688334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3915839">
      <w:bodyDiv w:val="1"/>
      <w:marLeft w:val="0"/>
      <w:marRight w:val="0"/>
      <w:marTop w:val="0"/>
      <w:marBottom w:val="0"/>
      <w:divBdr>
        <w:top w:val="none" w:sz="0" w:space="0" w:color="auto"/>
        <w:left w:val="none" w:sz="0" w:space="0" w:color="auto"/>
        <w:bottom w:val="none" w:sz="0" w:space="0" w:color="auto"/>
        <w:right w:val="none" w:sz="0" w:space="0" w:color="auto"/>
      </w:divBdr>
      <w:divsChild>
        <w:div w:id="1242713885">
          <w:marLeft w:val="0"/>
          <w:marRight w:val="0"/>
          <w:marTop w:val="0"/>
          <w:marBottom w:val="0"/>
          <w:divBdr>
            <w:top w:val="none" w:sz="0" w:space="0" w:color="auto"/>
            <w:left w:val="none" w:sz="0" w:space="0" w:color="auto"/>
            <w:bottom w:val="none" w:sz="0" w:space="0" w:color="auto"/>
            <w:right w:val="none" w:sz="0" w:space="0" w:color="auto"/>
          </w:divBdr>
          <w:divsChild>
            <w:div w:id="1683823530">
              <w:marLeft w:val="0"/>
              <w:marRight w:val="0"/>
              <w:marTop w:val="0"/>
              <w:marBottom w:val="0"/>
              <w:divBdr>
                <w:top w:val="none" w:sz="0" w:space="0" w:color="auto"/>
                <w:left w:val="none" w:sz="0" w:space="0" w:color="auto"/>
                <w:bottom w:val="none" w:sz="0" w:space="0" w:color="auto"/>
                <w:right w:val="none" w:sz="0" w:space="0" w:color="auto"/>
              </w:divBdr>
              <w:divsChild>
                <w:div w:id="740106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9323051">
      <w:bodyDiv w:val="1"/>
      <w:marLeft w:val="0"/>
      <w:marRight w:val="0"/>
      <w:marTop w:val="0"/>
      <w:marBottom w:val="0"/>
      <w:divBdr>
        <w:top w:val="none" w:sz="0" w:space="0" w:color="auto"/>
        <w:left w:val="none" w:sz="0" w:space="0" w:color="auto"/>
        <w:bottom w:val="none" w:sz="0" w:space="0" w:color="auto"/>
        <w:right w:val="none" w:sz="0" w:space="0" w:color="auto"/>
      </w:divBdr>
      <w:divsChild>
        <w:div w:id="647825489">
          <w:marLeft w:val="0"/>
          <w:marRight w:val="0"/>
          <w:marTop w:val="0"/>
          <w:marBottom w:val="0"/>
          <w:divBdr>
            <w:top w:val="none" w:sz="0" w:space="0" w:color="auto"/>
            <w:left w:val="none" w:sz="0" w:space="0" w:color="auto"/>
            <w:bottom w:val="none" w:sz="0" w:space="0" w:color="auto"/>
            <w:right w:val="none" w:sz="0" w:space="0" w:color="auto"/>
          </w:divBdr>
          <w:divsChild>
            <w:div w:id="536235148">
              <w:marLeft w:val="0"/>
              <w:marRight w:val="0"/>
              <w:marTop w:val="0"/>
              <w:marBottom w:val="0"/>
              <w:divBdr>
                <w:top w:val="none" w:sz="0" w:space="0" w:color="auto"/>
                <w:left w:val="none" w:sz="0" w:space="0" w:color="auto"/>
                <w:bottom w:val="none" w:sz="0" w:space="0" w:color="auto"/>
                <w:right w:val="none" w:sz="0" w:space="0" w:color="auto"/>
              </w:divBdr>
              <w:divsChild>
                <w:div w:id="322203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1412333">
      <w:bodyDiv w:val="1"/>
      <w:marLeft w:val="0"/>
      <w:marRight w:val="0"/>
      <w:marTop w:val="0"/>
      <w:marBottom w:val="0"/>
      <w:divBdr>
        <w:top w:val="none" w:sz="0" w:space="0" w:color="auto"/>
        <w:left w:val="none" w:sz="0" w:space="0" w:color="auto"/>
        <w:bottom w:val="none" w:sz="0" w:space="0" w:color="auto"/>
        <w:right w:val="none" w:sz="0" w:space="0" w:color="auto"/>
      </w:divBdr>
      <w:divsChild>
        <w:div w:id="838693116">
          <w:marLeft w:val="0"/>
          <w:marRight w:val="0"/>
          <w:marTop w:val="0"/>
          <w:marBottom w:val="0"/>
          <w:divBdr>
            <w:top w:val="none" w:sz="0" w:space="0" w:color="auto"/>
            <w:left w:val="none" w:sz="0" w:space="0" w:color="auto"/>
            <w:bottom w:val="none" w:sz="0" w:space="0" w:color="auto"/>
            <w:right w:val="none" w:sz="0" w:space="0" w:color="auto"/>
          </w:divBdr>
          <w:divsChild>
            <w:div w:id="1324236092">
              <w:marLeft w:val="0"/>
              <w:marRight w:val="0"/>
              <w:marTop w:val="0"/>
              <w:marBottom w:val="0"/>
              <w:divBdr>
                <w:top w:val="none" w:sz="0" w:space="0" w:color="auto"/>
                <w:left w:val="none" w:sz="0" w:space="0" w:color="auto"/>
                <w:bottom w:val="none" w:sz="0" w:space="0" w:color="auto"/>
                <w:right w:val="none" w:sz="0" w:space="0" w:color="auto"/>
              </w:divBdr>
              <w:divsChild>
                <w:div w:id="1607496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7355490">
      <w:bodyDiv w:val="1"/>
      <w:marLeft w:val="0"/>
      <w:marRight w:val="0"/>
      <w:marTop w:val="0"/>
      <w:marBottom w:val="0"/>
      <w:divBdr>
        <w:top w:val="none" w:sz="0" w:space="0" w:color="auto"/>
        <w:left w:val="none" w:sz="0" w:space="0" w:color="auto"/>
        <w:bottom w:val="none" w:sz="0" w:space="0" w:color="auto"/>
        <w:right w:val="none" w:sz="0" w:space="0" w:color="auto"/>
      </w:divBdr>
      <w:divsChild>
        <w:div w:id="602762969">
          <w:marLeft w:val="0"/>
          <w:marRight w:val="0"/>
          <w:marTop w:val="0"/>
          <w:marBottom w:val="0"/>
          <w:divBdr>
            <w:top w:val="none" w:sz="0" w:space="0" w:color="auto"/>
            <w:left w:val="none" w:sz="0" w:space="0" w:color="auto"/>
            <w:bottom w:val="none" w:sz="0" w:space="0" w:color="auto"/>
            <w:right w:val="none" w:sz="0" w:space="0" w:color="auto"/>
          </w:divBdr>
        </w:div>
      </w:divsChild>
    </w:div>
    <w:div w:id="531265841">
      <w:bodyDiv w:val="1"/>
      <w:marLeft w:val="0"/>
      <w:marRight w:val="0"/>
      <w:marTop w:val="0"/>
      <w:marBottom w:val="0"/>
      <w:divBdr>
        <w:top w:val="none" w:sz="0" w:space="0" w:color="auto"/>
        <w:left w:val="none" w:sz="0" w:space="0" w:color="auto"/>
        <w:bottom w:val="none" w:sz="0" w:space="0" w:color="auto"/>
        <w:right w:val="none" w:sz="0" w:space="0" w:color="auto"/>
      </w:divBdr>
      <w:divsChild>
        <w:div w:id="1099638160">
          <w:marLeft w:val="0"/>
          <w:marRight w:val="0"/>
          <w:marTop w:val="0"/>
          <w:marBottom w:val="0"/>
          <w:divBdr>
            <w:top w:val="none" w:sz="0" w:space="0" w:color="auto"/>
            <w:left w:val="none" w:sz="0" w:space="0" w:color="auto"/>
            <w:bottom w:val="none" w:sz="0" w:space="0" w:color="auto"/>
            <w:right w:val="none" w:sz="0" w:space="0" w:color="auto"/>
          </w:divBdr>
          <w:divsChild>
            <w:div w:id="912081729">
              <w:marLeft w:val="0"/>
              <w:marRight w:val="0"/>
              <w:marTop w:val="0"/>
              <w:marBottom w:val="0"/>
              <w:divBdr>
                <w:top w:val="none" w:sz="0" w:space="0" w:color="auto"/>
                <w:left w:val="none" w:sz="0" w:space="0" w:color="auto"/>
                <w:bottom w:val="none" w:sz="0" w:space="0" w:color="auto"/>
                <w:right w:val="none" w:sz="0" w:space="0" w:color="auto"/>
              </w:divBdr>
              <w:divsChild>
                <w:div w:id="1311130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6040278">
      <w:bodyDiv w:val="1"/>
      <w:marLeft w:val="0"/>
      <w:marRight w:val="0"/>
      <w:marTop w:val="0"/>
      <w:marBottom w:val="0"/>
      <w:divBdr>
        <w:top w:val="none" w:sz="0" w:space="0" w:color="auto"/>
        <w:left w:val="none" w:sz="0" w:space="0" w:color="auto"/>
        <w:bottom w:val="none" w:sz="0" w:space="0" w:color="auto"/>
        <w:right w:val="none" w:sz="0" w:space="0" w:color="auto"/>
      </w:divBdr>
    </w:div>
    <w:div w:id="536360852">
      <w:bodyDiv w:val="1"/>
      <w:marLeft w:val="0"/>
      <w:marRight w:val="0"/>
      <w:marTop w:val="0"/>
      <w:marBottom w:val="0"/>
      <w:divBdr>
        <w:top w:val="none" w:sz="0" w:space="0" w:color="auto"/>
        <w:left w:val="none" w:sz="0" w:space="0" w:color="auto"/>
        <w:bottom w:val="none" w:sz="0" w:space="0" w:color="auto"/>
        <w:right w:val="none" w:sz="0" w:space="0" w:color="auto"/>
      </w:divBdr>
      <w:divsChild>
        <w:div w:id="1706559556">
          <w:marLeft w:val="0"/>
          <w:marRight w:val="0"/>
          <w:marTop w:val="0"/>
          <w:marBottom w:val="0"/>
          <w:divBdr>
            <w:top w:val="none" w:sz="0" w:space="0" w:color="auto"/>
            <w:left w:val="none" w:sz="0" w:space="0" w:color="auto"/>
            <w:bottom w:val="none" w:sz="0" w:space="0" w:color="auto"/>
            <w:right w:val="none" w:sz="0" w:space="0" w:color="auto"/>
          </w:divBdr>
          <w:divsChild>
            <w:div w:id="1193230933">
              <w:marLeft w:val="0"/>
              <w:marRight w:val="0"/>
              <w:marTop w:val="0"/>
              <w:marBottom w:val="0"/>
              <w:divBdr>
                <w:top w:val="none" w:sz="0" w:space="0" w:color="auto"/>
                <w:left w:val="none" w:sz="0" w:space="0" w:color="auto"/>
                <w:bottom w:val="none" w:sz="0" w:space="0" w:color="auto"/>
                <w:right w:val="none" w:sz="0" w:space="0" w:color="auto"/>
              </w:divBdr>
              <w:divsChild>
                <w:div w:id="92090540">
                  <w:marLeft w:val="0"/>
                  <w:marRight w:val="0"/>
                  <w:marTop w:val="0"/>
                  <w:marBottom w:val="0"/>
                  <w:divBdr>
                    <w:top w:val="none" w:sz="0" w:space="0" w:color="auto"/>
                    <w:left w:val="none" w:sz="0" w:space="0" w:color="auto"/>
                    <w:bottom w:val="none" w:sz="0" w:space="0" w:color="auto"/>
                    <w:right w:val="none" w:sz="0" w:space="0" w:color="auto"/>
                  </w:divBdr>
                  <w:divsChild>
                    <w:div w:id="350956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8692702">
      <w:bodyDiv w:val="1"/>
      <w:marLeft w:val="0"/>
      <w:marRight w:val="0"/>
      <w:marTop w:val="0"/>
      <w:marBottom w:val="0"/>
      <w:divBdr>
        <w:top w:val="none" w:sz="0" w:space="0" w:color="auto"/>
        <w:left w:val="none" w:sz="0" w:space="0" w:color="auto"/>
        <w:bottom w:val="none" w:sz="0" w:space="0" w:color="auto"/>
        <w:right w:val="none" w:sz="0" w:space="0" w:color="auto"/>
      </w:divBdr>
      <w:divsChild>
        <w:div w:id="22872118">
          <w:marLeft w:val="0"/>
          <w:marRight w:val="0"/>
          <w:marTop w:val="0"/>
          <w:marBottom w:val="0"/>
          <w:divBdr>
            <w:top w:val="none" w:sz="0" w:space="0" w:color="auto"/>
            <w:left w:val="none" w:sz="0" w:space="0" w:color="auto"/>
            <w:bottom w:val="none" w:sz="0" w:space="0" w:color="auto"/>
            <w:right w:val="none" w:sz="0" w:space="0" w:color="auto"/>
          </w:divBdr>
          <w:divsChild>
            <w:div w:id="436683327">
              <w:marLeft w:val="0"/>
              <w:marRight w:val="0"/>
              <w:marTop w:val="0"/>
              <w:marBottom w:val="0"/>
              <w:divBdr>
                <w:top w:val="none" w:sz="0" w:space="0" w:color="auto"/>
                <w:left w:val="none" w:sz="0" w:space="0" w:color="auto"/>
                <w:bottom w:val="none" w:sz="0" w:space="0" w:color="auto"/>
                <w:right w:val="none" w:sz="0" w:space="0" w:color="auto"/>
              </w:divBdr>
              <w:divsChild>
                <w:div w:id="230581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5917931">
      <w:bodyDiv w:val="1"/>
      <w:marLeft w:val="0"/>
      <w:marRight w:val="0"/>
      <w:marTop w:val="0"/>
      <w:marBottom w:val="0"/>
      <w:divBdr>
        <w:top w:val="none" w:sz="0" w:space="0" w:color="auto"/>
        <w:left w:val="none" w:sz="0" w:space="0" w:color="auto"/>
        <w:bottom w:val="none" w:sz="0" w:space="0" w:color="auto"/>
        <w:right w:val="none" w:sz="0" w:space="0" w:color="auto"/>
      </w:divBdr>
      <w:divsChild>
        <w:div w:id="1762066626">
          <w:marLeft w:val="0"/>
          <w:marRight w:val="0"/>
          <w:marTop w:val="0"/>
          <w:marBottom w:val="0"/>
          <w:divBdr>
            <w:top w:val="none" w:sz="0" w:space="0" w:color="auto"/>
            <w:left w:val="none" w:sz="0" w:space="0" w:color="auto"/>
            <w:bottom w:val="none" w:sz="0" w:space="0" w:color="auto"/>
            <w:right w:val="none" w:sz="0" w:space="0" w:color="auto"/>
          </w:divBdr>
        </w:div>
      </w:divsChild>
    </w:div>
    <w:div w:id="577717770">
      <w:bodyDiv w:val="1"/>
      <w:marLeft w:val="0"/>
      <w:marRight w:val="0"/>
      <w:marTop w:val="0"/>
      <w:marBottom w:val="0"/>
      <w:divBdr>
        <w:top w:val="none" w:sz="0" w:space="0" w:color="auto"/>
        <w:left w:val="none" w:sz="0" w:space="0" w:color="auto"/>
        <w:bottom w:val="none" w:sz="0" w:space="0" w:color="auto"/>
        <w:right w:val="none" w:sz="0" w:space="0" w:color="auto"/>
      </w:divBdr>
      <w:divsChild>
        <w:div w:id="695160325">
          <w:marLeft w:val="0"/>
          <w:marRight w:val="0"/>
          <w:marTop w:val="0"/>
          <w:marBottom w:val="0"/>
          <w:divBdr>
            <w:top w:val="none" w:sz="0" w:space="0" w:color="auto"/>
            <w:left w:val="none" w:sz="0" w:space="0" w:color="auto"/>
            <w:bottom w:val="none" w:sz="0" w:space="0" w:color="auto"/>
            <w:right w:val="none" w:sz="0" w:space="0" w:color="auto"/>
          </w:divBdr>
        </w:div>
      </w:divsChild>
    </w:div>
    <w:div w:id="611284149">
      <w:bodyDiv w:val="1"/>
      <w:marLeft w:val="0"/>
      <w:marRight w:val="0"/>
      <w:marTop w:val="0"/>
      <w:marBottom w:val="0"/>
      <w:divBdr>
        <w:top w:val="none" w:sz="0" w:space="0" w:color="auto"/>
        <w:left w:val="none" w:sz="0" w:space="0" w:color="auto"/>
        <w:bottom w:val="none" w:sz="0" w:space="0" w:color="auto"/>
        <w:right w:val="none" w:sz="0" w:space="0" w:color="auto"/>
      </w:divBdr>
      <w:divsChild>
        <w:div w:id="183590773">
          <w:marLeft w:val="0"/>
          <w:marRight w:val="0"/>
          <w:marTop w:val="0"/>
          <w:marBottom w:val="0"/>
          <w:divBdr>
            <w:top w:val="none" w:sz="0" w:space="0" w:color="auto"/>
            <w:left w:val="none" w:sz="0" w:space="0" w:color="auto"/>
            <w:bottom w:val="none" w:sz="0" w:space="0" w:color="auto"/>
            <w:right w:val="none" w:sz="0" w:space="0" w:color="auto"/>
          </w:divBdr>
          <w:divsChild>
            <w:div w:id="1963728805">
              <w:marLeft w:val="0"/>
              <w:marRight w:val="0"/>
              <w:marTop w:val="0"/>
              <w:marBottom w:val="0"/>
              <w:divBdr>
                <w:top w:val="none" w:sz="0" w:space="0" w:color="auto"/>
                <w:left w:val="none" w:sz="0" w:space="0" w:color="auto"/>
                <w:bottom w:val="none" w:sz="0" w:space="0" w:color="auto"/>
                <w:right w:val="none" w:sz="0" w:space="0" w:color="auto"/>
              </w:divBdr>
              <w:divsChild>
                <w:div w:id="1478718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7901185">
      <w:bodyDiv w:val="1"/>
      <w:marLeft w:val="0"/>
      <w:marRight w:val="0"/>
      <w:marTop w:val="0"/>
      <w:marBottom w:val="0"/>
      <w:divBdr>
        <w:top w:val="none" w:sz="0" w:space="0" w:color="auto"/>
        <w:left w:val="none" w:sz="0" w:space="0" w:color="auto"/>
        <w:bottom w:val="none" w:sz="0" w:space="0" w:color="auto"/>
        <w:right w:val="none" w:sz="0" w:space="0" w:color="auto"/>
      </w:divBdr>
      <w:divsChild>
        <w:div w:id="412245893">
          <w:marLeft w:val="0"/>
          <w:marRight w:val="0"/>
          <w:marTop w:val="0"/>
          <w:marBottom w:val="0"/>
          <w:divBdr>
            <w:top w:val="none" w:sz="0" w:space="0" w:color="auto"/>
            <w:left w:val="none" w:sz="0" w:space="0" w:color="auto"/>
            <w:bottom w:val="none" w:sz="0" w:space="0" w:color="auto"/>
            <w:right w:val="none" w:sz="0" w:space="0" w:color="auto"/>
          </w:divBdr>
          <w:divsChild>
            <w:div w:id="415788404">
              <w:marLeft w:val="0"/>
              <w:marRight w:val="0"/>
              <w:marTop w:val="0"/>
              <w:marBottom w:val="0"/>
              <w:divBdr>
                <w:top w:val="none" w:sz="0" w:space="0" w:color="auto"/>
                <w:left w:val="none" w:sz="0" w:space="0" w:color="auto"/>
                <w:bottom w:val="none" w:sz="0" w:space="0" w:color="auto"/>
                <w:right w:val="none" w:sz="0" w:space="0" w:color="auto"/>
              </w:divBdr>
              <w:divsChild>
                <w:div w:id="1251506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5202596">
      <w:bodyDiv w:val="1"/>
      <w:marLeft w:val="0"/>
      <w:marRight w:val="0"/>
      <w:marTop w:val="0"/>
      <w:marBottom w:val="0"/>
      <w:divBdr>
        <w:top w:val="none" w:sz="0" w:space="0" w:color="auto"/>
        <w:left w:val="none" w:sz="0" w:space="0" w:color="auto"/>
        <w:bottom w:val="none" w:sz="0" w:space="0" w:color="auto"/>
        <w:right w:val="none" w:sz="0" w:space="0" w:color="auto"/>
      </w:divBdr>
      <w:divsChild>
        <w:div w:id="110366912">
          <w:marLeft w:val="0"/>
          <w:marRight w:val="0"/>
          <w:marTop w:val="0"/>
          <w:marBottom w:val="0"/>
          <w:divBdr>
            <w:top w:val="none" w:sz="0" w:space="0" w:color="auto"/>
            <w:left w:val="none" w:sz="0" w:space="0" w:color="auto"/>
            <w:bottom w:val="none" w:sz="0" w:space="0" w:color="auto"/>
            <w:right w:val="none" w:sz="0" w:space="0" w:color="auto"/>
          </w:divBdr>
          <w:divsChild>
            <w:div w:id="1394961749">
              <w:marLeft w:val="0"/>
              <w:marRight w:val="0"/>
              <w:marTop w:val="0"/>
              <w:marBottom w:val="0"/>
              <w:divBdr>
                <w:top w:val="none" w:sz="0" w:space="0" w:color="auto"/>
                <w:left w:val="none" w:sz="0" w:space="0" w:color="auto"/>
                <w:bottom w:val="none" w:sz="0" w:space="0" w:color="auto"/>
                <w:right w:val="none" w:sz="0" w:space="0" w:color="auto"/>
              </w:divBdr>
              <w:divsChild>
                <w:div w:id="1979532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5208854">
      <w:bodyDiv w:val="1"/>
      <w:marLeft w:val="0"/>
      <w:marRight w:val="0"/>
      <w:marTop w:val="0"/>
      <w:marBottom w:val="0"/>
      <w:divBdr>
        <w:top w:val="none" w:sz="0" w:space="0" w:color="auto"/>
        <w:left w:val="none" w:sz="0" w:space="0" w:color="auto"/>
        <w:bottom w:val="none" w:sz="0" w:space="0" w:color="auto"/>
        <w:right w:val="none" w:sz="0" w:space="0" w:color="auto"/>
      </w:divBdr>
      <w:divsChild>
        <w:div w:id="331690772">
          <w:marLeft w:val="0"/>
          <w:marRight w:val="0"/>
          <w:marTop w:val="0"/>
          <w:marBottom w:val="0"/>
          <w:divBdr>
            <w:top w:val="none" w:sz="0" w:space="0" w:color="auto"/>
            <w:left w:val="none" w:sz="0" w:space="0" w:color="auto"/>
            <w:bottom w:val="none" w:sz="0" w:space="0" w:color="auto"/>
            <w:right w:val="none" w:sz="0" w:space="0" w:color="auto"/>
          </w:divBdr>
        </w:div>
      </w:divsChild>
    </w:div>
    <w:div w:id="657803980">
      <w:bodyDiv w:val="1"/>
      <w:marLeft w:val="0"/>
      <w:marRight w:val="0"/>
      <w:marTop w:val="0"/>
      <w:marBottom w:val="0"/>
      <w:divBdr>
        <w:top w:val="none" w:sz="0" w:space="0" w:color="auto"/>
        <w:left w:val="none" w:sz="0" w:space="0" w:color="auto"/>
        <w:bottom w:val="none" w:sz="0" w:space="0" w:color="auto"/>
        <w:right w:val="none" w:sz="0" w:space="0" w:color="auto"/>
      </w:divBdr>
      <w:divsChild>
        <w:div w:id="1272782277">
          <w:marLeft w:val="0"/>
          <w:marRight w:val="0"/>
          <w:marTop w:val="0"/>
          <w:marBottom w:val="0"/>
          <w:divBdr>
            <w:top w:val="none" w:sz="0" w:space="0" w:color="auto"/>
            <w:left w:val="none" w:sz="0" w:space="0" w:color="auto"/>
            <w:bottom w:val="none" w:sz="0" w:space="0" w:color="auto"/>
            <w:right w:val="none" w:sz="0" w:space="0" w:color="auto"/>
          </w:divBdr>
        </w:div>
      </w:divsChild>
    </w:div>
    <w:div w:id="667902610">
      <w:bodyDiv w:val="1"/>
      <w:marLeft w:val="0"/>
      <w:marRight w:val="0"/>
      <w:marTop w:val="0"/>
      <w:marBottom w:val="0"/>
      <w:divBdr>
        <w:top w:val="none" w:sz="0" w:space="0" w:color="auto"/>
        <w:left w:val="none" w:sz="0" w:space="0" w:color="auto"/>
        <w:bottom w:val="none" w:sz="0" w:space="0" w:color="auto"/>
        <w:right w:val="none" w:sz="0" w:space="0" w:color="auto"/>
      </w:divBdr>
      <w:divsChild>
        <w:div w:id="98330355">
          <w:marLeft w:val="0"/>
          <w:marRight w:val="0"/>
          <w:marTop w:val="0"/>
          <w:marBottom w:val="0"/>
          <w:divBdr>
            <w:top w:val="none" w:sz="0" w:space="0" w:color="auto"/>
            <w:left w:val="none" w:sz="0" w:space="0" w:color="auto"/>
            <w:bottom w:val="none" w:sz="0" w:space="0" w:color="auto"/>
            <w:right w:val="none" w:sz="0" w:space="0" w:color="auto"/>
          </w:divBdr>
        </w:div>
      </w:divsChild>
    </w:div>
    <w:div w:id="699234934">
      <w:bodyDiv w:val="1"/>
      <w:marLeft w:val="0"/>
      <w:marRight w:val="0"/>
      <w:marTop w:val="0"/>
      <w:marBottom w:val="0"/>
      <w:divBdr>
        <w:top w:val="none" w:sz="0" w:space="0" w:color="auto"/>
        <w:left w:val="none" w:sz="0" w:space="0" w:color="auto"/>
        <w:bottom w:val="none" w:sz="0" w:space="0" w:color="auto"/>
        <w:right w:val="none" w:sz="0" w:space="0" w:color="auto"/>
      </w:divBdr>
      <w:divsChild>
        <w:div w:id="1264458041">
          <w:marLeft w:val="0"/>
          <w:marRight w:val="0"/>
          <w:marTop w:val="0"/>
          <w:marBottom w:val="0"/>
          <w:divBdr>
            <w:top w:val="none" w:sz="0" w:space="0" w:color="auto"/>
            <w:left w:val="none" w:sz="0" w:space="0" w:color="auto"/>
            <w:bottom w:val="none" w:sz="0" w:space="0" w:color="auto"/>
            <w:right w:val="none" w:sz="0" w:space="0" w:color="auto"/>
          </w:divBdr>
        </w:div>
      </w:divsChild>
    </w:div>
    <w:div w:id="741415901">
      <w:bodyDiv w:val="1"/>
      <w:marLeft w:val="0"/>
      <w:marRight w:val="0"/>
      <w:marTop w:val="0"/>
      <w:marBottom w:val="0"/>
      <w:divBdr>
        <w:top w:val="none" w:sz="0" w:space="0" w:color="auto"/>
        <w:left w:val="none" w:sz="0" w:space="0" w:color="auto"/>
        <w:bottom w:val="none" w:sz="0" w:space="0" w:color="auto"/>
        <w:right w:val="none" w:sz="0" w:space="0" w:color="auto"/>
      </w:divBdr>
      <w:divsChild>
        <w:div w:id="295333700">
          <w:marLeft w:val="0"/>
          <w:marRight w:val="0"/>
          <w:marTop w:val="0"/>
          <w:marBottom w:val="0"/>
          <w:divBdr>
            <w:top w:val="none" w:sz="0" w:space="0" w:color="auto"/>
            <w:left w:val="none" w:sz="0" w:space="0" w:color="auto"/>
            <w:bottom w:val="none" w:sz="0" w:space="0" w:color="auto"/>
            <w:right w:val="none" w:sz="0" w:space="0" w:color="auto"/>
          </w:divBdr>
          <w:divsChild>
            <w:div w:id="1050423773">
              <w:marLeft w:val="0"/>
              <w:marRight w:val="0"/>
              <w:marTop w:val="0"/>
              <w:marBottom w:val="0"/>
              <w:divBdr>
                <w:top w:val="none" w:sz="0" w:space="0" w:color="auto"/>
                <w:left w:val="none" w:sz="0" w:space="0" w:color="auto"/>
                <w:bottom w:val="none" w:sz="0" w:space="0" w:color="auto"/>
                <w:right w:val="none" w:sz="0" w:space="0" w:color="auto"/>
              </w:divBdr>
              <w:divsChild>
                <w:div w:id="514268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5692879">
      <w:bodyDiv w:val="1"/>
      <w:marLeft w:val="0"/>
      <w:marRight w:val="0"/>
      <w:marTop w:val="0"/>
      <w:marBottom w:val="0"/>
      <w:divBdr>
        <w:top w:val="none" w:sz="0" w:space="0" w:color="auto"/>
        <w:left w:val="none" w:sz="0" w:space="0" w:color="auto"/>
        <w:bottom w:val="none" w:sz="0" w:space="0" w:color="auto"/>
        <w:right w:val="none" w:sz="0" w:space="0" w:color="auto"/>
      </w:divBdr>
      <w:divsChild>
        <w:div w:id="300574888">
          <w:marLeft w:val="0"/>
          <w:marRight w:val="0"/>
          <w:marTop w:val="0"/>
          <w:marBottom w:val="0"/>
          <w:divBdr>
            <w:top w:val="none" w:sz="0" w:space="0" w:color="auto"/>
            <w:left w:val="none" w:sz="0" w:space="0" w:color="auto"/>
            <w:bottom w:val="none" w:sz="0" w:space="0" w:color="auto"/>
            <w:right w:val="none" w:sz="0" w:space="0" w:color="auto"/>
          </w:divBdr>
        </w:div>
      </w:divsChild>
    </w:div>
    <w:div w:id="866720855">
      <w:bodyDiv w:val="1"/>
      <w:marLeft w:val="0"/>
      <w:marRight w:val="0"/>
      <w:marTop w:val="0"/>
      <w:marBottom w:val="0"/>
      <w:divBdr>
        <w:top w:val="none" w:sz="0" w:space="0" w:color="auto"/>
        <w:left w:val="none" w:sz="0" w:space="0" w:color="auto"/>
        <w:bottom w:val="none" w:sz="0" w:space="0" w:color="auto"/>
        <w:right w:val="none" w:sz="0" w:space="0" w:color="auto"/>
      </w:divBdr>
      <w:divsChild>
        <w:div w:id="338428409">
          <w:marLeft w:val="0"/>
          <w:marRight w:val="0"/>
          <w:marTop w:val="0"/>
          <w:marBottom w:val="0"/>
          <w:divBdr>
            <w:top w:val="none" w:sz="0" w:space="0" w:color="auto"/>
            <w:left w:val="none" w:sz="0" w:space="0" w:color="auto"/>
            <w:bottom w:val="none" w:sz="0" w:space="0" w:color="auto"/>
            <w:right w:val="none" w:sz="0" w:space="0" w:color="auto"/>
          </w:divBdr>
        </w:div>
      </w:divsChild>
    </w:div>
    <w:div w:id="866791861">
      <w:bodyDiv w:val="1"/>
      <w:marLeft w:val="0"/>
      <w:marRight w:val="0"/>
      <w:marTop w:val="0"/>
      <w:marBottom w:val="0"/>
      <w:divBdr>
        <w:top w:val="none" w:sz="0" w:space="0" w:color="auto"/>
        <w:left w:val="none" w:sz="0" w:space="0" w:color="auto"/>
        <w:bottom w:val="none" w:sz="0" w:space="0" w:color="auto"/>
        <w:right w:val="none" w:sz="0" w:space="0" w:color="auto"/>
      </w:divBdr>
      <w:divsChild>
        <w:div w:id="892620977">
          <w:marLeft w:val="0"/>
          <w:marRight w:val="0"/>
          <w:marTop w:val="0"/>
          <w:marBottom w:val="0"/>
          <w:divBdr>
            <w:top w:val="none" w:sz="0" w:space="0" w:color="auto"/>
            <w:left w:val="none" w:sz="0" w:space="0" w:color="auto"/>
            <w:bottom w:val="none" w:sz="0" w:space="0" w:color="auto"/>
            <w:right w:val="none" w:sz="0" w:space="0" w:color="auto"/>
          </w:divBdr>
          <w:divsChild>
            <w:div w:id="1138573361">
              <w:marLeft w:val="0"/>
              <w:marRight w:val="0"/>
              <w:marTop w:val="0"/>
              <w:marBottom w:val="0"/>
              <w:divBdr>
                <w:top w:val="none" w:sz="0" w:space="0" w:color="auto"/>
                <w:left w:val="none" w:sz="0" w:space="0" w:color="auto"/>
                <w:bottom w:val="none" w:sz="0" w:space="0" w:color="auto"/>
                <w:right w:val="none" w:sz="0" w:space="0" w:color="auto"/>
              </w:divBdr>
              <w:divsChild>
                <w:div w:id="80370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6549655">
      <w:bodyDiv w:val="1"/>
      <w:marLeft w:val="0"/>
      <w:marRight w:val="0"/>
      <w:marTop w:val="0"/>
      <w:marBottom w:val="0"/>
      <w:divBdr>
        <w:top w:val="none" w:sz="0" w:space="0" w:color="auto"/>
        <w:left w:val="none" w:sz="0" w:space="0" w:color="auto"/>
        <w:bottom w:val="none" w:sz="0" w:space="0" w:color="auto"/>
        <w:right w:val="none" w:sz="0" w:space="0" w:color="auto"/>
      </w:divBdr>
      <w:divsChild>
        <w:div w:id="804782281">
          <w:marLeft w:val="0"/>
          <w:marRight w:val="0"/>
          <w:marTop w:val="0"/>
          <w:marBottom w:val="0"/>
          <w:divBdr>
            <w:top w:val="none" w:sz="0" w:space="0" w:color="auto"/>
            <w:left w:val="none" w:sz="0" w:space="0" w:color="auto"/>
            <w:bottom w:val="none" w:sz="0" w:space="0" w:color="auto"/>
            <w:right w:val="none" w:sz="0" w:space="0" w:color="auto"/>
          </w:divBdr>
          <w:divsChild>
            <w:div w:id="58672364">
              <w:marLeft w:val="0"/>
              <w:marRight w:val="0"/>
              <w:marTop w:val="0"/>
              <w:marBottom w:val="0"/>
              <w:divBdr>
                <w:top w:val="none" w:sz="0" w:space="0" w:color="auto"/>
                <w:left w:val="none" w:sz="0" w:space="0" w:color="auto"/>
                <w:bottom w:val="none" w:sz="0" w:space="0" w:color="auto"/>
                <w:right w:val="none" w:sz="0" w:space="0" w:color="auto"/>
              </w:divBdr>
              <w:divsChild>
                <w:div w:id="1672102783">
                  <w:marLeft w:val="0"/>
                  <w:marRight w:val="0"/>
                  <w:marTop w:val="0"/>
                  <w:marBottom w:val="0"/>
                  <w:divBdr>
                    <w:top w:val="none" w:sz="0" w:space="0" w:color="auto"/>
                    <w:left w:val="none" w:sz="0" w:space="0" w:color="auto"/>
                    <w:bottom w:val="none" w:sz="0" w:space="0" w:color="auto"/>
                    <w:right w:val="none" w:sz="0" w:space="0" w:color="auto"/>
                  </w:divBdr>
                  <w:divsChild>
                    <w:div w:id="1846937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8613207">
      <w:bodyDiv w:val="1"/>
      <w:marLeft w:val="0"/>
      <w:marRight w:val="0"/>
      <w:marTop w:val="0"/>
      <w:marBottom w:val="0"/>
      <w:divBdr>
        <w:top w:val="none" w:sz="0" w:space="0" w:color="auto"/>
        <w:left w:val="none" w:sz="0" w:space="0" w:color="auto"/>
        <w:bottom w:val="none" w:sz="0" w:space="0" w:color="auto"/>
        <w:right w:val="none" w:sz="0" w:space="0" w:color="auto"/>
      </w:divBdr>
    </w:div>
    <w:div w:id="889152104">
      <w:bodyDiv w:val="1"/>
      <w:marLeft w:val="0"/>
      <w:marRight w:val="0"/>
      <w:marTop w:val="0"/>
      <w:marBottom w:val="0"/>
      <w:divBdr>
        <w:top w:val="none" w:sz="0" w:space="0" w:color="auto"/>
        <w:left w:val="none" w:sz="0" w:space="0" w:color="auto"/>
        <w:bottom w:val="none" w:sz="0" w:space="0" w:color="auto"/>
        <w:right w:val="none" w:sz="0" w:space="0" w:color="auto"/>
      </w:divBdr>
      <w:divsChild>
        <w:div w:id="1713965562">
          <w:marLeft w:val="0"/>
          <w:marRight w:val="0"/>
          <w:marTop w:val="0"/>
          <w:marBottom w:val="0"/>
          <w:divBdr>
            <w:top w:val="none" w:sz="0" w:space="0" w:color="auto"/>
            <w:left w:val="none" w:sz="0" w:space="0" w:color="auto"/>
            <w:bottom w:val="none" w:sz="0" w:space="0" w:color="auto"/>
            <w:right w:val="none" w:sz="0" w:space="0" w:color="auto"/>
          </w:divBdr>
        </w:div>
      </w:divsChild>
    </w:div>
    <w:div w:id="905726278">
      <w:bodyDiv w:val="1"/>
      <w:marLeft w:val="0"/>
      <w:marRight w:val="0"/>
      <w:marTop w:val="0"/>
      <w:marBottom w:val="0"/>
      <w:divBdr>
        <w:top w:val="none" w:sz="0" w:space="0" w:color="auto"/>
        <w:left w:val="none" w:sz="0" w:space="0" w:color="auto"/>
        <w:bottom w:val="none" w:sz="0" w:space="0" w:color="auto"/>
        <w:right w:val="none" w:sz="0" w:space="0" w:color="auto"/>
      </w:divBdr>
      <w:divsChild>
        <w:div w:id="757289597">
          <w:marLeft w:val="0"/>
          <w:marRight w:val="0"/>
          <w:marTop w:val="0"/>
          <w:marBottom w:val="0"/>
          <w:divBdr>
            <w:top w:val="none" w:sz="0" w:space="0" w:color="auto"/>
            <w:left w:val="none" w:sz="0" w:space="0" w:color="auto"/>
            <w:bottom w:val="none" w:sz="0" w:space="0" w:color="auto"/>
            <w:right w:val="none" w:sz="0" w:space="0" w:color="auto"/>
          </w:divBdr>
          <w:divsChild>
            <w:div w:id="861356558">
              <w:marLeft w:val="0"/>
              <w:marRight w:val="0"/>
              <w:marTop w:val="0"/>
              <w:marBottom w:val="0"/>
              <w:divBdr>
                <w:top w:val="none" w:sz="0" w:space="0" w:color="auto"/>
                <w:left w:val="none" w:sz="0" w:space="0" w:color="auto"/>
                <w:bottom w:val="none" w:sz="0" w:space="0" w:color="auto"/>
                <w:right w:val="none" w:sz="0" w:space="0" w:color="auto"/>
              </w:divBdr>
              <w:divsChild>
                <w:div w:id="853618753">
                  <w:marLeft w:val="0"/>
                  <w:marRight w:val="0"/>
                  <w:marTop w:val="0"/>
                  <w:marBottom w:val="0"/>
                  <w:divBdr>
                    <w:top w:val="none" w:sz="0" w:space="0" w:color="auto"/>
                    <w:left w:val="none" w:sz="0" w:space="0" w:color="auto"/>
                    <w:bottom w:val="none" w:sz="0" w:space="0" w:color="auto"/>
                    <w:right w:val="none" w:sz="0" w:space="0" w:color="auto"/>
                  </w:divBdr>
                </w:div>
              </w:divsChild>
            </w:div>
            <w:div w:id="1294676697">
              <w:marLeft w:val="0"/>
              <w:marRight w:val="0"/>
              <w:marTop w:val="0"/>
              <w:marBottom w:val="0"/>
              <w:divBdr>
                <w:top w:val="none" w:sz="0" w:space="0" w:color="auto"/>
                <w:left w:val="none" w:sz="0" w:space="0" w:color="auto"/>
                <w:bottom w:val="none" w:sz="0" w:space="0" w:color="auto"/>
                <w:right w:val="none" w:sz="0" w:space="0" w:color="auto"/>
              </w:divBdr>
              <w:divsChild>
                <w:div w:id="1056273608">
                  <w:marLeft w:val="0"/>
                  <w:marRight w:val="0"/>
                  <w:marTop w:val="0"/>
                  <w:marBottom w:val="0"/>
                  <w:divBdr>
                    <w:top w:val="none" w:sz="0" w:space="0" w:color="auto"/>
                    <w:left w:val="none" w:sz="0" w:space="0" w:color="auto"/>
                    <w:bottom w:val="none" w:sz="0" w:space="0" w:color="auto"/>
                    <w:right w:val="none" w:sz="0" w:space="0" w:color="auto"/>
                  </w:divBdr>
                </w:div>
              </w:divsChild>
            </w:div>
            <w:div w:id="1523132837">
              <w:marLeft w:val="0"/>
              <w:marRight w:val="0"/>
              <w:marTop w:val="0"/>
              <w:marBottom w:val="0"/>
              <w:divBdr>
                <w:top w:val="none" w:sz="0" w:space="0" w:color="auto"/>
                <w:left w:val="none" w:sz="0" w:space="0" w:color="auto"/>
                <w:bottom w:val="none" w:sz="0" w:space="0" w:color="auto"/>
                <w:right w:val="none" w:sz="0" w:space="0" w:color="auto"/>
              </w:divBdr>
              <w:divsChild>
                <w:div w:id="1295913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8802289">
      <w:bodyDiv w:val="1"/>
      <w:marLeft w:val="0"/>
      <w:marRight w:val="0"/>
      <w:marTop w:val="0"/>
      <w:marBottom w:val="0"/>
      <w:divBdr>
        <w:top w:val="none" w:sz="0" w:space="0" w:color="auto"/>
        <w:left w:val="none" w:sz="0" w:space="0" w:color="auto"/>
        <w:bottom w:val="none" w:sz="0" w:space="0" w:color="auto"/>
        <w:right w:val="none" w:sz="0" w:space="0" w:color="auto"/>
      </w:divBdr>
      <w:divsChild>
        <w:div w:id="2116711340">
          <w:marLeft w:val="0"/>
          <w:marRight w:val="0"/>
          <w:marTop w:val="0"/>
          <w:marBottom w:val="0"/>
          <w:divBdr>
            <w:top w:val="none" w:sz="0" w:space="0" w:color="auto"/>
            <w:left w:val="none" w:sz="0" w:space="0" w:color="auto"/>
            <w:bottom w:val="none" w:sz="0" w:space="0" w:color="auto"/>
            <w:right w:val="none" w:sz="0" w:space="0" w:color="auto"/>
          </w:divBdr>
        </w:div>
      </w:divsChild>
    </w:div>
    <w:div w:id="977496089">
      <w:bodyDiv w:val="1"/>
      <w:marLeft w:val="0"/>
      <w:marRight w:val="0"/>
      <w:marTop w:val="0"/>
      <w:marBottom w:val="0"/>
      <w:divBdr>
        <w:top w:val="none" w:sz="0" w:space="0" w:color="auto"/>
        <w:left w:val="none" w:sz="0" w:space="0" w:color="auto"/>
        <w:bottom w:val="none" w:sz="0" w:space="0" w:color="auto"/>
        <w:right w:val="none" w:sz="0" w:space="0" w:color="auto"/>
      </w:divBdr>
      <w:divsChild>
        <w:div w:id="122159149">
          <w:marLeft w:val="0"/>
          <w:marRight w:val="0"/>
          <w:marTop w:val="0"/>
          <w:marBottom w:val="0"/>
          <w:divBdr>
            <w:top w:val="none" w:sz="0" w:space="0" w:color="auto"/>
            <w:left w:val="none" w:sz="0" w:space="0" w:color="auto"/>
            <w:bottom w:val="none" w:sz="0" w:space="0" w:color="auto"/>
            <w:right w:val="none" w:sz="0" w:space="0" w:color="auto"/>
          </w:divBdr>
        </w:div>
      </w:divsChild>
    </w:div>
    <w:div w:id="983042898">
      <w:bodyDiv w:val="1"/>
      <w:marLeft w:val="0"/>
      <w:marRight w:val="0"/>
      <w:marTop w:val="0"/>
      <w:marBottom w:val="0"/>
      <w:divBdr>
        <w:top w:val="none" w:sz="0" w:space="0" w:color="auto"/>
        <w:left w:val="none" w:sz="0" w:space="0" w:color="auto"/>
        <w:bottom w:val="none" w:sz="0" w:space="0" w:color="auto"/>
        <w:right w:val="none" w:sz="0" w:space="0" w:color="auto"/>
      </w:divBdr>
      <w:divsChild>
        <w:div w:id="605236812">
          <w:marLeft w:val="0"/>
          <w:marRight w:val="0"/>
          <w:marTop w:val="0"/>
          <w:marBottom w:val="0"/>
          <w:divBdr>
            <w:top w:val="none" w:sz="0" w:space="0" w:color="auto"/>
            <w:left w:val="none" w:sz="0" w:space="0" w:color="auto"/>
            <w:bottom w:val="none" w:sz="0" w:space="0" w:color="auto"/>
            <w:right w:val="none" w:sz="0" w:space="0" w:color="auto"/>
          </w:divBdr>
        </w:div>
      </w:divsChild>
    </w:div>
    <w:div w:id="993145262">
      <w:bodyDiv w:val="1"/>
      <w:marLeft w:val="0"/>
      <w:marRight w:val="0"/>
      <w:marTop w:val="0"/>
      <w:marBottom w:val="0"/>
      <w:divBdr>
        <w:top w:val="none" w:sz="0" w:space="0" w:color="auto"/>
        <w:left w:val="none" w:sz="0" w:space="0" w:color="auto"/>
        <w:bottom w:val="none" w:sz="0" w:space="0" w:color="auto"/>
        <w:right w:val="none" w:sz="0" w:space="0" w:color="auto"/>
      </w:divBdr>
      <w:divsChild>
        <w:div w:id="841629899">
          <w:marLeft w:val="0"/>
          <w:marRight w:val="0"/>
          <w:marTop w:val="0"/>
          <w:marBottom w:val="0"/>
          <w:divBdr>
            <w:top w:val="none" w:sz="0" w:space="0" w:color="auto"/>
            <w:left w:val="none" w:sz="0" w:space="0" w:color="auto"/>
            <w:bottom w:val="none" w:sz="0" w:space="0" w:color="auto"/>
            <w:right w:val="none" w:sz="0" w:space="0" w:color="auto"/>
          </w:divBdr>
        </w:div>
      </w:divsChild>
    </w:div>
    <w:div w:id="1006981900">
      <w:bodyDiv w:val="1"/>
      <w:marLeft w:val="0"/>
      <w:marRight w:val="0"/>
      <w:marTop w:val="0"/>
      <w:marBottom w:val="0"/>
      <w:divBdr>
        <w:top w:val="none" w:sz="0" w:space="0" w:color="auto"/>
        <w:left w:val="none" w:sz="0" w:space="0" w:color="auto"/>
        <w:bottom w:val="none" w:sz="0" w:space="0" w:color="auto"/>
        <w:right w:val="none" w:sz="0" w:space="0" w:color="auto"/>
      </w:divBdr>
      <w:divsChild>
        <w:div w:id="484590358">
          <w:marLeft w:val="0"/>
          <w:marRight w:val="0"/>
          <w:marTop w:val="0"/>
          <w:marBottom w:val="0"/>
          <w:divBdr>
            <w:top w:val="none" w:sz="0" w:space="0" w:color="auto"/>
            <w:left w:val="none" w:sz="0" w:space="0" w:color="auto"/>
            <w:bottom w:val="none" w:sz="0" w:space="0" w:color="auto"/>
            <w:right w:val="none" w:sz="0" w:space="0" w:color="auto"/>
          </w:divBdr>
          <w:divsChild>
            <w:div w:id="1890679287">
              <w:marLeft w:val="0"/>
              <w:marRight w:val="0"/>
              <w:marTop w:val="0"/>
              <w:marBottom w:val="0"/>
              <w:divBdr>
                <w:top w:val="none" w:sz="0" w:space="0" w:color="auto"/>
                <w:left w:val="none" w:sz="0" w:space="0" w:color="auto"/>
                <w:bottom w:val="none" w:sz="0" w:space="0" w:color="auto"/>
                <w:right w:val="none" w:sz="0" w:space="0" w:color="auto"/>
              </w:divBdr>
              <w:divsChild>
                <w:div w:id="1331520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8605548">
      <w:bodyDiv w:val="1"/>
      <w:marLeft w:val="0"/>
      <w:marRight w:val="0"/>
      <w:marTop w:val="0"/>
      <w:marBottom w:val="0"/>
      <w:divBdr>
        <w:top w:val="none" w:sz="0" w:space="0" w:color="auto"/>
        <w:left w:val="none" w:sz="0" w:space="0" w:color="auto"/>
        <w:bottom w:val="none" w:sz="0" w:space="0" w:color="auto"/>
        <w:right w:val="none" w:sz="0" w:space="0" w:color="auto"/>
      </w:divBdr>
      <w:divsChild>
        <w:div w:id="179783016">
          <w:marLeft w:val="0"/>
          <w:marRight w:val="0"/>
          <w:marTop w:val="0"/>
          <w:marBottom w:val="0"/>
          <w:divBdr>
            <w:top w:val="none" w:sz="0" w:space="0" w:color="auto"/>
            <w:left w:val="none" w:sz="0" w:space="0" w:color="auto"/>
            <w:bottom w:val="none" w:sz="0" w:space="0" w:color="auto"/>
            <w:right w:val="none" w:sz="0" w:space="0" w:color="auto"/>
          </w:divBdr>
        </w:div>
      </w:divsChild>
    </w:div>
    <w:div w:id="1067264783">
      <w:bodyDiv w:val="1"/>
      <w:marLeft w:val="0"/>
      <w:marRight w:val="0"/>
      <w:marTop w:val="0"/>
      <w:marBottom w:val="0"/>
      <w:divBdr>
        <w:top w:val="none" w:sz="0" w:space="0" w:color="auto"/>
        <w:left w:val="none" w:sz="0" w:space="0" w:color="auto"/>
        <w:bottom w:val="none" w:sz="0" w:space="0" w:color="auto"/>
        <w:right w:val="none" w:sz="0" w:space="0" w:color="auto"/>
      </w:divBdr>
      <w:divsChild>
        <w:div w:id="860052915">
          <w:marLeft w:val="0"/>
          <w:marRight w:val="0"/>
          <w:marTop w:val="0"/>
          <w:marBottom w:val="0"/>
          <w:divBdr>
            <w:top w:val="none" w:sz="0" w:space="0" w:color="auto"/>
            <w:left w:val="none" w:sz="0" w:space="0" w:color="auto"/>
            <w:bottom w:val="none" w:sz="0" w:space="0" w:color="auto"/>
            <w:right w:val="none" w:sz="0" w:space="0" w:color="auto"/>
          </w:divBdr>
        </w:div>
      </w:divsChild>
    </w:div>
    <w:div w:id="1084910004">
      <w:bodyDiv w:val="1"/>
      <w:marLeft w:val="0"/>
      <w:marRight w:val="0"/>
      <w:marTop w:val="0"/>
      <w:marBottom w:val="0"/>
      <w:divBdr>
        <w:top w:val="none" w:sz="0" w:space="0" w:color="auto"/>
        <w:left w:val="none" w:sz="0" w:space="0" w:color="auto"/>
        <w:bottom w:val="none" w:sz="0" w:space="0" w:color="auto"/>
        <w:right w:val="none" w:sz="0" w:space="0" w:color="auto"/>
      </w:divBdr>
      <w:divsChild>
        <w:div w:id="1283028768">
          <w:marLeft w:val="0"/>
          <w:marRight w:val="0"/>
          <w:marTop w:val="0"/>
          <w:marBottom w:val="0"/>
          <w:divBdr>
            <w:top w:val="none" w:sz="0" w:space="0" w:color="auto"/>
            <w:left w:val="none" w:sz="0" w:space="0" w:color="auto"/>
            <w:bottom w:val="none" w:sz="0" w:space="0" w:color="auto"/>
            <w:right w:val="none" w:sz="0" w:space="0" w:color="auto"/>
          </w:divBdr>
        </w:div>
      </w:divsChild>
    </w:div>
    <w:div w:id="1090201150">
      <w:bodyDiv w:val="1"/>
      <w:marLeft w:val="0"/>
      <w:marRight w:val="0"/>
      <w:marTop w:val="0"/>
      <w:marBottom w:val="0"/>
      <w:divBdr>
        <w:top w:val="none" w:sz="0" w:space="0" w:color="auto"/>
        <w:left w:val="none" w:sz="0" w:space="0" w:color="auto"/>
        <w:bottom w:val="none" w:sz="0" w:space="0" w:color="auto"/>
        <w:right w:val="none" w:sz="0" w:space="0" w:color="auto"/>
      </w:divBdr>
      <w:divsChild>
        <w:div w:id="1725106648">
          <w:marLeft w:val="0"/>
          <w:marRight w:val="0"/>
          <w:marTop w:val="0"/>
          <w:marBottom w:val="0"/>
          <w:divBdr>
            <w:top w:val="none" w:sz="0" w:space="0" w:color="auto"/>
            <w:left w:val="none" w:sz="0" w:space="0" w:color="auto"/>
            <w:bottom w:val="none" w:sz="0" w:space="0" w:color="auto"/>
            <w:right w:val="none" w:sz="0" w:space="0" w:color="auto"/>
          </w:divBdr>
          <w:divsChild>
            <w:div w:id="976912309">
              <w:marLeft w:val="0"/>
              <w:marRight w:val="0"/>
              <w:marTop w:val="0"/>
              <w:marBottom w:val="0"/>
              <w:divBdr>
                <w:top w:val="none" w:sz="0" w:space="0" w:color="auto"/>
                <w:left w:val="none" w:sz="0" w:space="0" w:color="auto"/>
                <w:bottom w:val="none" w:sz="0" w:space="0" w:color="auto"/>
                <w:right w:val="none" w:sz="0" w:space="0" w:color="auto"/>
              </w:divBdr>
              <w:divsChild>
                <w:div w:id="1713841473">
                  <w:marLeft w:val="0"/>
                  <w:marRight w:val="0"/>
                  <w:marTop w:val="0"/>
                  <w:marBottom w:val="0"/>
                  <w:divBdr>
                    <w:top w:val="none" w:sz="0" w:space="0" w:color="auto"/>
                    <w:left w:val="none" w:sz="0" w:space="0" w:color="auto"/>
                    <w:bottom w:val="none" w:sz="0" w:space="0" w:color="auto"/>
                    <w:right w:val="none" w:sz="0" w:space="0" w:color="auto"/>
                  </w:divBdr>
                  <w:divsChild>
                    <w:div w:id="1178276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6638784">
      <w:bodyDiv w:val="1"/>
      <w:marLeft w:val="0"/>
      <w:marRight w:val="0"/>
      <w:marTop w:val="0"/>
      <w:marBottom w:val="0"/>
      <w:divBdr>
        <w:top w:val="none" w:sz="0" w:space="0" w:color="auto"/>
        <w:left w:val="none" w:sz="0" w:space="0" w:color="auto"/>
        <w:bottom w:val="none" w:sz="0" w:space="0" w:color="auto"/>
        <w:right w:val="none" w:sz="0" w:space="0" w:color="auto"/>
      </w:divBdr>
    </w:div>
    <w:div w:id="1125004180">
      <w:bodyDiv w:val="1"/>
      <w:marLeft w:val="0"/>
      <w:marRight w:val="0"/>
      <w:marTop w:val="0"/>
      <w:marBottom w:val="0"/>
      <w:divBdr>
        <w:top w:val="none" w:sz="0" w:space="0" w:color="auto"/>
        <w:left w:val="none" w:sz="0" w:space="0" w:color="auto"/>
        <w:bottom w:val="none" w:sz="0" w:space="0" w:color="auto"/>
        <w:right w:val="none" w:sz="0" w:space="0" w:color="auto"/>
      </w:divBdr>
      <w:divsChild>
        <w:div w:id="70542561">
          <w:marLeft w:val="0"/>
          <w:marRight w:val="0"/>
          <w:marTop w:val="0"/>
          <w:marBottom w:val="0"/>
          <w:divBdr>
            <w:top w:val="none" w:sz="0" w:space="0" w:color="auto"/>
            <w:left w:val="none" w:sz="0" w:space="0" w:color="auto"/>
            <w:bottom w:val="none" w:sz="0" w:space="0" w:color="auto"/>
            <w:right w:val="none" w:sz="0" w:space="0" w:color="auto"/>
          </w:divBdr>
          <w:divsChild>
            <w:div w:id="2005236364">
              <w:marLeft w:val="0"/>
              <w:marRight w:val="0"/>
              <w:marTop w:val="0"/>
              <w:marBottom w:val="0"/>
              <w:divBdr>
                <w:top w:val="none" w:sz="0" w:space="0" w:color="auto"/>
                <w:left w:val="none" w:sz="0" w:space="0" w:color="auto"/>
                <w:bottom w:val="none" w:sz="0" w:space="0" w:color="auto"/>
                <w:right w:val="none" w:sz="0" w:space="0" w:color="auto"/>
              </w:divBdr>
              <w:divsChild>
                <w:div w:id="1524635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5395938">
      <w:bodyDiv w:val="1"/>
      <w:marLeft w:val="0"/>
      <w:marRight w:val="0"/>
      <w:marTop w:val="0"/>
      <w:marBottom w:val="0"/>
      <w:divBdr>
        <w:top w:val="none" w:sz="0" w:space="0" w:color="auto"/>
        <w:left w:val="none" w:sz="0" w:space="0" w:color="auto"/>
        <w:bottom w:val="none" w:sz="0" w:space="0" w:color="auto"/>
        <w:right w:val="none" w:sz="0" w:space="0" w:color="auto"/>
      </w:divBdr>
      <w:divsChild>
        <w:div w:id="1089620432">
          <w:marLeft w:val="0"/>
          <w:marRight w:val="0"/>
          <w:marTop w:val="0"/>
          <w:marBottom w:val="0"/>
          <w:divBdr>
            <w:top w:val="none" w:sz="0" w:space="0" w:color="auto"/>
            <w:left w:val="none" w:sz="0" w:space="0" w:color="auto"/>
            <w:bottom w:val="none" w:sz="0" w:space="0" w:color="auto"/>
            <w:right w:val="none" w:sz="0" w:space="0" w:color="auto"/>
          </w:divBdr>
        </w:div>
      </w:divsChild>
    </w:div>
    <w:div w:id="1168446587">
      <w:bodyDiv w:val="1"/>
      <w:marLeft w:val="0"/>
      <w:marRight w:val="0"/>
      <w:marTop w:val="0"/>
      <w:marBottom w:val="0"/>
      <w:divBdr>
        <w:top w:val="none" w:sz="0" w:space="0" w:color="auto"/>
        <w:left w:val="none" w:sz="0" w:space="0" w:color="auto"/>
        <w:bottom w:val="none" w:sz="0" w:space="0" w:color="auto"/>
        <w:right w:val="none" w:sz="0" w:space="0" w:color="auto"/>
      </w:divBdr>
      <w:divsChild>
        <w:div w:id="1989362040">
          <w:marLeft w:val="0"/>
          <w:marRight w:val="0"/>
          <w:marTop w:val="0"/>
          <w:marBottom w:val="0"/>
          <w:divBdr>
            <w:top w:val="none" w:sz="0" w:space="0" w:color="auto"/>
            <w:left w:val="none" w:sz="0" w:space="0" w:color="auto"/>
            <w:bottom w:val="none" w:sz="0" w:space="0" w:color="auto"/>
            <w:right w:val="none" w:sz="0" w:space="0" w:color="auto"/>
          </w:divBdr>
        </w:div>
      </w:divsChild>
    </w:div>
    <w:div w:id="1177500255">
      <w:bodyDiv w:val="1"/>
      <w:marLeft w:val="0"/>
      <w:marRight w:val="0"/>
      <w:marTop w:val="0"/>
      <w:marBottom w:val="0"/>
      <w:divBdr>
        <w:top w:val="none" w:sz="0" w:space="0" w:color="auto"/>
        <w:left w:val="none" w:sz="0" w:space="0" w:color="auto"/>
        <w:bottom w:val="none" w:sz="0" w:space="0" w:color="auto"/>
        <w:right w:val="none" w:sz="0" w:space="0" w:color="auto"/>
      </w:divBdr>
    </w:div>
    <w:div w:id="1180314416">
      <w:bodyDiv w:val="1"/>
      <w:marLeft w:val="0"/>
      <w:marRight w:val="0"/>
      <w:marTop w:val="0"/>
      <w:marBottom w:val="0"/>
      <w:divBdr>
        <w:top w:val="none" w:sz="0" w:space="0" w:color="auto"/>
        <w:left w:val="none" w:sz="0" w:space="0" w:color="auto"/>
        <w:bottom w:val="none" w:sz="0" w:space="0" w:color="auto"/>
        <w:right w:val="none" w:sz="0" w:space="0" w:color="auto"/>
      </w:divBdr>
      <w:divsChild>
        <w:div w:id="951016513">
          <w:marLeft w:val="0"/>
          <w:marRight w:val="0"/>
          <w:marTop w:val="0"/>
          <w:marBottom w:val="0"/>
          <w:divBdr>
            <w:top w:val="none" w:sz="0" w:space="0" w:color="auto"/>
            <w:left w:val="none" w:sz="0" w:space="0" w:color="auto"/>
            <w:bottom w:val="none" w:sz="0" w:space="0" w:color="auto"/>
            <w:right w:val="none" w:sz="0" w:space="0" w:color="auto"/>
          </w:divBdr>
          <w:divsChild>
            <w:div w:id="1744989019">
              <w:marLeft w:val="0"/>
              <w:marRight w:val="0"/>
              <w:marTop w:val="0"/>
              <w:marBottom w:val="0"/>
              <w:divBdr>
                <w:top w:val="none" w:sz="0" w:space="0" w:color="auto"/>
                <w:left w:val="none" w:sz="0" w:space="0" w:color="auto"/>
                <w:bottom w:val="none" w:sz="0" w:space="0" w:color="auto"/>
                <w:right w:val="none" w:sz="0" w:space="0" w:color="auto"/>
              </w:divBdr>
              <w:divsChild>
                <w:div w:id="189418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0461862">
      <w:bodyDiv w:val="1"/>
      <w:marLeft w:val="0"/>
      <w:marRight w:val="0"/>
      <w:marTop w:val="0"/>
      <w:marBottom w:val="0"/>
      <w:divBdr>
        <w:top w:val="none" w:sz="0" w:space="0" w:color="auto"/>
        <w:left w:val="none" w:sz="0" w:space="0" w:color="auto"/>
        <w:bottom w:val="none" w:sz="0" w:space="0" w:color="auto"/>
        <w:right w:val="none" w:sz="0" w:space="0" w:color="auto"/>
      </w:divBdr>
      <w:divsChild>
        <w:div w:id="280453168">
          <w:marLeft w:val="0"/>
          <w:marRight w:val="0"/>
          <w:marTop w:val="0"/>
          <w:marBottom w:val="0"/>
          <w:divBdr>
            <w:top w:val="none" w:sz="0" w:space="0" w:color="auto"/>
            <w:left w:val="none" w:sz="0" w:space="0" w:color="auto"/>
            <w:bottom w:val="none" w:sz="0" w:space="0" w:color="auto"/>
            <w:right w:val="none" w:sz="0" w:space="0" w:color="auto"/>
          </w:divBdr>
        </w:div>
      </w:divsChild>
    </w:div>
    <w:div w:id="1197305863">
      <w:bodyDiv w:val="1"/>
      <w:marLeft w:val="0"/>
      <w:marRight w:val="0"/>
      <w:marTop w:val="0"/>
      <w:marBottom w:val="0"/>
      <w:divBdr>
        <w:top w:val="none" w:sz="0" w:space="0" w:color="auto"/>
        <w:left w:val="none" w:sz="0" w:space="0" w:color="auto"/>
        <w:bottom w:val="none" w:sz="0" w:space="0" w:color="auto"/>
        <w:right w:val="none" w:sz="0" w:space="0" w:color="auto"/>
      </w:divBdr>
      <w:divsChild>
        <w:div w:id="242573851">
          <w:marLeft w:val="0"/>
          <w:marRight w:val="0"/>
          <w:marTop w:val="0"/>
          <w:marBottom w:val="0"/>
          <w:divBdr>
            <w:top w:val="none" w:sz="0" w:space="0" w:color="auto"/>
            <w:left w:val="none" w:sz="0" w:space="0" w:color="auto"/>
            <w:bottom w:val="none" w:sz="0" w:space="0" w:color="auto"/>
            <w:right w:val="none" w:sz="0" w:space="0" w:color="auto"/>
          </w:divBdr>
          <w:divsChild>
            <w:div w:id="349110566">
              <w:marLeft w:val="0"/>
              <w:marRight w:val="0"/>
              <w:marTop w:val="0"/>
              <w:marBottom w:val="0"/>
              <w:divBdr>
                <w:top w:val="none" w:sz="0" w:space="0" w:color="auto"/>
                <w:left w:val="none" w:sz="0" w:space="0" w:color="auto"/>
                <w:bottom w:val="none" w:sz="0" w:space="0" w:color="auto"/>
                <w:right w:val="none" w:sz="0" w:space="0" w:color="auto"/>
              </w:divBdr>
              <w:divsChild>
                <w:div w:id="122428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7527422">
      <w:bodyDiv w:val="1"/>
      <w:marLeft w:val="0"/>
      <w:marRight w:val="0"/>
      <w:marTop w:val="0"/>
      <w:marBottom w:val="0"/>
      <w:divBdr>
        <w:top w:val="none" w:sz="0" w:space="0" w:color="auto"/>
        <w:left w:val="none" w:sz="0" w:space="0" w:color="auto"/>
        <w:bottom w:val="none" w:sz="0" w:space="0" w:color="auto"/>
        <w:right w:val="none" w:sz="0" w:space="0" w:color="auto"/>
      </w:divBdr>
    </w:div>
    <w:div w:id="1208446494">
      <w:bodyDiv w:val="1"/>
      <w:marLeft w:val="0"/>
      <w:marRight w:val="0"/>
      <w:marTop w:val="0"/>
      <w:marBottom w:val="0"/>
      <w:divBdr>
        <w:top w:val="none" w:sz="0" w:space="0" w:color="auto"/>
        <w:left w:val="none" w:sz="0" w:space="0" w:color="auto"/>
        <w:bottom w:val="none" w:sz="0" w:space="0" w:color="auto"/>
        <w:right w:val="none" w:sz="0" w:space="0" w:color="auto"/>
      </w:divBdr>
      <w:divsChild>
        <w:div w:id="2042391391">
          <w:marLeft w:val="0"/>
          <w:marRight w:val="0"/>
          <w:marTop w:val="0"/>
          <w:marBottom w:val="0"/>
          <w:divBdr>
            <w:top w:val="none" w:sz="0" w:space="0" w:color="auto"/>
            <w:left w:val="none" w:sz="0" w:space="0" w:color="auto"/>
            <w:bottom w:val="none" w:sz="0" w:space="0" w:color="auto"/>
            <w:right w:val="none" w:sz="0" w:space="0" w:color="auto"/>
          </w:divBdr>
        </w:div>
      </w:divsChild>
    </w:div>
    <w:div w:id="1216359056">
      <w:bodyDiv w:val="1"/>
      <w:marLeft w:val="0"/>
      <w:marRight w:val="0"/>
      <w:marTop w:val="0"/>
      <w:marBottom w:val="0"/>
      <w:divBdr>
        <w:top w:val="none" w:sz="0" w:space="0" w:color="auto"/>
        <w:left w:val="none" w:sz="0" w:space="0" w:color="auto"/>
        <w:bottom w:val="none" w:sz="0" w:space="0" w:color="auto"/>
        <w:right w:val="none" w:sz="0" w:space="0" w:color="auto"/>
      </w:divBdr>
      <w:divsChild>
        <w:div w:id="1447311636">
          <w:marLeft w:val="0"/>
          <w:marRight w:val="0"/>
          <w:marTop w:val="0"/>
          <w:marBottom w:val="0"/>
          <w:divBdr>
            <w:top w:val="none" w:sz="0" w:space="0" w:color="auto"/>
            <w:left w:val="none" w:sz="0" w:space="0" w:color="auto"/>
            <w:bottom w:val="none" w:sz="0" w:space="0" w:color="auto"/>
            <w:right w:val="none" w:sz="0" w:space="0" w:color="auto"/>
          </w:divBdr>
        </w:div>
      </w:divsChild>
    </w:div>
    <w:div w:id="1248268420">
      <w:bodyDiv w:val="1"/>
      <w:marLeft w:val="0"/>
      <w:marRight w:val="0"/>
      <w:marTop w:val="0"/>
      <w:marBottom w:val="0"/>
      <w:divBdr>
        <w:top w:val="none" w:sz="0" w:space="0" w:color="auto"/>
        <w:left w:val="none" w:sz="0" w:space="0" w:color="auto"/>
        <w:bottom w:val="none" w:sz="0" w:space="0" w:color="auto"/>
        <w:right w:val="none" w:sz="0" w:space="0" w:color="auto"/>
      </w:divBdr>
      <w:divsChild>
        <w:div w:id="799152882">
          <w:marLeft w:val="0"/>
          <w:marRight w:val="0"/>
          <w:marTop w:val="0"/>
          <w:marBottom w:val="0"/>
          <w:divBdr>
            <w:top w:val="none" w:sz="0" w:space="0" w:color="auto"/>
            <w:left w:val="none" w:sz="0" w:space="0" w:color="auto"/>
            <w:bottom w:val="none" w:sz="0" w:space="0" w:color="auto"/>
            <w:right w:val="none" w:sz="0" w:space="0" w:color="auto"/>
          </w:divBdr>
        </w:div>
      </w:divsChild>
    </w:div>
    <w:div w:id="1258442726">
      <w:bodyDiv w:val="1"/>
      <w:marLeft w:val="0"/>
      <w:marRight w:val="0"/>
      <w:marTop w:val="0"/>
      <w:marBottom w:val="0"/>
      <w:divBdr>
        <w:top w:val="none" w:sz="0" w:space="0" w:color="auto"/>
        <w:left w:val="none" w:sz="0" w:space="0" w:color="auto"/>
        <w:bottom w:val="none" w:sz="0" w:space="0" w:color="auto"/>
        <w:right w:val="none" w:sz="0" w:space="0" w:color="auto"/>
      </w:divBdr>
      <w:divsChild>
        <w:div w:id="387874029">
          <w:marLeft w:val="0"/>
          <w:marRight w:val="0"/>
          <w:marTop w:val="0"/>
          <w:marBottom w:val="0"/>
          <w:divBdr>
            <w:top w:val="none" w:sz="0" w:space="0" w:color="auto"/>
            <w:left w:val="none" w:sz="0" w:space="0" w:color="auto"/>
            <w:bottom w:val="none" w:sz="0" w:space="0" w:color="auto"/>
            <w:right w:val="none" w:sz="0" w:space="0" w:color="auto"/>
          </w:divBdr>
          <w:divsChild>
            <w:div w:id="86579650">
              <w:marLeft w:val="0"/>
              <w:marRight w:val="0"/>
              <w:marTop w:val="0"/>
              <w:marBottom w:val="0"/>
              <w:divBdr>
                <w:top w:val="none" w:sz="0" w:space="0" w:color="auto"/>
                <w:left w:val="none" w:sz="0" w:space="0" w:color="auto"/>
                <w:bottom w:val="none" w:sz="0" w:space="0" w:color="auto"/>
                <w:right w:val="none" w:sz="0" w:space="0" w:color="auto"/>
              </w:divBdr>
              <w:divsChild>
                <w:div w:id="2145463749">
                  <w:marLeft w:val="0"/>
                  <w:marRight w:val="0"/>
                  <w:marTop w:val="0"/>
                  <w:marBottom w:val="0"/>
                  <w:divBdr>
                    <w:top w:val="none" w:sz="0" w:space="0" w:color="auto"/>
                    <w:left w:val="none" w:sz="0" w:space="0" w:color="auto"/>
                    <w:bottom w:val="none" w:sz="0" w:space="0" w:color="auto"/>
                    <w:right w:val="none" w:sz="0" w:space="0" w:color="auto"/>
                  </w:divBdr>
                </w:div>
              </w:divsChild>
            </w:div>
            <w:div w:id="743794225">
              <w:marLeft w:val="0"/>
              <w:marRight w:val="0"/>
              <w:marTop w:val="0"/>
              <w:marBottom w:val="0"/>
              <w:divBdr>
                <w:top w:val="none" w:sz="0" w:space="0" w:color="auto"/>
                <w:left w:val="none" w:sz="0" w:space="0" w:color="auto"/>
                <w:bottom w:val="none" w:sz="0" w:space="0" w:color="auto"/>
                <w:right w:val="none" w:sz="0" w:space="0" w:color="auto"/>
              </w:divBdr>
              <w:divsChild>
                <w:div w:id="730156018">
                  <w:marLeft w:val="0"/>
                  <w:marRight w:val="0"/>
                  <w:marTop w:val="0"/>
                  <w:marBottom w:val="0"/>
                  <w:divBdr>
                    <w:top w:val="none" w:sz="0" w:space="0" w:color="auto"/>
                    <w:left w:val="none" w:sz="0" w:space="0" w:color="auto"/>
                    <w:bottom w:val="none" w:sz="0" w:space="0" w:color="auto"/>
                    <w:right w:val="none" w:sz="0" w:space="0" w:color="auto"/>
                  </w:divBdr>
                </w:div>
              </w:divsChild>
            </w:div>
            <w:div w:id="1216239001">
              <w:marLeft w:val="0"/>
              <w:marRight w:val="0"/>
              <w:marTop w:val="0"/>
              <w:marBottom w:val="0"/>
              <w:divBdr>
                <w:top w:val="none" w:sz="0" w:space="0" w:color="auto"/>
                <w:left w:val="none" w:sz="0" w:space="0" w:color="auto"/>
                <w:bottom w:val="none" w:sz="0" w:space="0" w:color="auto"/>
                <w:right w:val="none" w:sz="0" w:space="0" w:color="auto"/>
              </w:divBdr>
              <w:divsChild>
                <w:div w:id="1824857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1064869">
      <w:bodyDiv w:val="1"/>
      <w:marLeft w:val="0"/>
      <w:marRight w:val="0"/>
      <w:marTop w:val="0"/>
      <w:marBottom w:val="0"/>
      <w:divBdr>
        <w:top w:val="none" w:sz="0" w:space="0" w:color="auto"/>
        <w:left w:val="none" w:sz="0" w:space="0" w:color="auto"/>
        <w:bottom w:val="none" w:sz="0" w:space="0" w:color="auto"/>
        <w:right w:val="none" w:sz="0" w:space="0" w:color="auto"/>
      </w:divBdr>
      <w:divsChild>
        <w:div w:id="1272517402">
          <w:marLeft w:val="0"/>
          <w:marRight w:val="0"/>
          <w:marTop w:val="0"/>
          <w:marBottom w:val="0"/>
          <w:divBdr>
            <w:top w:val="none" w:sz="0" w:space="0" w:color="auto"/>
            <w:left w:val="none" w:sz="0" w:space="0" w:color="auto"/>
            <w:bottom w:val="none" w:sz="0" w:space="0" w:color="auto"/>
            <w:right w:val="none" w:sz="0" w:space="0" w:color="auto"/>
          </w:divBdr>
          <w:divsChild>
            <w:div w:id="913125581">
              <w:marLeft w:val="0"/>
              <w:marRight w:val="0"/>
              <w:marTop w:val="0"/>
              <w:marBottom w:val="0"/>
              <w:divBdr>
                <w:top w:val="none" w:sz="0" w:space="0" w:color="auto"/>
                <w:left w:val="none" w:sz="0" w:space="0" w:color="auto"/>
                <w:bottom w:val="none" w:sz="0" w:space="0" w:color="auto"/>
                <w:right w:val="none" w:sz="0" w:space="0" w:color="auto"/>
              </w:divBdr>
              <w:divsChild>
                <w:div w:id="716078520">
                  <w:marLeft w:val="0"/>
                  <w:marRight w:val="0"/>
                  <w:marTop w:val="0"/>
                  <w:marBottom w:val="0"/>
                  <w:divBdr>
                    <w:top w:val="none" w:sz="0" w:space="0" w:color="auto"/>
                    <w:left w:val="none" w:sz="0" w:space="0" w:color="auto"/>
                    <w:bottom w:val="none" w:sz="0" w:space="0" w:color="auto"/>
                    <w:right w:val="none" w:sz="0" w:space="0" w:color="auto"/>
                  </w:divBdr>
                  <w:divsChild>
                    <w:div w:id="253589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7177640">
      <w:bodyDiv w:val="1"/>
      <w:marLeft w:val="0"/>
      <w:marRight w:val="0"/>
      <w:marTop w:val="0"/>
      <w:marBottom w:val="0"/>
      <w:divBdr>
        <w:top w:val="none" w:sz="0" w:space="0" w:color="auto"/>
        <w:left w:val="none" w:sz="0" w:space="0" w:color="auto"/>
        <w:bottom w:val="none" w:sz="0" w:space="0" w:color="auto"/>
        <w:right w:val="none" w:sz="0" w:space="0" w:color="auto"/>
      </w:divBdr>
      <w:divsChild>
        <w:div w:id="1171259991">
          <w:marLeft w:val="0"/>
          <w:marRight w:val="0"/>
          <w:marTop w:val="0"/>
          <w:marBottom w:val="0"/>
          <w:divBdr>
            <w:top w:val="none" w:sz="0" w:space="0" w:color="auto"/>
            <w:left w:val="none" w:sz="0" w:space="0" w:color="auto"/>
            <w:bottom w:val="none" w:sz="0" w:space="0" w:color="auto"/>
            <w:right w:val="none" w:sz="0" w:space="0" w:color="auto"/>
          </w:divBdr>
        </w:div>
      </w:divsChild>
    </w:div>
    <w:div w:id="1300183479">
      <w:bodyDiv w:val="1"/>
      <w:marLeft w:val="0"/>
      <w:marRight w:val="0"/>
      <w:marTop w:val="0"/>
      <w:marBottom w:val="0"/>
      <w:divBdr>
        <w:top w:val="none" w:sz="0" w:space="0" w:color="auto"/>
        <w:left w:val="none" w:sz="0" w:space="0" w:color="auto"/>
        <w:bottom w:val="none" w:sz="0" w:space="0" w:color="auto"/>
        <w:right w:val="none" w:sz="0" w:space="0" w:color="auto"/>
      </w:divBdr>
      <w:divsChild>
        <w:div w:id="405035697">
          <w:marLeft w:val="0"/>
          <w:marRight w:val="0"/>
          <w:marTop w:val="0"/>
          <w:marBottom w:val="0"/>
          <w:divBdr>
            <w:top w:val="none" w:sz="0" w:space="0" w:color="auto"/>
            <w:left w:val="none" w:sz="0" w:space="0" w:color="auto"/>
            <w:bottom w:val="none" w:sz="0" w:space="0" w:color="auto"/>
            <w:right w:val="none" w:sz="0" w:space="0" w:color="auto"/>
          </w:divBdr>
        </w:div>
      </w:divsChild>
    </w:div>
    <w:div w:id="1300183730">
      <w:bodyDiv w:val="1"/>
      <w:marLeft w:val="0"/>
      <w:marRight w:val="0"/>
      <w:marTop w:val="0"/>
      <w:marBottom w:val="0"/>
      <w:divBdr>
        <w:top w:val="none" w:sz="0" w:space="0" w:color="auto"/>
        <w:left w:val="none" w:sz="0" w:space="0" w:color="auto"/>
        <w:bottom w:val="none" w:sz="0" w:space="0" w:color="auto"/>
        <w:right w:val="none" w:sz="0" w:space="0" w:color="auto"/>
      </w:divBdr>
      <w:divsChild>
        <w:div w:id="1153831646">
          <w:marLeft w:val="0"/>
          <w:marRight w:val="0"/>
          <w:marTop w:val="0"/>
          <w:marBottom w:val="0"/>
          <w:divBdr>
            <w:top w:val="none" w:sz="0" w:space="0" w:color="auto"/>
            <w:left w:val="none" w:sz="0" w:space="0" w:color="auto"/>
            <w:bottom w:val="none" w:sz="0" w:space="0" w:color="auto"/>
            <w:right w:val="none" w:sz="0" w:space="0" w:color="auto"/>
          </w:divBdr>
          <w:divsChild>
            <w:div w:id="1480338307">
              <w:marLeft w:val="0"/>
              <w:marRight w:val="0"/>
              <w:marTop w:val="0"/>
              <w:marBottom w:val="0"/>
              <w:divBdr>
                <w:top w:val="none" w:sz="0" w:space="0" w:color="auto"/>
                <w:left w:val="none" w:sz="0" w:space="0" w:color="auto"/>
                <w:bottom w:val="none" w:sz="0" w:space="0" w:color="auto"/>
                <w:right w:val="none" w:sz="0" w:space="0" w:color="auto"/>
              </w:divBdr>
              <w:divsChild>
                <w:div w:id="1905795050">
                  <w:marLeft w:val="0"/>
                  <w:marRight w:val="0"/>
                  <w:marTop w:val="0"/>
                  <w:marBottom w:val="0"/>
                  <w:divBdr>
                    <w:top w:val="none" w:sz="0" w:space="0" w:color="auto"/>
                    <w:left w:val="none" w:sz="0" w:space="0" w:color="auto"/>
                    <w:bottom w:val="none" w:sz="0" w:space="0" w:color="auto"/>
                    <w:right w:val="none" w:sz="0" w:space="0" w:color="auto"/>
                  </w:divBdr>
                  <w:divsChild>
                    <w:div w:id="656613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6564523">
      <w:bodyDiv w:val="1"/>
      <w:marLeft w:val="0"/>
      <w:marRight w:val="0"/>
      <w:marTop w:val="0"/>
      <w:marBottom w:val="0"/>
      <w:divBdr>
        <w:top w:val="none" w:sz="0" w:space="0" w:color="auto"/>
        <w:left w:val="none" w:sz="0" w:space="0" w:color="auto"/>
        <w:bottom w:val="none" w:sz="0" w:space="0" w:color="auto"/>
        <w:right w:val="none" w:sz="0" w:space="0" w:color="auto"/>
      </w:divBdr>
    </w:div>
    <w:div w:id="1372027783">
      <w:bodyDiv w:val="1"/>
      <w:marLeft w:val="0"/>
      <w:marRight w:val="0"/>
      <w:marTop w:val="0"/>
      <w:marBottom w:val="0"/>
      <w:divBdr>
        <w:top w:val="none" w:sz="0" w:space="0" w:color="auto"/>
        <w:left w:val="none" w:sz="0" w:space="0" w:color="auto"/>
        <w:bottom w:val="none" w:sz="0" w:space="0" w:color="auto"/>
        <w:right w:val="none" w:sz="0" w:space="0" w:color="auto"/>
      </w:divBdr>
      <w:divsChild>
        <w:div w:id="593512562">
          <w:marLeft w:val="0"/>
          <w:marRight w:val="0"/>
          <w:marTop w:val="0"/>
          <w:marBottom w:val="0"/>
          <w:divBdr>
            <w:top w:val="none" w:sz="0" w:space="0" w:color="auto"/>
            <w:left w:val="none" w:sz="0" w:space="0" w:color="auto"/>
            <w:bottom w:val="none" w:sz="0" w:space="0" w:color="auto"/>
            <w:right w:val="none" w:sz="0" w:space="0" w:color="auto"/>
          </w:divBdr>
          <w:divsChild>
            <w:div w:id="641039249">
              <w:marLeft w:val="0"/>
              <w:marRight w:val="0"/>
              <w:marTop w:val="0"/>
              <w:marBottom w:val="0"/>
              <w:divBdr>
                <w:top w:val="none" w:sz="0" w:space="0" w:color="auto"/>
                <w:left w:val="none" w:sz="0" w:space="0" w:color="auto"/>
                <w:bottom w:val="none" w:sz="0" w:space="0" w:color="auto"/>
                <w:right w:val="none" w:sz="0" w:space="0" w:color="auto"/>
              </w:divBdr>
              <w:divsChild>
                <w:div w:id="2022657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4133774">
      <w:bodyDiv w:val="1"/>
      <w:marLeft w:val="0"/>
      <w:marRight w:val="0"/>
      <w:marTop w:val="0"/>
      <w:marBottom w:val="0"/>
      <w:divBdr>
        <w:top w:val="none" w:sz="0" w:space="0" w:color="auto"/>
        <w:left w:val="none" w:sz="0" w:space="0" w:color="auto"/>
        <w:bottom w:val="none" w:sz="0" w:space="0" w:color="auto"/>
        <w:right w:val="none" w:sz="0" w:space="0" w:color="auto"/>
      </w:divBdr>
      <w:divsChild>
        <w:div w:id="1630745442">
          <w:marLeft w:val="0"/>
          <w:marRight w:val="0"/>
          <w:marTop w:val="0"/>
          <w:marBottom w:val="0"/>
          <w:divBdr>
            <w:top w:val="none" w:sz="0" w:space="0" w:color="auto"/>
            <w:left w:val="none" w:sz="0" w:space="0" w:color="auto"/>
            <w:bottom w:val="none" w:sz="0" w:space="0" w:color="auto"/>
            <w:right w:val="none" w:sz="0" w:space="0" w:color="auto"/>
          </w:divBdr>
        </w:div>
      </w:divsChild>
    </w:div>
    <w:div w:id="1402100526">
      <w:bodyDiv w:val="1"/>
      <w:marLeft w:val="0"/>
      <w:marRight w:val="0"/>
      <w:marTop w:val="0"/>
      <w:marBottom w:val="0"/>
      <w:divBdr>
        <w:top w:val="none" w:sz="0" w:space="0" w:color="auto"/>
        <w:left w:val="none" w:sz="0" w:space="0" w:color="auto"/>
        <w:bottom w:val="none" w:sz="0" w:space="0" w:color="auto"/>
        <w:right w:val="none" w:sz="0" w:space="0" w:color="auto"/>
      </w:divBdr>
      <w:divsChild>
        <w:div w:id="1388797674">
          <w:marLeft w:val="0"/>
          <w:marRight w:val="0"/>
          <w:marTop w:val="0"/>
          <w:marBottom w:val="0"/>
          <w:divBdr>
            <w:top w:val="none" w:sz="0" w:space="0" w:color="auto"/>
            <w:left w:val="none" w:sz="0" w:space="0" w:color="auto"/>
            <w:bottom w:val="none" w:sz="0" w:space="0" w:color="auto"/>
            <w:right w:val="none" w:sz="0" w:space="0" w:color="auto"/>
          </w:divBdr>
        </w:div>
      </w:divsChild>
    </w:div>
    <w:div w:id="1404449772">
      <w:bodyDiv w:val="1"/>
      <w:marLeft w:val="0"/>
      <w:marRight w:val="0"/>
      <w:marTop w:val="0"/>
      <w:marBottom w:val="0"/>
      <w:divBdr>
        <w:top w:val="none" w:sz="0" w:space="0" w:color="auto"/>
        <w:left w:val="none" w:sz="0" w:space="0" w:color="auto"/>
        <w:bottom w:val="none" w:sz="0" w:space="0" w:color="auto"/>
        <w:right w:val="none" w:sz="0" w:space="0" w:color="auto"/>
      </w:divBdr>
      <w:divsChild>
        <w:div w:id="972565833">
          <w:marLeft w:val="0"/>
          <w:marRight w:val="0"/>
          <w:marTop w:val="0"/>
          <w:marBottom w:val="0"/>
          <w:divBdr>
            <w:top w:val="none" w:sz="0" w:space="0" w:color="auto"/>
            <w:left w:val="none" w:sz="0" w:space="0" w:color="auto"/>
            <w:bottom w:val="none" w:sz="0" w:space="0" w:color="auto"/>
            <w:right w:val="none" w:sz="0" w:space="0" w:color="auto"/>
          </w:divBdr>
          <w:divsChild>
            <w:div w:id="453139544">
              <w:marLeft w:val="0"/>
              <w:marRight w:val="0"/>
              <w:marTop w:val="0"/>
              <w:marBottom w:val="0"/>
              <w:divBdr>
                <w:top w:val="none" w:sz="0" w:space="0" w:color="auto"/>
                <w:left w:val="none" w:sz="0" w:space="0" w:color="auto"/>
                <w:bottom w:val="none" w:sz="0" w:space="0" w:color="auto"/>
                <w:right w:val="none" w:sz="0" w:space="0" w:color="auto"/>
              </w:divBdr>
              <w:divsChild>
                <w:div w:id="885797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5570822">
      <w:bodyDiv w:val="1"/>
      <w:marLeft w:val="0"/>
      <w:marRight w:val="0"/>
      <w:marTop w:val="0"/>
      <w:marBottom w:val="0"/>
      <w:divBdr>
        <w:top w:val="none" w:sz="0" w:space="0" w:color="auto"/>
        <w:left w:val="none" w:sz="0" w:space="0" w:color="auto"/>
        <w:bottom w:val="none" w:sz="0" w:space="0" w:color="auto"/>
        <w:right w:val="none" w:sz="0" w:space="0" w:color="auto"/>
      </w:divBdr>
      <w:divsChild>
        <w:div w:id="1249852759">
          <w:marLeft w:val="0"/>
          <w:marRight w:val="0"/>
          <w:marTop w:val="0"/>
          <w:marBottom w:val="0"/>
          <w:divBdr>
            <w:top w:val="none" w:sz="0" w:space="0" w:color="auto"/>
            <w:left w:val="none" w:sz="0" w:space="0" w:color="auto"/>
            <w:bottom w:val="none" w:sz="0" w:space="0" w:color="auto"/>
            <w:right w:val="none" w:sz="0" w:space="0" w:color="auto"/>
          </w:divBdr>
          <w:divsChild>
            <w:div w:id="363336397">
              <w:marLeft w:val="0"/>
              <w:marRight w:val="0"/>
              <w:marTop w:val="0"/>
              <w:marBottom w:val="0"/>
              <w:divBdr>
                <w:top w:val="none" w:sz="0" w:space="0" w:color="auto"/>
                <w:left w:val="none" w:sz="0" w:space="0" w:color="auto"/>
                <w:bottom w:val="none" w:sz="0" w:space="0" w:color="auto"/>
                <w:right w:val="none" w:sz="0" w:space="0" w:color="auto"/>
              </w:divBdr>
              <w:divsChild>
                <w:div w:id="525945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6151129">
      <w:bodyDiv w:val="1"/>
      <w:marLeft w:val="0"/>
      <w:marRight w:val="0"/>
      <w:marTop w:val="0"/>
      <w:marBottom w:val="0"/>
      <w:divBdr>
        <w:top w:val="none" w:sz="0" w:space="0" w:color="auto"/>
        <w:left w:val="none" w:sz="0" w:space="0" w:color="auto"/>
        <w:bottom w:val="none" w:sz="0" w:space="0" w:color="auto"/>
        <w:right w:val="none" w:sz="0" w:space="0" w:color="auto"/>
      </w:divBdr>
      <w:divsChild>
        <w:div w:id="99450087">
          <w:marLeft w:val="0"/>
          <w:marRight w:val="0"/>
          <w:marTop w:val="0"/>
          <w:marBottom w:val="0"/>
          <w:divBdr>
            <w:top w:val="none" w:sz="0" w:space="0" w:color="auto"/>
            <w:left w:val="none" w:sz="0" w:space="0" w:color="auto"/>
            <w:bottom w:val="none" w:sz="0" w:space="0" w:color="auto"/>
            <w:right w:val="none" w:sz="0" w:space="0" w:color="auto"/>
          </w:divBdr>
        </w:div>
      </w:divsChild>
    </w:div>
    <w:div w:id="1407919793">
      <w:bodyDiv w:val="1"/>
      <w:marLeft w:val="0"/>
      <w:marRight w:val="0"/>
      <w:marTop w:val="0"/>
      <w:marBottom w:val="0"/>
      <w:divBdr>
        <w:top w:val="none" w:sz="0" w:space="0" w:color="auto"/>
        <w:left w:val="none" w:sz="0" w:space="0" w:color="auto"/>
        <w:bottom w:val="none" w:sz="0" w:space="0" w:color="auto"/>
        <w:right w:val="none" w:sz="0" w:space="0" w:color="auto"/>
      </w:divBdr>
      <w:divsChild>
        <w:div w:id="1043485671">
          <w:marLeft w:val="0"/>
          <w:marRight w:val="0"/>
          <w:marTop w:val="0"/>
          <w:marBottom w:val="0"/>
          <w:divBdr>
            <w:top w:val="none" w:sz="0" w:space="0" w:color="auto"/>
            <w:left w:val="none" w:sz="0" w:space="0" w:color="auto"/>
            <w:bottom w:val="none" w:sz="0" w:space="0" w:color="auto"/>
            <w:right w:val="none" w:sz="0" w:space="0" w:color="auto"/>
          </w:divBdr>
        </w:div>
      </w:divsChild>
    </w:div>
    <w:div w:id="1413089186">
      <w:bodyDiv w:val="1"/>
      <w:marLeft w:val="0"/>
      <w:marRight w:val="0"/>
      <w:marTop w:val="0"/>
      <w:marBottom w:val="0"/>
      <w:divBdr>
        <w:top w:val="none" w:sz="0" w:space="0" w:color="auto"/>
        <w:left w:val="none" w:sz="0" w:space="0" w:color="auto"/>
        <w:bottom w:val="none" w:sz="0" w:space="0" w:color="auto"/>
        <w:right w:val="none" w:sz="0" w:space="0" w:color="auto"/>
      </w:divBdr>
      <w:divsChild>
        <w:div w:id="1884752595">
          <w:marLeft w:val="0"/>
          <w:marRight w:val="0"/>
          <w:marTop w:val="0"/>
          <w:marBottom w:val="0"/>
          <w:divBdr>
            <w:top w:val="none" w:sz="0" w:space="0" w:color="auto"/>
            <w:left w:val="none" w:sz="0" w:space="0" w:color="auto"/>
            <w:bottom w:val="none" w:sz="0" w:space="0" w:color="auto"/>
            <w:right w:val="none" w:sz="0" w:space="0" w:color="auto"/>
          </w:divBdr>
          <w:divsChild>
            <w:div w:id="2053576408">
              <w:marLeft w:val="0"/>
              <w:marRight w:val="0"/>
              <w:marTop w:val="0"/>
              <w:marBottom w:val="0"/>
              <w:divBdr>
                <w:top w:val="none" w:sz="0" w:space="0" w:color="auto"/>
                <w:left w:val="none" w:sz="0" w:space="0" w:color="auto"/>
                <w:bottom w:val="none" w:sz="0" w:space="0" w:color="auto"/>
                <w:right w:val="none" w:sz="0" w:space="0" w:color="auto"/>
              </w:divBdr>
              <w:divsChild>
                <w:div w:id="141653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4766019">
      <w:bodyDiv w:val="1"/>
      <w:marLeft w:val="0"/>
      <w:marRight w:val="0"/>
      <w:marTop w:val="0"/>
      <w:marBottom w:val="0"/>
      <w:divBdr>
        <w:top w:val="none" w:sz="0" w:space="0" w:color="auto"/>
        <w:left w:val="none" w:sz="0" w:space="0" w:color="auto"/>
        <w:bottom w:val="none" w:sz="0" w:space="0" w:color="auto"/>
        <w:right w:val="none" w:sz="0" w:space="0" w:color="auto"/>
      </w:divBdr>
      <w:divsChild>
        <w:div w:id="305746915">
          <w:marLeft w:val="0"/>
          <w:marRight w:val="0"/>
          <w:marTop w:val="0"/>
          <w:marBottom w:val="0"/>
          <w:divBdr>
            <w:top w:val="none" w:sz="0" w:space="0" w:color="auto"/>
            <w:left w:val="none" w:sz="0" w:space="0" w:color="auto"/>
            <w:bottom w:val="none" w:sz="0" w:space="0" w:color="auto"/>
            <w:right w:val="none" w:sz="0" w:space="0" w:color="auto"/>
          </w:divBdr>
        </w:div>
      </w:divsChild>
    </w:div>
    <w:div w:id="1445923820">
      <w:bodyDiv w:val="1"/>
      <w:marLeft w:val="0"/>
      <w:marRight w:val="0"/>
      <w:marTop w:val="0"/>
      <w:marBottom w:val="0"/>
      <w:divBdr>
        <w:top w:val="none" w:sz="0" w:space="0" w:color="auto"/>
        <w:left w:val="none" w:sz="0" w:space="0" w:color="auto"/>
        <w:bottom w:val="none" w:sz="0" w:space="0" w:color="auto"/>
        <w:right w:val="none" w:sz="0" w:space="0" w:color="auto"/>
      </w:divBdr>
      <w:divsChild>
        <w:div w:id="894043375">
          <w:marLeft w:val="0"/>
          <w:marRight w:val="0"/>
          <w:marTop w:val="0"/>
          <w:marBottom w:val="0"/>
          <w:divBdr>
            <w:top w:val="none" w:sz="0" w:space="0" w:color="auto"/>
            <w:left w:val="none" w:sz="0" w:space="0" w:color="auto"/>
            <w:bottom w:val="none" w:sz="0" w:space="0" w:color="auto"/>
            <w:right w:val="none" w:sz="0" w:space="0" w:color="auto"/>
          </w:divBdr>
        </w:div>
      </w:divsChild>
    </w:div>
    <w:div w:id="1449349454">
      <w:bodyDiv w:val="1"/>
      <w:marLeft w:val="0"/>
      <w:marRight w:val="0"/>
      <w:marTop w:val="0"/>
      <w:marBottom w:val="0"/>
      <w:divBdr>
        <w:top w:val="none" w:sz="0" w:space="0" w:color="auto"/>
        <w:left w:val="none" w:sz="0" w:space="0" w:color="auto"/>
        <w:bottom w:val="none" w:sz="0" w:space="0" w:color="auto"/>
        <w:right w:val="none" w:sz="0" w:space="0" w:color="auto"/>
      </w:divBdr>
      <w:divsChild>
        <w:div w:id="784039927">
          <w:marLeft w:val="0"/>
          <w:marRight w:val="0"/>
          <w:marTop w:val="0"/>
          <w:marBottom w:val="0"/>
          <w:divBdr>
            <w:top w:val="none" w:sz="0" w:space="0" w:color="auto"/>
            <w:left w:val="none" w:sz="0" w:space="0" w:color="auto"/>
            <w:bottom w:val="none" w:sz="0" w:space="0" w:color="auto"/>
            <w:right w:val="none" w:sz="0" w:space="0" w:color="auto"/>
          </w:divBdr>
        </w:div>
      </w:divsChild>
    </w:div>
    <w:div w:id="1472987856">
      <w:bodyDiv w:val="1"/>
      <w:marLeft w:val="0"/>
      <w:marRight w:val="0"/>
      <w:marTop w:val="0"/>
      <w:marBottom w:val="0"/>
      <w:divBdr>
        <w:top w:val="none" w:sz="0" w:space="0" w:color="auto"/>
        <w:left w:val="none" w:sz="0" w:space="0" w:color="auto"/>
        <w:bottom w:val="none" w:sz="0" w:space="0" w:color="auto"/>
        <w:right w:val="none" w:sz="0" w:space="0" w:color="auto"/>
      </w:divBdr>
      <w:divsChild>
        <w:div w:id="1828280222">
          <w:marLeft w:val="0"/>
          <w:marRight w:val="0"/>
          <w:marTop w:val="0"/>
          <w:marBottom w:val="0"/>
          <w:divBdr>
            <w:top w:val="none" w:sz="0" w:space="0" w:color="auto"/>
            <w:left w:val="none" w:sz="0" w:space="0" w:color="auto"/>
            <w:bottom w:val="none" w:sz="0" w:space="0" w:color="auto"/>
            <w:right w:val="none" w:sz="0" w:space="0" w:color="auto"/>
          </w:divBdr>
        </w:div>
      </w:divsChild>
    </w:div>
    <w:div w:id="1488403488">
      <w:bodyDiv w:val="1"/>
      <w:marLeft w:val="0"/>
      <w:marRight w:val="0"/>
      <w:marTop w:val="0"/>
      <w:marBottom w:val="0"/>
      <w:divBdr>
        <w:top w:val="none" w:sz="0" w:space="0" w:color="auto"/>
        <w:left w:val="none" w:sz="0" w:space="0" w:color="auto"/>
        <w:bottom w:val="none" w:sz="0" w:space="0" w:color="auto"/>
        <w:right w:val="none" w:sz="0" w:space="0" w:color="auto"/>
      </w:divBdr>
      <w:divsChild>
        <w:div w:id="211113866">
          <w:marLeft w:val="0"/>
          <w:marRight w:val="0"/>
          <w:marTop w:val="0"/>
          <w:marBottom w:val="0"/>
          <w:divBdr>
            <w:top w:val="none" w:sz="0" w:space="0" w:color="auto"/>
            <w:left w:val="none" w:sz="0" w:space="0" w:color="auto"/>
            <w:bottom w:val="none" w:sz="0" w:space="0" w:color="auto"/>
            <w:right w:val="none" w:sz="0" w:space="0" w:color="auto"/>
          </w:divBdr>
          <w:divsChild>
            <w:div w:id="489978115">
              <w:marLeft w:val="0"/>
              <w:marRight w:val="0"/>
              <w:marTop w:val="0"/>
              <w:marBottom w:val="0"/>
              <w:divBdr>
                <w:top w:val="none" w:sz="0" w:space="0" w:color="auto"/>
                <w:left w:val="none" w:sz="0" w:space="0" w:color="auto"/>
                <w:bottom w:val="none" w:sz="0" w:space="0" w:color="auto"/>
                <w:right w:val="none" w:sz="0" w:space="0" w:color="auto"/>
              </w:divBdr>
              <w:divsChild>
                <w:div w:id="441919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3065485">
      <w:bodyDiv w:val="1"/>
      <w:marLeft w:val="0"/>
      <w:marRight w:val="0"/>
      <w:marTop w:val="0"/>
      <w:marBottom w:val="0"/>
      <w:divBdr>
        <w:top w:val="none" w:sz="0" w:space="0" w:color="auto"/>
        <w:left w:val="none" w:sz="0" w:space="0" w:color="auto"/>
        <w:bottom w:val="none" w:sz="0" w:space="0" w:color="auto"/>
        <w:right w:val="none" w:sz="0" w:space="0" w:color="auto"/>
      </w:divBdr>
      <w:divsChild>
        <w:div w:id="314604498">
          <w:marLeft w:val="0"/>
          <w:marRight w:val="0"/>
          <w:marTop w:val="0"/>
          <w:marBottom w:val="0"/>
          <w:divBdr>
            <w:top w:val="none" w:sz="0" w:space="0" w:color="auto"/>
            <w:left w:val="none" w:sz="0" w:space="0" w:color="auto"/>
            <w:bottom w:val="none" w:sz="0" w:space="0" w:color="auto"/>
            <w:right w:val="none" w:sz="0" w:space="0" w:color="auto"/>
          </w:divBdr>
        </w:div>
      </w:divsChild>
    </w:div>
    <w:div w:id="1518807617">
      <w:bodyDiv w:val="1"/>
      <w:marLeft w:val="0"/>
      <w:marRight w:val="0"/>
      <w:marTop w:val="0"/>
      <w:marBottom w:val="0"/>
      <w:divBdr>
        <w:top w:val="none" w:sz="0" w:space="0" w:color="auto"/>
        <w:left w:val="none" w:sz="0" w:space="0" w:color="auto"/>
        <w:bottom w:val="none" w:sz="0" w:space="0" w:color="auto"/>
        <w:right w:val="none" w:sz="0" w:space="0" w:color="auto"/>
      </w:divBdr>
      <w:divsChild>
        <w:div w:id="74515675">
          <w:marLeft w:val="0"/>
          <w:marRight w:val="0"/>
          <w:marTop w:val="0"/>
          <w:marBottom w:val="0"/>
          <w:divBdr>
            <w:top w:val="none" w:sz="0" w:space="0" w:color="auto"/>
            <w:left w:val="none" w:sz="0" w:space="0" w:color="auto"/>
            <w:bottom w:val="none" w:sz="0" w:space="0" w:color="auto"/>
            <w:right w:val="none" w:sz="0" w:space="0" w:color="auto"/>
          </w:divBdr>
          <w:divsChild>
            <w:div w:id="448474395">
              <w:marLeft w:val="0"/>
              <w:marRight w:val="0"/>
              <w:marTop w:val="0"/>
              <w:marBottom w:val="0"/>
              <w:divBdr>
                <w:top w:val="none" w:sz="0" w:space="0" w:color="auto"/>
                <w:left w:val="none" w:sz="0" w:space="0" w:color="auto"/>
                <w:bottom w:val="none" w:sz="0" w:space="0" w:color="auto"/>
                <w:right w:val="none" w:sz="0" w:space="0" w:color="auto"/>
              </w:divBdr>
              <w:divsChild>
                <w:div w:id="1501461660">
                  <w:marLeft w:val="0"/>
                  <w:marRight w:val="0"/>
                  <w:marTop w:val="0"/>
                  <w:marBottom w:val="0"/>
                  <w:divBdr>
                    <w:top w:val="none" w:sz="0" w:space="0" w:color="auto"/>
                    <w:left w:val="none" w:sz="0" w:space="0" w:color="auto"/>
                    <w:bottom w:val="none" w:sz="0" w:space="0" w:color="auto"/>
                    <w:right w:val="none" w:sz="0" w:space="0" w:color="auto"/>
                  </w:divBdr>
                  <w:divsChild>
                    <w:div w:id="902982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5678707">
      <w:bodyDiv w:val="1"/>
      <w:marLeft w:val="0"/>
      <w:marRight w:val="0"/>
      <w:marTop w:val="0"/>
      <w:marBottom w:val="0"/>
      <w:divBdr>
        <w:top w:val="none" w:sz="0" w:space="0" w:color="auto"/>
        <w:left w:val="none" w:sz="0" w:space="0" w:color="auto"/>
        <w:bottom w:val="none" w:sz="0" w:space="0" w:color="auto"/>
        <w:right w:val="none" w:sz="0" w:space="0" w:color="auto"/>
      </w:divBdr>
    </w:div>
    <w:div w:id="1578054388">
      <w:bodyDiv w:val="1"/>
      <w:marLeft w:val="0"/>
      <w:marRight w:val="0"/>
      <w:marTop w:val="0"/>
      <w:marBottom w:val="0"/>
      <w:divBdr>
        <w:top w:val="none" w:sz="0" w:space="0" w:color="auto"/>
        <w:left w:val="none" w:sz="0" w:space="0" w:color="auto"/>
        <w:bottom w:val="none" w:sz="0" w:space="0" w:color="auto"/>
        <w:right w:val="none" w:sz="0" w:space="0" w:color="auto"/>
      </w:divBdr>
      <w:divsChild>
        <w:div w:id="909923813">
          <w:marLeft w:val="0"/>
          <w:marRight w:val="0"/>
          <w:marTop w:val="0"/>
          <w:marBottom w:val="0"/>
          <w:divBdr>
            <w:top w:val="none" w:sz="0" w:space="0" w:color="auto"/>
            <w:left w:val="none" w:sz="0" w:space="0" w:color="auto"/>
            <w:bottom w:val="none" w:sz="0" w:space="0" w:color="auto"/>
            <w:right w:val="none" w:sz="0" w:space="0" w:color="auto"/>
          </w:divBdr>
          <w:divsChild>
            <w:div w:id="1781530895">
              <w:marLeft w:val="0"/>
              <w:marRight w:val="0"/>
              <w:marTop w:val="0"/>
              <w:marBottom w:val="0"/>
              <w:divBdr>
                <w:top w:val="none" w:sz="0" w:space="0" w:color="auto"/>
                <w:left w:val="none" w:sz="0" w:space="0" w:color="auto"/>
                <w:bottom w:val="none" w:sz="0" w:space="0" w:color="auto"/>
                <w:right w:val="none" w:sz="0" w:space="0" w:color="auto"/>
              </w:divBdr>
              <w:divsChild>
                <w:div w:id="1548570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5413896">
      <w:bodyDiv w:val="1"/>
      <w:marLeft w:val="0"/>
      <w:marRight w:val="0"/>
      <w:marTop w:val="0"/>
      <w:marBottom w:val="0"/>
      <w:divBdr>
        <w:top w:val="none" w:sz="0" w:space="0" w:color="auto"/>
        <w:left w:val="none" w:sz="0" w:space="0" w:color="auto"/>
        <w:bottom w:val="none" w:sz="0" w:space="0" w:color="auto"/>
        <w:right w:val="none" w:sz="0" w:space="0" w:color="auto"/>
      </w:divBdr>
      <w:divsChild>
        <w:div w:id="1086270349">
          <w:marLeft w:val="0"/>
          <w:marRight w:val="0"/>
          <w:marTop w:val="0"/>
          <w:marBottom w:val="0"/>
          <w:divBdr>
            <w:top w:val="none" w:sz="0" w:space="0" w:color="auto"/>
            <w:left w:val="none" w:sz="0" w:space="0" w:color="auto"/>
            <w:bottom w:val="none" w:sz="0" w:space="0" w:color="auto"/>
            <w:right w:val="none" w:sz="0" w:space="0" w:color="auto"/>
          </w:divBdr>
          <w:divsChild>
            <w:div w:id="391655756">
              <w:marLeft w:val="0"/>
              <w:marRight w:val="0"/>
              <w:marTop w:val="0"/>
              <w:marBottom w:val="0"/>
              <w:divBdr>
                <w:top w:val="none" w:sz="0" w:space="0" w:color="auto"/>
                <w:left w:val="none" w:sz="0" w:space="0" w:color="auto"/>
                <w:bottom w:val="none" w:sz="0" w:space="0" w:color="auto"/>
                <w:right w:val="none" w:sz="0" w:space="0" w:color="auto"/>
              </w:divBdr>
              <w:divsChild>
                <w:div w:id="1801999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1082459">
      <w:bodyDiv w:val="1"/>
      <w:marLeft w:val="0"/>
      <w:marRight w:val="0"/>
      <w:marTop w:val="0"/>
      <w:marBottom w:val="0"/>
      <w:divBdr>
        <w:top w:val="none" w:sz="0" w:space="0" w:color="auto"/>
        <w:left w:val="none" w:sz="0" w:space="0" w:color="auto"/>
        <w:bottom w:val="none" w:sz="0" w:space="0" w:color="auto"/>
        <w:right w:val="none" w:sz="0" w:space="0" w:color="auto"/>
      </w:divBdr>
      <w:divsChild>
        <w:div w:id="436414142">
          <w:marLeft w:val="0"/>
          <w:marRight w:val="0"/>
          <w:marTop w:val="0"/>
          <w:marBottom w:val="0"/>
          <w:divBdr>
            <w:top w:val="none" w:sz="0" w:space="0" w:color="auto"/>
            <w:left w:val="none" w:sz="0" w:space="0" w:color="auto"/>
            <w:bottom w:val="none" w:sz="0" w:space="0" w:color="auto"/>
            <w:right w:val="none" w:sz="0" w:space="0" w:color="auto"/>
          </w:divBdr>
        </w:div>
      </w:divsChild>
    </w:div>
    <w:div w:id="1618873149">
      <w:bodyDiv w:val="1"/>
      <w:marLeft w:val="0"/>
      <w:marRight w:val="0"/>
      <w:marTop w:val="0"/>
      <w:marBottom w:val="0"/>
      <w:divBdr>
        <w:top w:val="none" w:sz="0" w:space="0" w:color="auto"/>
        <w:left w:val="none" w:sz="0" w:space="0" w:color="auto"/>
        <w:bottom w:val="none" w:sz="0" w:space="0" w:color="auto"/>
        <w:right w:val="none" w:sz="0" w:space="0" w:color="auto"/>
      </w:divBdr>
      <w:divsChild>
        <w:div w:id="1457065380">
          <w:marLeft w:val="0"/>
          <w:marRight w:val="0"/>
          <w:marTop w:val="0"/>
          <w:marBottom w:val="0"/>
          <w:divBdr>
            <w:top w:val="none" w:sz="0" w:space="0" w:color="auto"/>
            <w:left w:val="none" w:sz="0" w:space="0" w:color="auto"/>
            <w:bottom w:val="none" w:sz="0" w:space="0" w:color="auto"/>
            <w:right w:val="none" w:sz="0" w:space="0" w:color="auto"/>
          </w:divBdr>
        </w:div>
      </w:divsChild>
    </w:div>
    <w:div w:id="1652756243">
      <w:bodyDiv w:val="1"/>
      <w:marLeft w:val="0"/>
      <w:marRight w:val="0"/>
      <w:marTop w:val="0"/>
      <w:marBottom w:val="0"/>
      <w:divBdr>
        <w:top w:val="none" w:sz="0" w:space="0" w:color="auto"/>
        <w:left w:val="none" w:sz="0" w:space="0" w:color="auto"/>
        <w:bottom w:val="none" w:sz="0" w:space="0" w:color="auto"/>
        <w:right w:val="none" w:sz="0" w:space="0" w:color="auto"/>
      </w:divBdr>
      <w:divsChild>
        <w:div w:id="1454129553">
          <w:marLeft w:val="0"/>
          <w:marRight w:val="0"/>
          <w:marTop w:val="0"/>
          <w:marBottom w:val="0"/>
          <w:divBdr>
            <w:top w:val="none" w:sz="0" w:space="0" w:color="auto"/>
            <w:left w:val="none" w:sz="0" w:space="0" w:color="auto"/>
            <w:bottom w:val="none" w:sz="0" w:space="0" w:color="auto"/>
            <w:right w:val="none" w:sz="0" w:space="0" w:color="auto"/>
          </w:divBdr>
        </w:div>
      </w:divsChild>
    </w:div>
    <w:div w:id="1666279495">
      <w:bodyDiv w:val="1"/>
      <w:marLeft w:val="0"/>
      <w:marRight w:val="0"/>
      <w:marTop w:val="0"/>
      <w:marBottom w:val="0"/>
      <w:divBdr>
        <w:top w:val="none" w:sz="0" w:space="0" w:color="auto"/>
        <w:left w:val="none" w:sz="0" w:space="0" w:color="auto"/>
        <w:bottom w:val="none" w:sz="0" w:space="0" w:color="auto"/>
        <w:right w:val="none" w:sz="0" w:space="0" w:color="auto"/>
      </w:divBdr>
      <w:divsChild>
        <w:div w:id="1696341136">
          <w:marLeft w:val="0"/>
          <w:marRight w:val="0"/>
          <w:marTop w:val="0"/>
          <w:marBottom w:val="0"/>
          <w:divBdr>
            <w:top w:val="none" w:sz="0" w:space="0" w:color="auto"/>
            <w:left w:val="none" w:sz="0" w:space="0" w:color="auto"/>
            <w:bottom w:val="none" w:sz="0" w:space="0" w:color="auto"/>
            <w:right w:val="none" w:sz="0" w:space="0" w:color="auto"/>
          </w:divBdr>
        </w:div>
      </w:divsChild>
    </w:div>
    <w:div w:id="1677152685">
      <w:bodyDiv w:val="1"/>
      <w:marLeft w:val="0"/>
      <w:marRight w:val="0"/>
      <w:marTop w:val="0"/>
      <w:marBottom w:val="0"/>
      <w:divBdr>
        <w:top w:val="none" w:sz="0" w:space="0" w:color="auto"/>
        <w:left w:val="none" w:sz="0" w:space="0" w:color="auto"/>
        <w:bottom w:val="none" w:sz="0" w:space="0" w:color="auto"/>
        <w:right w:val="none" w:sz="0" w:space="0" w:color="auto"/>
      </w:divBdr>
    </w:div>
    <w:div w:id="1679573132">
      <w:bodyDiv w:val="1"/>
      <w:marLeft w:val="0"/>
      <w:marRight w:val="0"/>
      <w:marTop w:val="0"/>
      <w:marBottom w:val="0"/>
      <w:divBdr>
        <w:top w:val="none" w:sz="0" w:space="0" w:color="auto"/>
        <w:left w:val="none" w:sz="0" w:space="0" w:color="auto"/>
        <w:bottom w:val="none" w:sz="0" w:space="0" w:color="auto"/>
        <w:right w:val="none" w:sz="0" w:space="0" w:color="auto"/>
      </w:divBdr>
      <w:divsChild>
        <w:div w:id="1195654121">
          <w:marLeft w:val="0"/>
          <w:marRight w:val="0"/>
          <w:marTop w:val="0"/>
          <w:marBottom w:val="0"/>
          <w:divBdr>
            <w:top w:val="none" w:sz="0" w:space="0" w:color="auto"/>
            <w:left w:val="none" w:sz="0" w:space="0" w:color="auto"/>
            <w:bottom w:val="none" w:sz="0" w:space="0" w:color="auto"/>
            <w:right w:val="none" w:sz="0" w:space="0" w:color="auto"/>
          </w:divBdr>
        </w:div>
      </w:divsChild>
    </w:div>
    <w:div w:id="1686441477">
      <w:bodyDiv w:val="1"/>
      <w:marLeft w:val="0"/>
      <w:marRight w:val="0"/>
      <w:marTop w:val="0"/>
      <w:marBottom w:val="0"/>
      <w:divBdr>
        <w:top w:val="none" w:sz="0" w:space="0" w:color="auto"/>
        <w:left w:val="none" w:sz="0" w:space="0" w:color="auto"/>
        <w:bottom w:val="none" w:sz="0" w:space="0" w:color="auto"/>
        <w:right w:val="none" w:sz="0" w:space="0" w:color="auto"/>
      </w:divBdr>
      <w:divsChild>
        <w:div w:id="553077064">
          <w:marLeft w:val="0"/>
          <w:marRight w:val="0"/>
          <w:marTop w:val="0"/>
          <w:marBottom w:val="0"/>
          <w:divBdr>
            <w:top w:val="none" w:sz="0" w:space="0" w:color="auto"/>
            <w:left w:val="none" w:sz="0" w:space="0" w:color="auto"/>
            <w:bottom w:val="none" w:sz="0" w:space="0" w:color="auto"/>
            <w:right w:val="none" w:sz="0" w:space="0" w:color="auto"/>
          </w:divBdr>
        </w:div>
      </w:divsChild>
    </w:div>
    <w:div w:id="1755126310">
      <w:bodyDiv w:val="1"/>
      <w:marLeft w:val="0"/>
      <w:marRight w:val="0"/>
      <w:marTop w:val="0"/>
      <w:marBottom w:val="0"/>
      <w:divBdr>
        <w:top w:val="none" w:sz="0" w:space="0" w:color="auto"/>
        <w:left w:val="none" w:sz="0" w:space="0" w:color="auto"/>
        <w:bottom w:val="none" w:sz="0" w:space="0" w:color="auto"/>
        <w:right w:val="none" w:sz="0" w:space="0" w:color="auto"/>
      </w:divBdr>
      <w:divsChild>
        <w:div w:id="2031950112">
          <w:marLeft w:val="0"/>
          <w:marRight w:val="0"/>
          <w:marTop w:val="0"/>
          <w:marBottom w:val="0"/>
          <w:divBdr>
            <w:top w:val="none" w:sz="0" w:space="0" w:color="auto"/>
            <w:left w:val="none" w:sz="0" w:space="0" w:color="auto"/>
            <w:bottom w:val="none" w:sz="0" w:space="0" w:color="auto"/>
            <w:right w:val="none" w:sz="0" w:space="0" w:color="auto"/>
          </w:divBdr>
        </w:div>
      </w:divsChild>
    </w:div>
    <w:div w:id="1765373143">
      <w:bodyDiv w:val="1"/>
      <w:marLeft w:val="0"/>
      <w:marRight w:val="0"/>
      <w:marTop w:val="0"/>
      <w:marBottom w:val="0"/>
      <w:divBdr>
        <w:top w:val="none" w:sz="0" w:space="0" w:color="auto"/>
        <w:left w:val="none" w:sz="0" w:space="0" w:color="auto"/>
        <w:bottom w:val="none" w:sz="0" w:space="0" w:color="auto"/>
        <w:right w:val="none" w:sz="0" w:space="0" w:color="auto"/>
      </w:divBdr>
      <w:divsChild>
        <w:div w:id="446049653">
          <w:marLeft w:val="0"/>
          <w:marRight w:val="0"/>
          <w:marTop w:val="0"/>
          <w:marBottom w:val="0"/>
          <w:divBdr>
            <w:top w:val="none" w:sz="0" w:space="0" w:color="auto"/>
            <w:left w:val="none" w:sz="0" w:space="0" w:color="auto"/>
            <w:bottom w:val="none" w:sz="0" w:space="0" w:color="auto"/>
            <w:right w:val="none" w:sz="0" w:space="0" w:color="auto"/>
          </w:divBdr>
        </w:div>
      </w:divsChild>
    </w:div>
    <w:div w:id="1824539315">
      <w:bodyDiv w:val="1"/>
      <w:marLeft w:val="0"/>
      <w:marRight w:val="0"/>
      <w:marTop w:val="0"/>
      <w:marBottom w:val="0"/>
      <w:divBdr>
        <w:top w:val="none" w:sz="0" w:space="0" w:color="auto"/>
        <w:left w:val="none" w:sz="0" w:space="0" w:color="auto"/>
        <w:bottom w:val="none" w:sz="0" w:space="0" w:color="auto"/>
        <w:right w:val="none" w:sz="0" w:space="0" w:color="auto"/>
      </w:divBdr>
      <w:divsChild>
        <w:div w:id="784159746">
          <w:marLeft w:val="0"/>
          <w:marRight w:val="0"/>
          <w:marTop w:val="0"/>
          <w:marBottom w:val="0"/>
          <w:divBdr>
            <w:top w:val="none" w:sz="0" w:space="0" w:color="auto"/>
            <w:left w:val="none" w:sz="0" w:space="0" w:color="auto"/>
            <w:bottom w:val="none" w:sz="0" w:space="0" w:color="auto"/>
            <w:right w:val="none" w:sz="0" w:space="0" w:color="auto"/>
          </w:divBdr>
        </w:div>
      </w:divsChild>
    </w:div>
    <w:div w:id="1838299194">
      <w:bodyDiv w:val="1"/>
      <w:marLeft w:val="0"/>
      <w:marRight w:val="0"/>
      <w:marTop w:val="0"/>
      <w:marBottom w:val="0"/>
      <w:divBdr>
        <w:top w:val="none" w:sz="0" w:space="0" w:color="auto"/>
        <w:left w:val="none" w:sz="0" w:space="0" w:color="auto"/>
        <w:bottom w:val="none" w:sz="0" w:space="0" w:color="auto"/>
        <w:right w:val="none" w:sz="0" w:space="0" w:color="auto"/>
      </w:divBdr>
      <w:divsChild>
        <w:div w:id="1524054446">
          <w:marLeft w:val="0"/>
          <w:marRight w:val="0"/>
          <w:marTop w:val="0"/>
          <w:marBottom w:val="0"/>
          <w:divBdr>
            <w:top w:val="none" w:sz="0" w:space="0" w:color="auto"/>
            <w:left w:val="none" w:sz="0" w:space="0" w:color="auto"/>
            <w:bottom w:val="none" w:sz="0" w:space="0" w:color="auto"/>
            <w:right w:val="none" w:sz="0" w:space="0" w:color="auto"/>
          </w:divBdr>
          <w:divsChild>
            <w:div w:id="1732071639">
              <w:marLeft w:val="0"/>
              <w:marRight w:val="0"/>
              <w:marTop w:val="0"/>
              <w:marBottom w:val="0"/>
              <w:divBdr>
                <w:top w:val="none" w:sz="0" w:space="0" w:color="auto"/>
                <w:left w:val="none" w:sz="0" w:space="0" w:color="auto"/>
                <w:bottom w:val="none" w:sz="0" w:space="0" w:color="auto"/>
                <w:right w:val="none" w:sz="0" w:space="0" w:color="auto"/>
              </w:divBdr>
              <w:divsChild>
                <w:div w:id="136533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4563242">
      <w:bodyDiv w:val="1"/>
      <w:marLeft w:val="0"/>
      <w:marRight w:val="0"/>
      <w:marTop w:val="0"/>
      <w:marBottom w:val="0"/>
      <w:divBdr>
        <w:top w:val="none" w:sz="0" w:space="0" w:color="auto"/>
        <w:left w:val="none" w:sz="0" w:space="0" w:color="auto"/>
        <w:bottom w:val="none" w:sz="0" w:space="0" w:color="auto"/>
        <w:right w:val="none" w:sz="0" w:space="0" w:color="auto"/>
      </w:divBdr>
      <w:divsChild>
        <w:div w:id="120802552">
          <w:marLeft w:val="0"/>
          <w:marRight w:val="0"/>
          <w:marTop w:val="0"/>
          <w:marBottom w:val="0"/>
          <w:divBdr>
            <w:top w:val="none" w:sz="0" w:space="0" w:color="auto"/>
            <w:left w:val="none" w:sz="0" w:space="0" w:color="auto"/>
            <w:bottom w:val="none" w:sz="0" w:space="0" w:color="auto"/>
            <w:right w:val="none" w:sz="0" w:space="0" w:color="auto"/>
          </w:divBdr>
        </w:div>
      </w:divsChild>
    </w:div>
    <w:div w:id="1856462458">
      <w:bodyDiv w:val="1"/>
      <w:marLeft w:val="0"/>
      <w:marRight w:val="0"/>
      <w:marTop w:val="0"/>
      <w:marBottom w:val="0"/>
      <w:divBdr>
        <w:top w:val="none" w:sz="0" w:space="0" w:color="auto"/>
        <w:left w:val="none" w:sz="0" w:space="0" w:color="auto"/>
        <w:bottom w:val="none" w:sz="0" w:space="0" w:color="auto"/>
        <w:right w:val="none" w:sz="0" w:space="0" w:color="auto"/>
      </w:divBdr>
      <w:divsChild>
        <w:div w:id="940915892">
          <w:marLeft w:val="0"/>
          <w:marRight w:val="0"/>
          <w:marTop w:val="0"/>
          <w:marBottom w:val="0"/>
          <w:divBdr>
            <w:top w:val="none" w:sz="0" w:space="0" w:color="auto"/>
            <w:left w:val="none" w:sz="0" w:space="0" w:color="auto"/>
            <w:bottom w:val="none" w:sz="0" w:space="0" w:color="auto"/>
            <w:right w:val="none" w:sz="0" w:space="0" w:color="auto"/>
          </w:divBdr>
          <w:divsChild>
            <w:div w:id="1341816729">
              <w:marLeft w:val="0"/>
              <w:marRight w:val="0"/>
              <w:marTop w:val="0"/>
              <w:marBottom w:val="0"/>
              <w:divBdr>
                <w:top w:val="none" w:sz="0" w:space="0" w:color="auto"/>
                <w:left w:val="none" w:sz="0" w:space="0" w:color="auto"/>
                <w:bottom w:val="none" w:sz="0" w:space="0" w:color="auto"/>
                <w:right w:val="none" w:sz="0" w:space="0" w:color="auto"/>
              </w:divBdr>
              <w:divsChild>
                <w:div w:id="1216314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4538563">
      <w:bodyDiv w:val="1"/>
      <w:marLeft w:val="0"/>
      <w:marRight w:val="0"/>
      <w:marTop w:val="0"/>
      <w:marBottom w:val="0"/>
      <w:divBdr>
        <w:top w:val="none" w:sz="0" w:space="0" w:color="auto"/>
        <w:left w:val="none" w:sz="0" w:space="0" w:color="auto"/>
        <w:bottom w:val="none" w:sz="0" w:space="0" w:color="auto"/>
        <w:right w:val="none" w:sz="0" w:space="0" w:color="auto"/>
      </w:divBdr>
      <w:divsChild>
        <w:div w:id="202251923">
          <w:marLeft w:val="0"/>
          <w:marRight w:val="0"/>
          <w:marTop w:val="0"/>
          <w:marBottom w:val="0"/>
          <w:divBdr>
            <w:top w:val="none" w:sz="0" w:space="0" w:color="auto"/>
            <w:left w:val="none" w:sz="0" w:space="0" w:color="auto"/>
            <w:bottom w:val="none" w:sz="0" w:space="0" w:color="auto"/>
            <w:right w:val="none" w:sz="0" w:space="0" w:color="auto"/>
          </w:divBdr>
          <w:divsChild>
            <w:div w:id="2045595574">
              <w:marLeft w:val="0"/>
              <w:marRight w:val="0"/>
              <w:marTop w:val="0"/>
              <w:marBottom w:val="0"/>
              <w:divBdr>
                <w:top w:val="none" w:sz="0" w:space="0" w:color="auto"/>
                <w:left w:val="none" w:sz="0" w:space="0" w:color="auto"/>
                <w:bottom w:val="none" w:sz="0" w:space="0" w:color="auto"/>
                <w:right w:val="none" w:sz="0" w:space="0" w:color="auto"/>
              </w:divBdr>
              <w:divsChild>
                <w:div w:id="1488520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7617222">
      <w:bodyDiv w:val="1"/>
      <w:marLeft w:val="0"/>
      <w:marRight w:val="0"/>
      <w:marTop w:val="0"/>
      <w:marBottom w:val="0"/>
      <w:divBdr>
        <w:top w:val="none" w:sz="0" w:space="0" w:color="auto"/>
        <w:left w:val="none" w:sz="0" w:space="0" w:color="auto"/>
        <w:bottom w:val="none" w:sz="0" w:space="0" w:color="auto"/>
        <w:right w:val="none" w:sz="0" w:space="0" w:color="auto"/>
      </w:divBdr>
      <w:divsChild>
        <w:div w:id="1705397917">
          <w:marLeft w:val="0"/>
          <w:marRight w:val="0"/>
          <w:marTop w:val="0"/>
          <w:marBottom w:val="0"/>
          <w:divBdr>
            <w:top w:val="none" w:sz="0" w:space="0" w:color="auto"/>
            <w:left w:val="none" w:sz="0" w:space="0" w:color="auto"/>
            <w:bottom w:val="none" w:sz="0" w:space="0" w:color="auto"/>
            <w:right w:val="none" w:sz="0" w:space="0" w:color="auto"/>
          </w:divBdr>
        </w:div>
      </w:divsChild>
    </w:div>
    <w:div w:id="1879900716">
      <w:bodyDiv w:val="1"/>
      <w:marLeft w:val="0"/>
      <w:marRight w:val="0"/>
      <w:marTop w:val="0"/>
      <w:marBottom w:val="0"/>
      <w:divBdr>
        <w:top w:val="none" w:sz="0" w:space="0" w:color="auto"/>
        <w:left w:val="none" w:sz="0" w:space="0" w:color="auto"/>
        <w:bottom w:val="none" w:sz="0" w:space="0" w:color="auto"/>
        <w:right w:val="none" w:sz="0" w:space="0" w:color="auto"/>
      </w:divBdr>
    </w:div>
    <w:div w:id="1890602945">
      <w:bodyDiv w:val="1"/>
      <w:marLeft w:val="0"/>
      <w:marRight w:val="0"/>
      <w:marTop w:val="0"/>
      <w:marBottom w:val="0"/>
      <w:divBdr>
        <w:top w:val="none" w:sz="0" w:space="0" w:color="auto"/>
        <w:left w:val="none" w:sz="0" w:space="0" w:color="auto"/>
        <w:bottom w:val="none" w:sz="0" w:space="0" w:color="auto"/>
        <w:right w:val="none" w:sz="0" w:space="0" w:color="auto"/>
      </w:divBdr>
      <w:divsChild>
        <w:div w:id="1558080652">
          <w:marLeft w:val="0"/>
          <w:marRight w:val="0"/>
          <w:marTop w:val="0"/>
          <w:marBottom w:val="0"/>
          <w:divBdr>
            <w:top w:val="none" w:sz="0" w:space="0" w:color="auto"/>
            <w:left w:val="none" w:sz="0" w:space="0" w:color="auto"/>
            <w:bottom w:val="none" w:sz="0" w:space="0" w:color="auto"/>
            <w:right w:val="none" w:sz="0" w:space="0" w:color="auto"/>
          </w:divBdr>
          <w:divsChild>
            <w:div w:id="1048073414">
              <w:marLeft w:val="0"/>
              <w:marRight w:val="0"/>
              <w:marTop w:val="0"/>
              <w:marBottom w:val="0"/>
              <w:divBdr>
                <w:top w:val="none" w:sz="0" w:space="0" w:color="auto"/>
                <w:left w:val="none" w:sz="0" w:space="0" w:color="auto"/>
                <w:bottom w:val="none" w:sz="0" w:space="0" w:color="auto"/>
                <w:right w:val="none" w:sz="0" w:space="0" w:color="auto"/>
              </w:divBdr>
              <w:divsChild>
                <w:div w:id="1172839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2376826">
      <w:bodyDiv w:val="1"/>
      <w:marLeft w:val="0"/>
      <w:marRight w:val="0"/>
      <w:marTop w:val="0"/>
      <w:marBottom w:val="0"/>
      <w:divBdr>
        <w:top w:val="none" w:sz="0" w:space="0" w:color="auto"/>
        <w:left w:val="none" w:sz="0" w:space="0" w:color="auto"/>
        <w:bottom w:val="none" w:sz="0" w:space="0" w:color="auto"/>
        <w:right w:val="none" w:sz="0" w:space="0" w:color="auto"/>
      </w:divBdr>
      <w:divsChild>
        <w:div w:id="554700107">
          <w:marLeft w:val="0"/>
          <w:marRight w:val="0"/>
          <w:marTop w:val="0"/>
          <w:marBottom w:val="0"/>
          <w:divBdr>
            <w:top w:val="none" w:sz="0" w:space="0" w:color="auto"/>
            <w:left w:val="none" w:sz="0" w:space="0" w:color="auto"/>
            <w:bottom w:val="none" w:sz="0" w:space="0" w:color="auto"/>
            <w:right w:val="none" w:sz="0" w:space="0" w:color="auto"/>
          </w:divBdr>
          <w:divsChild>
            <w:div w:id="331421241">
              <w:marLeft w:val="0"/>
              <w:marRight w:val="0"/>
              <w:marTop w:val="0"/>
              <w:marBottom w:val="0"/>
              <w:divBdr>
                <w:top w:val="none" w:sz="0" w:space="0" w:color="auto"/>
                <w:left w:val="none" w:sz="0" w:space="0" w:color="auto"/>
                <w:bottom w:val="none" w:sz="0" w:space="0" w:color="auto"/>
                <w:right w:val="none" w:sz="0" w:space="0" w:color="auto"/>
              </w:divBdr>
              <w:divsChild>
                <w:div w:id="246307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9332483">
      <w:bodyDiv w:val="1"/>
      <w:marLeft w:val="0"/>
      <w:marRight w:val="0"/>
      <w:marTop w:val="0"/>
      <w:marBottom w:val="0"/>
      <w:divBdr>
        <w:top w:val="none" w:sz="0" w:space="0" w:color="auto"/>
        <w:left w:val="none" w:sz="0" w:space="0" w:color="auto"/>
        <w:bottom w:val="none" w:sz="0" w:space="0" w:color="auto"/>
        <w:right w:val="none" w:sz="0" w:space="0" w:color="auto"/>
      </w:divBdr>
      <w:divsChild>
        <w:div w:id="718361465">
          <w:marLeft w:val="0"/>
          <w:marRight w:val="0"/>
          <w:marTop w:val="0"/>
          <w:marBottom w:val="0"/>
          <w:divBdr>
            <w:top w:val="none" w:sz="0" w:space="0" w:color="auto"/>
            <w:left w:val="none" w:sz="0" w:space="0" w:color="auto"/>
            <w:bottom w:val="none" w:sz="0" w:space="0" w:color="auto"/>
            <w:right w:val="none" w:sz="0" w:space="0" w:color="auto"/>
          </w:divBdr>
          <w:divsChild>
            <w:div w:id="1927222641">
              <w:marLeft w:val="0"/>
              <w:marRight w:val="0"/>
              <w:marTop w:val="0"/>
              <w:marBottom w:val="0"/>
              <w:divBdr>
                <w:top w:val="none" w:sz="0" w:space="0" w:color="auto"/>
                <w:left w:val="none" w:sz="0" w:space="0" w:color="auto"/>
                <w:bottom w:val="none" w:sz="0" w:space="0" w:color="auto"/>
                <w:right w:val="none" w:sz="0" w:space="0" w:color="auto"/>
              </w:divBdr>
              <w:divsChild>
                <w:div w:id="831264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2155622">
      <w:bodyDiv w:val="1"/>
      <w:marLeft w:val="0"/>
      <w:marRight w:val="0"/>
      <w:marTop w:val="0"/>
      <w:marBottom w:val="0"/>
      <w:divBdr>
        <w:top w:val="none" w:sz="0" w:space="0" w:color="auto"/>
        <w:left w:val="none" w:sz="0" w:space="0" w:color="auto"/>
        <w:bottom w:val="none" w:sz="0" w:space="0" w:color="auto"/>
        <w:right w:val="none" w:sz="0" w:space="0" w:color="auto"/>
      </w:divBdr>
      <w:divsChild>
        <w:div w:id="1475878587">
          <w:marLeft w:val="0"/>
          <w:marRight w:val="0"/>
          <w:marTop w:val="0"/>
          <w:marBottom w:val="0"/>
          <w:divBdr>
            <w:top w:val="none" w:sz="0" w:space="0" w:color="auto"/>
            <w:left w:val="none" w:sz="0" w:space="0" w:color="auto"/>
            <w:bottom w:val="none" w:sz="0" w:space="0" w:color="auto"/>
            <w:right w:val="none" w:sz="0" w:space="0" w:color="auto"/>
          </w:divBdr>
          <w:divsChild>
            <w:div w:id="285551766">
              <w:marLeft w:val="0"/>
              <w:marRight w:val="0"/>
              <w:marTop w:val="0"/>
              <w:marBottom w:val="0"/>
              <w:divBdr>
                <w:top w:val="none" w:sz="0" w:space="0" w:color="auto"/>
                <w:left w:val="none" w:sz="0" w:space="0" w:color="auto"/>
                <w:bottom w:val="none" w:sz="0" w:space="0" w:color="auto"/>
                <w:right w:val="none" w:sz="0" w:space="0" w:color="auto"/>
              </w:divBdr>
              <w:divsChild>
                <w:div w:id="359429555">
                  <w:marLeft w:val="0"/>
                  <w:marRight w:val="0"/>
                  <w:marTop w:val="0"/>
                  <w:marBottom w:val="0"/>
                  <w:divBdr>
                    <w:top w:val="none" w:sz="0" w:space="0" w:color="auto"/>
                    <w:left w:val="none" w:sz="0" w:space="0" w:color="auto"/>
                    <w:bottom w:val="none" w:sz="0" w:space="0" w:color="auto"/>
                    <w:right w:val="none" w:sz="0" w:space="0" w:color="auto"/>
                  </w:divBdr>
                </w:div>
                <w:div w:id="496119692">
                  <w:marLeft w:val="0"/>
                  <w:marRight w:val="0"/>
                  <w:marTop w:val="0"/>
                  <w:marBottom w:val="0"/>
                  <w:divBdr>
                    <w:top w:val="none" w:sz="0" w:space="0" w:color="auto"/>
                    <w:left w:val="none" w:sz="0" w:space="0" w:color="auto"/>
                    <w:bottom w:val="none" w:sz="0" w:space="0" w:color="auto"/>
                    <w:right w:val="none" w:sz="0" w:space="0" w:color="auto"/>
                  </w:divBdr>
                </w:div>
              </w:divsChild>
            </w:div>
            <w:div w:id="1824615097">
              <w:marLeft w:val="0"/>
              <w:marRight w:val="0"/>
              <w:marTop w:val="0"/>
              <w:marBottom w:val="0"/>
              <w:divBdr>
                <w:top w:val="none" w:sz="0" w:space="0" w:color="auto"/>
                <w:left w:val="none" w:sz="0" w:space="0" w:color="auto"/>
                <w:bottom w:val="none" w:sz="0" w:space="0" w:color="auto"/>
                <w:right w:val="none" w:sz="0" w:space="0" w:color="auto"/>
              </w:divBdr>
              <w:divsChild>
                <w:div w:id="113253471">
                  <w:marLeft w:val="0"/>
                  <w:marRight w:val="0"/>
                  <w:marTop w:val="0"/>
                  <w:marBottom w:val="0"/>
                  <w:divBdr>
                    <w:top w:val="none" w:sz="0" w:space="0" w:color="auto"/>
                    <w:left w:val="none" w:sz="0" w:space="0" w:color="auto"/>
                    <w:bottom w:val="none" w:sz="0" w:space="0" w:color="auto"/>
                    <w:right w:val="none" w:sz="0" w:space="0" w:color="auto"/>
                  </w:divBdr>
                </w:div>
                <w:div w:id="479541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9019748">
      <w:bodyDiv w:val="1"/>
      <w:marLeft w:val="0"/>
      <w:marRight w:val="0"/>
      <w:marTop w:val="0"/>
      <w:marBottom w:val="0"/>
      <w:divBdr>
        <w:top w:val="none" w:sz="0" w:space="0" w:color="auto"/>
        <w:left w:val="none" w:sz="0" w:space="0" w:color="auto"/>
        <w:bottom w:val="none" w:sz="0" w:space="0" w:color="auto"/>
        <w:right w:val="none" w:sz="0" w:space="0" w:color="auto"/>
      </w:divBdr>
      <w:divsChild>
        <w:div w:id="886454062">
          <w:marLeft w:val="0"/>
          <w:marRight w:val="0"/>
          <w:marTop w:val="0"/>
          <w:marBottom w:val="0"/>
          <w:divBdr>
            <w:top w:val="none" w:sz="0" w:space="0" w:color="auto"/>
            <w:left w:val="none" w:sz="0" w:space="0" w:color="auto"/>
            <w:bottom w:val="none" w:sz="0" w:space="0" w:color="auto"/>
            <w:right w:val="none" w:sz="0" w:space="0" w:color="auto"/>
          </w:divBdr>
          <w:divsChild>
            <w:div w:id="314377144">
              <w:marLeft w:val="0"/>
              <w:marRight w:val="0"/>
              <w:marTop w:val="0"/>
              <w:marBottom w:val="0"/>
              <w:divBdr>
                <w:top w:val="none" w:sz="0" w:space="0" w:color="auto"/>
                <w:left w:val="none" w:sz="0" w:space="0" w:color="auto"/>
                <w:bottom w:val="none" w:sz="0" w:space="0" w:color="auto"/>
                <w:right w:val="none" w:sz="0" w:space="0" w:color="auto"/>
              </w:divBdr>
              <w:divsChild>
                <w:div w:id="1168128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2105916">
      <w:bodyDiv w:val="1"/>
      <w:marLeft w:val="0"/>
      <w:marRight w:val="0"/>
      <w:marTop w:val="0"/>
      <w:marBottom w:val="0"/>
      <w:divBdr>
        <w:top w:val="none" w:sz="0" w:space="0" w:color="auto"/>
        <w:left w:val="none" w:sz="0" w:space="0" w:color="auto"/>
        <w:bottom w:val="none" w:sz="0" w:space="0" w:color="auto"/>
        <w:right w:val="none" w:sz="0" w:space="0" w:color="auto"/>
      </w:divBdr>
      <w:divsChild>
        <w:div w:id="541408784">
          <w:marLeft w:val="0"/>
          <w:marRight w:val="0"/>
          <w:marTop w:val="0"/>
          <w:marBottom w:val="0"/>
          <w:divBdr>
            <w:top w:val="none" w:sz="0" w:space="0" w:color="auto"/>
            <w:left w:val="none" w:sz="0" w:space="0" w:color="auto"/>
            <w:bottom w:val="none" w:sz="0" w:space="0" w:color="auto"/>
            <w:right w:val="none" w:sz="0" w:space="0" w:color="auto"/>
          </w:divBdr>
          <w:divsChild>
            <w:div w:id="761032426">
              <w:marLeft w:val="0"/>
              <w:marRight w:val="0"/>
              <w:marTop w:val="0"/>
              <w:marBottom w:val="0"/>
              <w:divBdr>
                <w:top w:val="none" w:sz="0" w:space="0" w:color="auto"/>
                <w:left w:val="none" w:sz="0" w:space="0" w:color="auto"/>
                <w:bottom w:val="none" w:sz="0" w:space="0" w:color="auto"/>
                <w:right w:val="none" w:sz="0" w:space="0" w:color="auto"/>
              </w:divBdr>
              <w:divsChild>
                <w:div w:id="1368263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6878903">
      <w:bodyDiv w:val="1"/>
      <w:marLeft w:val="0"/>
      <w:marRight w:val="0"/>
      <w:marTop w:val="0"/>
      <w:marBottom w:val="0"/>
      <w:divBdr>
        <w:top w:val="none" w:sz="0" w:space="0" w:color="auto"/>
        <w:left w:val="none" w:sz="0" w:space="0" w:color="auto"/>
        <w:bottom w:val="none" w:sz="0" w:space="0" w:color="auto"/>
        <w:right w:val="none" w:sz="0" w:space="0" w:color="auto"/>
      </w:divBdr>
      <w:divsChild>
        <w:div w:id="749933235">
          <w:marLeft w:val="0"/>
          <w:marRight w:val="0"/>
          <w:marTop w:val="0"/>
          <w:marBottom w:val="0"/>
          <w:divBdr>
            <w:top w:val="none" w:sz="0" w:space="0" w:color="auto"/>
            <w:left w:val="none" w:sz="0" w:space="0" w:color="auto"/>
            <w:bottom w:val="none" w:sz="0" w:space="0" w:color="auto"/>
            <w:right w:val="none" w:sz="0" w:space="0" w:color="auto"/>
          </w:divBdr>
          <w:divsChild>
            <w:div w:id="275255935">
              <w:marLeft w:val="0"/>
              <w:marRight w:val="0"/>
              <w:marTop w:val="0"/>
              <w:marBottom w:val="0"/>
              <w:divBdr>
                <w:top w:val="none" w:sz="0" w:space="0" w:color="auto"/>
                <w:left w:val="none" w:sz="0" w:space="0" w:color="auto"/>
                <w:bottom w:val="none" w:sz="0" w:space="0" w:color="auto"/>
                <w:right w:val="none" w:sz="0" w:space="0" w:color="auto"/>
              </w:divBdr>
              <w:divsChild>
                <w:div w:id="116148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9866058">
      <w:bodyDiv w:val="1"/>
      <w:marLeft w:val="0"/>
      <w:marRight w:val="0"/>
      <w:marTop w:val="0"/>
      <w:marBottom w:val="0"/>
      <w:divBdr>
        <w:top w:val="none" w:sz="0" w:space="0" w:color="auto"/>
        <w:left w:val="none" w:sz="0" w:space="0" w:color="auto"/>
        <w:bottom w:val="none" w:sz="0" w:space="0" w:color="auto"/>
        <w:right w:val="none" w:sz="0" w:space="0" w:color="auto"/>
      </w:divBdr>
    </w:div>
    <w:div w:id="2091998869">
      <w:bodyDiv w:val="1"/>
      <w:marLeft w:val="0"/>
      <w:marRight w:val="0"/>
      <w:marTop w:val="0"/>
      <w:marBottom w:val="0"/>
      <w:divBdr>
        <w:top w:val="none" w:sz="0" w:space="0" w:color="auto"/>
        <w:left w:val="none" w:sz="0" w:space="0" w:color="auto"/>
        <w:bottom w:val="none" w:sz="0" w:space="0" w:color="auto"/>
        <w:right w:val="none" w:sz="0" w:space="0" w:color="auto"/>
      </w:divBdr>
      <w:divsChild>
        <w:div w:id="1811512602">
          <w:marLeft w:val="0"/>
          <w:marRight w:val="0"/>
          <w:marTop w:val="0"/>
          <w:marBottom w:val="0"/>
          <w:divBdr>
            <w:top w:val="none" w:sz="0" w:space="0" w:color="auto"/>
            <w:left w:val="none" w:sz="0" w:space="0" w:color="auto"/>
            <w:bottom w:val="none" w:sz="0" w:space="0" w:color="auto"/>
            <w:right w:val="none" w:sz="0" w:space="0" w:color="auto"/>
          </w:divBdr>
        </w:div>
      </w:divsChild>
    </w:div>
    <w:div w:id="2093089841">
      <w:bodyDiv w:val="1"/>
      <w:marLeft w:val="0"/>
      <w:marRight w:val="0"/>
      <w:marTop w:val="0"/>
      <w:marBottom w:val="0"/>
      <w:divBdr>
        <w:top w:val="none" w:sz="0" w:space="0" w:color="auto"/>
        <w:left w:val="none" w:sz="0" w:space="0" w:color="auto"/>
        <w:bottom w:val="none" w:sz="0" w:space="0" w:color="auto"/>
        <w:right w:val="none" w:sz="0" w:space="0" w:color="auto"/>
      </w:divBdr>
      <w:divsChild>
        <w:div w:id="405610428">
          <w:marLeft w:val="0"/>
          <w:marRight w:val="0"/>
          <w:marTop w:val="0"/>
          <w:marBottom w:val="0"/>
          <w:divBdr>
            <w:top w:val="none" w:sz="0" w:space="0" w:color="auto"/>
            <w:left w:val="none" w:sz="0" w:space="0" w:color="auto"/>
            <w:bottom w:val="none" w:sz="0" w:space="0" w:color="auto"/>
            <w:right w:val="none" w:sz="0" w:space="0" w:color="auto"/>
          </w:divBdr>
          <w:divsChild>
            <w:div w:id="1503204691">
              <w:marLeft w:val="0"/>
              <w:marRight w:val="0"/>
              <w:marTop w:val="0"/>
              <w:marBottom w:val="0"/>
              <w:divBdr>
                <w:top w:val="none" w:sz="0" w:space="0" w:color="auto"/>
                <w:left w:val="none" w:sz="0" w:space="0" w:color="auto"/>
                <w:bottom w:val="none" w:sz="0" w:space="0" w:color="auto"/>
                <w:right w:val="none" w:sz="0" w:space="0" w:color="auto"/>
              </w:divBdr>
              <w:divsChild>
                <w:div w:id="1004480647">
                  <w:marLeft w:val="0"/>
                  <w:marRight w:val="0"/>
                  <w:marTop w:val="0"/>
                  <w:marBottom w:val="0"/>
                  <w:divBdr>
                    <w:top w:val="none" w:sz="0" w:space="0" w:color="auto"/>
                    <w:left w:val="none" w:sz="0" w:space="0" w:color="auto"/>
                    <w:bottom w:val="none" w:sz="0" w:space="0" w:color="auto"/>
                    <w:right w:val="none" w:sz="0" w:space="0" w:color="auto"/>
                  </w:divBdr>
                  <w:divsChild>
                    <w:div w:id="241450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96585360">
      <w:bodyDiv w:val="1"/>
      <w:marLeft w:val="0"/>
      <w:marRight w:val="0"/>
      <w:marTop w:val="0"/>
      <w:marBottom w:val="0"/>
      <w:divBdr>
        <w:top w:val="none" w:sz="0" w:space="0" w:color="auto"/>
        <w:left w:val="none" w:sz="0" w:space="0" w:color="auto"/>
        <w:bottom w:val="none" w:sz="0" w:space="0" w:color="auto"/>
        <w:right w:val="none" w:sz="0" w:space="0" w:color="auto"/>
      </w:divBdr>
      <w:divsChild>
        <w:div w:id="526672939">
          <w:marLeft w:val="0"/>
          <w:marRight w:val="0"/>
          <w:marTop w:val="0"/>
          <w:marBottom w:val="0"/>
          <w:divBdr>
            <w:top w:val="none" w:sz="0" w:space="0" w:color="auto"/>
            <w:left w:val="none" w:sz="0" w:space="0" w:color="auto"/>
            <w:bottom w:val="none" w:sz="0" w:space="0" w:color="auto"/>
            <w:right w:val="none" w:sz="0" w:space="0" w:color="auto"/>
          </w:divBdr>
        </w:div>
      </w:divsChild>
    </w:div>
    <w:div w:id="2132699028">
      <w:bodyDiv w:val="1"/>
      <w:marLeft w:val="0"/>
      <w:marRight w:val="0"/>
      <w:marTop w:val="0"/>
      <w:marBottom w:val="0"/>
      <w:divBdr>
        <w:top w:val="none" w:sz="0" w:space="0" w:color="auto"/>
        <w:left w:val="none" w:sz="0" w:space="0" w:color="auto"/>
        <w:bottom w:val="none" w:sz="0" w:space="0" w:color="auto"/>
        <w:right w:val="none" w:sz="0" w:space="0" w:color="auto"/>
      </w:divBdr>
      <w:divsChild>
        <w:div w:id="584874966">
          <w:marLeft w:val="0"/>
          <w:marRight w:val="0"/>
          <w:marTop w:val="0"/>
          <w:marBottom w:val="0"/>
          <w:divBdr>
            <w:top w:val="none" w:sz="0" w:space="0" w:color="auto"/>
            <w:left w:val="none" w:sz="0" w:space="0" w:color="auto"/>
            <w:bottom w:val="none" w:sz="0" w:space="0" w:color="auto"/>
            <w:right w:val="none" w:sz="0" w:space="0" w:color="auto"/>
          </w:divBdr>
          <w:divsChild>
            <w:div w:id="912928966">
              <w:marLeft w:val="0"/>
              <w:marRight w:val="0"/>
              <w:marTop w:val="0"/>
              <w:marBottom w:val="0"/>
              <w:divBdr>
                <w:top w:val="none" w:sz="0" w:space="0" w:color="auto"/>
                <w:left w:val="none" w:sz="0" w:space="0" w:color="auto"/>
                <w:bottom w:val="none" w:sz="0" w:space="0" w:color="auto"/>
                <w:right w:val="none" w:sz="0" w:space="0" w:color="auto"/>
              </w:divBdr>
              <w:divsChild>
                <w:div w:id="1510293760">
                  <w:marLeft w:val="0"/>
                  <w:marRight w:val="0"/>
                  <w:marTop w:val="0"/>
                  <w:marBottom w:val="0"/>
                  <w:divBdr>
                    <w:top w:val="none" w:sz="0" w:space="0" w:color="auto"/>
                    <w:left w:val="none" w:sz="0" w:space="0" w:color="auto"/>
                    <w:bottom w:val="none" w:sz="0" w:space="0" w:color="auto"/>
                    <w:right w:val="none" w:sz="0" w:space="0" w:color="auto"/>
                  </w:divBdr>
                  <w:divsChild>
                    <w:div w:id="1443068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43186808">
      <w:bodyDiv w:val="1"/>
      <w:marLeft w:val="0"/>
      <w:marRight w:val="0"/>
      <w:marTop w:val="0"/>
      <w:marBottom w:val="0"/>
      <w:divBdr>
        <w:top w:val="none" w:sz="0" w:space="0" w:color="auto"/>
        <w:left w:val="none" w:sz="0" w:space="0" w:color="auto"/>
        <w:bottom w:val="none" w:sz="0" w:space="0" w:color="auto"/>
        <w:right w:val="none" w:sz="0" w:space="0" w:color="auto"/>
      </w:divBdr>
      <w:divsChild>
        <w:div w:id="19249969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footer" Target="footer2.xml"/><Relationship Id="rId21" Type="http://schemas.openxmlformats.org/officeDocument/2006/relationships/fontTable" Target="fontTable.xml"/><Relationship Id="rId22" Type="http://schemas.openxmlformats.org/officeDocument/2006/relationships/theme" Target="theme/theme1.xml"/><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image" Target="media/image8.png"/><Relationship Id="rId19" Type="http://schemas.openxmlformats.org/officeDocument/2006/relationships/footer" Target="footer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s://www.researchgate.net/scientific-contributions/Jean-Benoit-Larouche-2227620988?_iepl%5BgeneralViewId%5D=HSt4fnkoPJad1Y0sjfUkcV4MBJ98jSkg1Rjw&amp;_iepl%5Bcontexts%5D%5B0%5D=searchReact&amp;_iepl%5BviewId%5D=A0L1dR2VuBvK2n5xr1tYqh8qscFfSMLXqE2p&amp;_iepl%5BsearchType%5D=publication&amp;_iepl%5Bdata%5D%5BcountLessEqual20%5D=1&amp;_iepl%5Bdata%5D%5BinteractedWithPosition12%5D=1&amp;_iepl%5Bdata%5D%5BwithoutEnrichment%5D=1&amp;_iepl%5Bposition%5D=12&amp;_iepl%5BrgKey%5D=PB%3A369732165&amp;_iepl%5BtargetEntityId%5D=PB%3A369732165&amp;_iepl%5BinteractionType%5D=publicationViewCoAuthorProfil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0CC85B-5078-C643-A6A3-DD34C8E34D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Pages>
  <Words>4755</Words>
  <Characters>27105</Characters>
  <Application>Microsoft Macintosh Word</Application>
  <DocSecurity>0</DocSecurity>
  <Lines>225</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7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Microsoft Office User</cp:lastModifiedBy>
  <cp:revision>2</cp:revision>
  <cp:lastPrinted>2023-04-18T13:08:00Z</cp:lastPrinted>
  <dcterms:created xsi:type="dcterms:W3CDTF">2023-05-17T09:47:00Z</dcterms:created>
  <dcterms:modified xsi:type="dcterms:W3CDTF">2023-05-17T0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eb8048e-3a9f-3752-993e-eb3136e4321f</vt:lpwstr>
  </property>
  <property fmtid="{D5CDD505-2E9C-101B-9397-08002B2CF9AE}" pid="24" name="Mendeley Citation Style_1">
    <vt:lpwstr>http://www.zotero.org/styles/apa</vt:lpwstr>
  </property>
</Properties>
</file>